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8662D2" w14:textId="77777777" w:rsidR="00610A55" w:rsidRPr="0068616F" w:rsidRDefault="00610A55">
      <w:pPr>
        <w:spacing w:after="0" w:line="240" w:lineRule="auto"/>
        <w:ind w:firstLine="0"/>
        <w:jc w:val="left"/>
        <w:rPr>
          <w:sz w:val="36"/>
          <w:szCs w:val="36"/>
        </w:rPr>
      </w:pPr>
      <w:bookmarkStart w:id="0" w:name="_Hlk165904902"/>
      <w:bookmarkEnd w:id="0"/>
    </w:p>
    <w:p w14:paraId="528662D3" w14:textId="77777777" w:rsidR="00205843" w:rsidRPr="0068616F" w:rsidRDefault="00205843" w:rsidP="008E165D">
      <w:pPr>
        <w:spacing w:after="0" w:line="360" w:lineRule="auto"/>
        <w:ind w:firstLine="709"/>
        <w:rPr>
          <w:sz w:val="36"/>
          <w:szCs w:val="36"/>
        </w:rPr>
      </w:pPr>
    </w:p>
    <w:p w14:paraId="528662D5" w14:textId="38C0F826" w:rsidR="00205843" w:rsidRPr="006B55B4" w:rsidRDefault="00C6197F" w:rsidP="006B55B4">
      <w:pPr>
        <w:spacing w:after="0" w:line="360" w:lineRule="auto"/>
        <w:ind w:firstLine="0"/>
        <w:jc w:val="center"/>
        <w:rPr>
          <w:b/>
          <w:sz w:val="36"/>
          <w:szCs w:val="36"/>
        </w:rPr>
      </w:pPr>
      <w:r w:rsidRPr="006B55B4">
        <w:rPr>
          <w:b/>
          <w:sz w:val="36"/>
          <w:szCs w:val="36"/>
        </w:rPr>
        <w:t>Automatická klasifikácia častí tela na röntgenových snímkach pomocou neurónových sietí</w:t>
      </w:r>
    </w:p>
    <w:p w14:paraId="528662D6" w14:textId="77777777" w:rsidR="00F77DA3" w:rsidRPr="0068616F" w:rsidRDefault="00F77DA3" w:rsidP="008E165D">
      <w:pPr>
        <w:spacing w:after="0" w:line="360" w:lineRule="auto"/>
        <w:ind w:firstLine="0"/>
        <w:jc w:val="center"/>
        <w:rPr>
          <w:b/>
          <w:color w:val="FF0000"/>
          <w:sz w:val="36"/>
          <w:szCs w:val="36"/>
        </w:rPr>
      </w:pPr>
    </w:p>
    <w:p w14:paraId="528662D7" w14:textId="2A560E83" w:rsidR="00F77DA3" w:rsidRPr="006B55B4" w:rsidRDefault="006B55B4" w:rsidP="006B55B4">
      <w:pPr>
        <w:spacing w:after="0" w:line="360" w:lineRule="auto"/>
        <w:ind w:firstLine="0"/>
        <w:jc w:val="center"/>
        <w:rPr>
          <w:b/>
          <w:bCs/>
          <w:sz w:val="36"/>
          <w:szCs w:val="36"/>
          <w:lang w:val="cs-CZ"/>
        </w:rPr>
      </w:pPr>
      <w:bookmarkStart w:id="1" w:name="_Hlk166002063"/>
      <w:proofErr w:type="spellStart"/>
      <w:r w:rsidRPr="006B55B4">
        <w:rPr>
          <w:b/>
          <w:bCs/>
          <w:sz w:val="36"/>
          <w:szCs w:val="36"/>
          <w:lang w:val="cs-CZ"/>
        </w:rPr>
        <w:t>Automatical</w:t>
      </w:r>
      <w:proofErr w:type="spellEnd"/>
      <w:r w:rsidRPr="006B55B4">
        <w:rPr>
          <w:b/>
          <w:bCs/>
          <w:sz w:val="36"/>
          <w:szCs w:val="36"/>
          <w:lang w:val="cs-CZ"/>
        </w:rPr>
        <w:t xml:space="preserve"> </w:t>
      </w:r>
      <w:proofErr w:type="spellStart"/>
      <w:r w:rsidRPr="006B55B4">
        <w:rPr>
          <w:b/>
          <w:bCs/>
          <w:sz w:val="36"/>
          <w:szCs w:val="36"/>
          <w:lang w:val="cs-CZ"/>
        </w:rPr>
        <w:t>classification</w:t>
      </w:r>
      <w:proofErr w:type="spellEnd"/>
      <w:r w:rsidRPr="006B55B4">
        <w:rPr>
          <w:b/>
          <w:bCs/>
          <w:sz w:val="36"/>
          <w:szCs w:val="36"/>
          <w:lang w:val="cs-CZ"/>
        </w:rPr>
        <w:t xml:space="preserve"> </w:t>
      </w:r>
      <w:proofErr w:type="spellStart"/>
      <w:r w:rsidRPr="006B55B4">
        <w:rPr>
          <w:b/>
          <w:bCs/>
          <w:sz w:val="36"/>
          <w:szCs w:val="36"/>
          <w:lang w:val="cs-CZ"/>
        </w:rPr>
        <w:t>of</w:t>
      </w:r>
      <w:proofErr w:type="spellEnd"/>
      <w:r w:rsidRPr="006B55B4">
        <w:rPr>
          <w:b/>
          <w:bCs/>
          <w:sz w:val="36"/>
          <w:szCs w:val="36"/>
          <w:lang w:val="cs-CZ"/>
        </w:rPr>
        <w:t xml:space="preserve"> body </w:t>
      </w:r>
      <w:proofErr w:type="spellStart"/>
      <w:r w:rsidRPr="006B55B4">
        <w:rPr>
          <w:b/>
          <w:bCs/>
          <w:sz w:val="36"/>
          <w:szCs w:val="36"/>
          <w:lang w:val="cs-CZ"/>
        </w:rPr>
        <w:t>parts</w:t>
      </w:r>
      <w:proofErr w:type="spellEnd"/>
      <w:r w:rsidRPr="006B55B4">
        <w:rPr>
          <w:b/>
          <w:bCs/>
          <w:sz w:val="36"/>
          <w:szCs w:val="36"/>
          <w:lang w:val="cs-CZ"/>
        </w:rPr>
        <w:t xml:space="preserve"> in X-</w:t>
      </w:r>
      <w:proofErr w:type="spellStart"/>
      <w:r w:rsidRPr="006B55B4">
        <w:rPr>
          <w:b/>
          <w:bCs/>
          <w:sz w:val="36"/>
          <w:szCs w:val="36"/>
          <w:lang w:val="cs-CZ"/>
        </w:rPr>
        <w:t>Ray</w:t>
      </w:r>
      <w:proofErr w:type="spellEnd"/>
      <w:r w:rsidRPr="006B55B4">
        <w:rPr>
          <w:b/>
          <w:bCs/>
          <w:sz w:val="36"/>
          <w:szCs w:val="36"/>
          <w:lang w:val="cs-CZ"/>
        </w:rPr>
        <w:t xml:space="preserve"> </w:t>
      </w:r>
      <w:proofErr w:type="spellStart"/>
      <w:r w:rsidRPr="006B55B4">
        <w:rPr>
          <w:b/>
          <w:bCs/>
          <w:sz w:val="36"/>
          <w:szCs w:val="36"/>
          <w:lang w:val="cs-CZ"/>
        </w:rPr>
        <w:t>images</w:t>
      </w:r>
      <w:proofErr w:type="spellEnd"/>
      <w:r w:rsidRPr="006B55B4">
        <w:rPr>
          <w:b/>
          <w:bCs/>
          <w:sz w:val="36"/>
          <w:szCs w:val="36"/>
          <w:lang w:val="cs-CZ"/>
        </w:rPr>
        <w:t xml:space="preserve"> </w:t>
      </w:r>
      <w:proofErr w:type="spellStart"/>
      <w:r w:rsidRPr="006B55B4">
        <w:rPr>
          <w:b/>
          <w:bCs/>
          <w:sz w:val="36"/>
          <w:szCs w:val="36"/>
          <w:lang w:val="cs-CZ"/>
        </w:rPr>
        <w:t>using</w:t>
      </w:r>
      <w:proofErr w:type="spellEnd"/>
      <w:r w:rsidRPr="006B55B4">
        <w:rPr>
          <w:b/>
          <w:bCs/>
          <w:sz w:val="36"/>
          <w:szCs w:val="36"/>
          <w:lang w:val="cs-CZ"/>
        </w:rPr>
        <w:t xml:space="preserve"> </w:t>
      </w:r>
      <w:proofErr w:type="spellStart"/>
      <w:r w:rsidRPr="006B55B4">
        <w:rPr>
          <w:b/>
          <w:bCs/>
          <w:sz w:val="36"/>
          <w:szCs w:val="36"/>
          <w:lang w:val="cs-CZ"/>
        </w:rPr>
        <w:t>neural</w:t>
      </w:r>
      <w:proofErr w:type="spellEnd"/>
      <w:r w:rsidRPr="006B55B4">
        <w:rPr>
          <w:b/>
          <w:bCs/>
          <w:sz w:val="36"/>
          <w:szCs w:val="36"/>
          <w:lang w:val="cs-CZ"/>
        </w:rPr>
        <w:t xml:space="preserve"> </w:t>
      </w:r>
      <w:proofErr w:type="spellStart"/>
      <w:r w:rsidRPr="006B55B4">
        <w:rPr>
          <w:b/>
          <w:bCs/>
          <w:sz w:val="36"/>
          <w:szCs w:val="36"/>
          <w:lang w:val="cs-CZ"/>
        </w:rPr>
        <w:t>networks</w:t>
      </w:r>
      <w:bookmarkEnd w:id="1"/>
      <w:proofErr w:type="spellEnd"/>
    </w:p>
    <w:p w14:paraId="528662D8" w14:textId="19809C4C" w:rsidR="00F77DA3" w:rsidRPr="0068616F" w:rsidRDefault="00F77DA3" w:rsidP="00AD0036">
      <w:pPr>
        <w:spacing w:after="0" w:line="360" w:lineRule="auto"/>
        <w:ind w:firstLine="0"/>
        <w:jc w:val="center"/>
        <w:rPr>
          <w:b/>
          <w:color w:val="FF0000"/>
          <w:sz w:val="36"/>
        </w:rPr>
      </w:pPr>
    </w:p>
    <w:p w14:paraId="528662D9" w14:textId="77777777" w:rsidR="00205843" w:rsidRPr="0068616F" w:rsidRDefault="00205843" w:rsidP="008E165D">
      <w:pPr>
        <w:tabs>
          <w:tab w:val="right" w:pos="9072"/>
        </w:tabs>
        <w:spacing w:after="0" w:line="360" w:lineRule="auto"/>
        <w:jc w:val="center"/>
        <w:rPr>
          <w:b/>
          <w:bCs/>
          <w:szCs w:val="24"/>
        </w:rPr>
      </w:pPr>
    </w:p>
    <w:p w14:paraId="528662DA" w14:textId="77777777" w:rsidR="00B118FF" w:rsidRPr="0068616F" w:rsidRDefault="00B118FF" w:rsidP="008E165D">
      <w:pPr>
        <w:tabs>
          <w:tab w:val="right" w:pos="9072"/>
        </w:tabs>
        <w:spacing w:after="0" w:line="360" w:lineRule="auto"/>
        <w:jc w:val="center"/>
        <w:rPr>
          <w:b/>
          <w:bCs/>
          <w:szCs w:val="24"/>
        </w:rPr>
      </w:pPr>
    </w:p>
    <w:p w14:paraId="77B16A00" w14:textId="77777777" w:rsidR="008144F7" w:rsidRDefault="008144F7" w:rsidP="008144F7">
      <w:pPr>
        <w:tabs>
          <w:tab w:val="right" w:pos="9072"/>
        </w:tabs>
        <w:spacing w:after="0" w:line="360" w:lineRule="auto"/>
        <w:ind w:firstLine="0"/>
        <w:jc w:val="center"/>
        <w:rPr>
          <w:bCs/>
          <w:sz w:val="22"/>
          <w:szCs w:val="24"/>
          <w:lang w:val="cs-CZ"/>
        </w:rPr>
      </w:pPr>
      <w:proofErr w:type="spellStart"/>
      <w:r>
        <w:rPr>
          <w:sz w:val="32"/>
        </w:rPr>
        <w:t>Bakalářská</w:t>
      </w:r>
      <w:proofErr w:type="spellEnd"/>
      <w:r>
        <w:rPr>
          <w:sz w:val="32"/>
        </w:rPr>
        <w:t xml:space="preserve"> práce</w:t>
      </w:r>
    </w:p>
    <w:p w14:paraId="528662DD" w14:textId="77777777" w:rsidR="00205843" w:rsidRDefault="00205843" w:rsidP="008E165D">
      <w:pPr>
        <w:tabs>
          <w:tab w:val="right" w:pos="9072"/>
        </w:tabs>
        <w:spacing w:after="0" w:line="360" w:lineRule="auto"/>
        <w:jc w:val="center"/>
        <w:rPr>
          <w:bCs/>
          <w:szCs w:val="24"/>
        </w:rPr>
      </w:pPr>
    </w:p>
    <w:p w14:paraId="63D485D6" w14:textId="77777777" w:rsidR="00834382" w:rsidRDefault="00834382" w:rsidP="008E165D">
      <w:pPr>
        <w:tabs>
          <w:tab w:val="right" w:pos="9072"/>
        </w:tabs>
        <w:spacing w:after="0" w:line="360" w:lineRule="auto"/>
        <w:jc w:val="center"/>
        <w:rPr>
          <w:bCs/>
          <w:szCs w:val="24"/>
        </w:rPr>
      </w:pPr>
    </w:p>
    <w:p w14:paraId="2CA280EB" w14:textId="77777777" w:rsidR="00834382" w:rsidRDefault="00834382" w:rsidP="008E165D">
      <w:pPr>
        <w:tabs>
          <w:tab w:val="right" w:pos="9072"/>
        </w:tabs>
        <w:spacing w:after="0" w:line="360" w:lineRule="auto"/>
        <w:jc w:val="center"/>
        <w:rPr>
          <w:bCs/>
          <w:szCs w:val="24"/>
        </w:rPr>
      </w:pPr>
    </w:p>
    <w:p w14:paraId="1E9B3F29" w14:textId="77777777" w:rsidR="00834382" w:rsidRDefault="00834382" w:rsidP="008E165D">
      <w:pPr>
        <w:tabs>
          <w:tab w:val="right" w:pos="9072"/>
        </w:tabs>
        <w:spacing w:after="0" w:line="360" w:lineRule="auto"/>
        <w:jc w:val="center"/>
        <w:rPr>
          <w:bCs/>
          <w:szCs w:val="24"/>
        </w:rPr>
      </w:pPr>
    </w:p>
    <w:p w14:paraId="642729CB" w14:textId="77777777" w:rsidR="00B94C90" w:rsidRDefault="00B94C90" w:rsidP="008E165D">
      <w:pPr>
        <w:tabs>
          <w:tab w:val="right" w:pos="9072"/>
        </w:tabs>
        <w:spacing w:after="0" w:line="360" w:lineRule="auto"/>
        <w:jc w:val="center"/>
        <w:rPr>
          <w:bCs/>
          <w:szCs w:val="24"/>
        </w:rPr>
      </w:pPr>
    </w:p>
    <w:p w14:paraId="2D2D43E3" w14:textId="77777777" w:rsidR="00B94C90" w:rsidRPr="0068616F" w:rsidRDefault="00B94C90" w:rsidP="008E165D">
      <w:pPr>
        <w:tabs>
          <w:tab w:val="right" w:pos="9072"/>
        </w:tabs>
        <w:spacing w:after="0" w:line="360" w:lineRule="auto"/>
        <w:jc w:val="center"/>
        <w:rPr>
          <w:b/>
          <w:bCs/>
          <w:szCs w:val="24"/>
        </w:rPr>
      </w:pPr>
    </w:p>
    <w:p w14:paraId="528662DE" w14:textId="25E5DF46" w:rsidR="00205843" w:rsidRPr="0068616F" w:rsidRDefault="0018606F" w:rsidP="008E165D">
      <w:pPr>
        <w:tabs>
          <w:tab w:val="left" w:pos="3261"/>
        </w:tabs>
        <w:spacing w:after="0" w:line="360" w:lineRule="auto"/>
        <w:ind w:firstLine="0"/>
        <w:rPr>
          <w:sz w:val="28"/>
          <w:szCs w:val="28"/>
        </w:rPr>
      </w:pPr>
      <w:proofErr w:type="spellStart"/>
      <w:r>
        <w:rPr>
          <w:sz w:val="28"/>
          <w:szCs w:val="28"/>
        </w:rPr>
        <w:t>Studijní</w:t>
      </w:r>
      <w:proofErr w:type="spellEnd"/>
      <w:r>
        <w:rPr>
          <w:sz w:val="28"/>
          <w:szCs w:val="28"/>
        </w:rPr>
        <w:t xml:space="preserve"> program:</w:t>
      </w:r>
      <w:r w:rsidR="00B118FF" w:rsidRPr="0068616F">
        <w:rPr>
          <w:sz w:val="28"/>
          <w:szCs w:val="28"/>
        </w:rPr>
        <w:tab/>
      </w:r>
      <w:r w:rsidR="00834382">
        <w:rPr>
          <w:sz w:val="28"/>
          <w:szCs w:val="28"/>
        </w:rPr>
        <w:t>Informatika a</w:t>
      </w:r>
      <w:r w:rsidR="00571B3F">
        <w:rPr>
          <w:sz w:val="28"/>
          <w:szCs w:val="28"/>
        </w:rPr>
        <w:t xml:space="preserve"> kybernetika </w:t>
      </w:r>
      <w:proofErr w:type="spellStart"/>
      <w:r w:rsidR="00571B3F">
        <w:rPr>
          <w:sz w:val="28"/>
          <w:szCs w:val="28"/>
        </w:rPr>
        <w:t>v</w:t>
      </w:r>
      <w:r w:rsidR="004A447C">
        <w:rPr>
          <w:sz w:val="28"/>
          <w:szCs w:val="28"/>
        </w:rPr>
        <w:t>e</w:t>
      </w:r>
      <w:proofErr w:type="spellEnd"/>
      <w:r w:rsidR="00571B3F">
        <w:rPr>
          <w:sz w:val="28"/>
          <w:szCs w:val="28"/>
        </w:rPr>
        <w:t xml:space="preserve"> </w:t>
      </w:r>
      <w:proofErr w:type="spellStart"/>
      <w:r w:rsidR="00571B3F">
        <w:rPr>
          <w:sz w:val="28"/>
          <w:szCs w:val="28"/>
        </w:rPr>
        <w:t>zdravotn</w:t>
      </w:r>
      <w:r>
        <w:rPr>
          <w:sz w:val="28"/>
          <w:szCs w:val="28"/>
        </w:rPr>
        <w:t>ictví</w:t>
      </w:r>
      <w:proofErr w:type="spellEnd"/>
    </w:p>
    <w:p w14:paraId="528662DF" w14:textId="2E1C9FA2" w:rsidR="008E165D" w:rsidRPr="0068616F" w:rsidRDefault="003B37E8" w:rsidP="008E165D">
      <w:pPr>
        <w:tabs>
          <w:tab w:val="left" w:pos="3261"/>
        </w:tabs>
        <w:spacing w:after="0" w:line="360" w:lineRule="auto"/>
        <w:ind w:firstLine="0"/>
        <w:rPr>
          <w:color w:val="FF0000"/>
          <w:sz w:val="28"/>
          <w:szCs w:val="28"/>
        </w:rPr>
      </w:pPr>
      <w:proofErr w:type="spellStart"/>
      <w:r>
        <w:rPr>
          <w:sz w:val="28"/>
          <w:szCs w:val="28"/>
        </w:rPr>
        <w:t>Studijní</w:t>
      </w:r>
      <w:proofErr w:type="spellEnd"/>
      <w:r>
        <w:rPr>
          <w:sz w:val="28"/>
          <w:szCs w:val="28"/>
        </w:rPr>
        <w:t xml:space="preserve"> obor:</w:t>
      </w:r>
      <w:r w:rsidR="00B118FF" w:rsidRPr="0068616F">
        <w:rPr>
          <w:sz w:val="28"/>
          <w:szCs w:val="28"/>
        </w:rPr>
        <w:tab/>
      </w:r>
      <w:r w:rsidR="00571B3F" w:rsidRPr="0068616F">
        <w:rPr>
          <w:color w:val="000000" w:themeColor="text1"/>
          <w:sz w:val="28"/>
        </w:rPr>
        <w:t>Biomedicínska</w:t>
      </w:r>
      <w:r w:rsidR="00B118FF" w:rsidRPr="0068616F">
        <w:rPr>
          <w:color w:val="000000" w:themeColor="text1"/>
          <w:sz w:val="28"/>
        </w:rPr>
        <w:t xml:space="preserve"> </w:t>
      </w:r>
      <w:r w:rsidR="00D12186" w:rsidRPr="0068616F">
        <w:rPr>
          <w:color w:val="000000" w:themeColor="text1"/>
          <w:sz w:val="28"/>
        </w:rPr>
        <w:t>informatika</w:t>
      </w:r>
    </w:p>
    <w:p w14:paraId="528662E0" w14:textId="77777777" w:rsidR="008E165D" w:rsidRPr="0068616F" w:rsidRDefault="008E165D" w:rsidP="008E165D">
      <w:pPr>
        <w:tabs>
          <w:tab w:val="left" w:pos="3261"/>
        </w:tabs>
        <w:spacing w:after="0" w:line="360" w:lineRule="auto"/>
        <w:ind w:firstLine="0"/>
        <w:rPr>
          <w:color w:val="FF0000"/>
          <w:sz w:val="28"/>
          <w:szCs w:val="28"/>
        </w:rPr>
      </w:pPr>
    </w:p>
    <w:p w14:paraId="528662E1" w14:textId="75ACE8AC" w:rsidR="007912F0" w:rsidRPr="00571B3F" w:rsidRDefault="00D900DC" w:rsidP="008E165D">
      <w:pPr>
        <w:tabs>
          <w:tab w:val="left" w:pos="3261"/>
          <w:tab w:val="right" w:pos="9072"/>
        </w:tabs>
        <w:spacing w:after="0" w:line="360" w:lineRule="auto"/>
        <w:ind w:firstLine="0"/>
        <w:rPr>
          <w:sz w:val="28"/>
          <w:szCs w:val="28"/>
        </w:rPr>
      </w:pPr>
      <w:r>
        <w:rPr>
          <w:sz w:val="28"/>
          <w:szCs w:val="28"/>
        </w:rPr>
        <w:t xml:space="preserve">Autor </w:t>
      </w:r>
      <w:proofErr w:type="spellStart"/>
      <w:r>
        <w:rPr>
          <w:sz w:val="28"/>
          <w:szCs w:val="28"/>
        </w:rPr>
        <w:t>bakalářské</w:t>
      </w:r>
      <w:proofErr w:type="spellEnd"/>
      <w:r>
        <w:rPr>
          <w:sz w:val="28"/>
          <w:szCs w:val="28"/>
        </w:rPr>
        <w:t xml:space="preserve"> práce:</w:t>
      </w:r>
      <w:r w:rsidR="00B118FF" w:rsidRPr="0068616F">
        <w:rPr>
          <w:color w:val="FF0000"/>
          <w:sz w:val="28"/>
          <w:szCs w:val="28"/>
        </w:rPr>
        <w:tab/>
      </w:r>
      <w:r w:rsidR="00571B3F">
        <w:rPr>
          <w:sz w:val="28"/>
          <w:szCs w:val="28"/>
        </w:rPr>
        <w:t>Patrik Pejchal</w:t>
      </w:r>
    </w:p>
    <w:p w14:paraId="528662E2" w14:textId="298D4839" w:rsidR="00205843" w:rsidRPr="005C70B9" w:rsidRDefault="007B121B" w:rsidP="007912F0">
      <w:pPr>
        <w:tabs>
          <w:tab w:val="left" w:pos="3261"/>
          <w:tab w:val="right" w:pos="9072"/>
        </w:tabs>
        <w:spacing w:after="0" w:line="360" w:lineRule="auto"/>
        <w:ind w:firstLine="0"/>
        <w:rPr>
          <w:sz w:val="28"/>
          <w:szCs w:val="28"/>
        </w:rPr>
        <w:sectPr w:rsidR="00205843" w:rsidRPr="005C70B9" w:rsidSect="00057310">
          <w:headerReference w:type="default" r:id="rId8"/>
          <w:footerReference w:type="default" r:id="rId9"/>
          <w:pgSz w:w="11906" w:h="16838" w:code="9"/>
          <w:pgMar w:top="1418" w:right="1418" w:bottom="1418" w:left="1418" w:header="709" w:footer="709" w:gutter="567"/>
          <w:cols w:space="708"/>
          <w:docGrid w:linePitch="360"/>
        </w:sectPr>
      </w:pPr>
      <w:proofErr w:type="spellStart"/>
      <w:r>
        <w:rPr>
          <w:sz w:val="28"/>
          <w:szCs w:val="28"/>
        </w:rPr>
        <w:t>Vedoucí</w:t>
      </w:r>
      <w:proofErr w:type="spellEnd"/>
      <w:r>
        <w:rPr>
          <w:sz w:val="28"/>
          <w:szCs w:val="28"/>
        </w:rPr>
        <w:t xml:space="preserve"> </w:t>
      </w:r>
      <w:proofErr w:type="spellStart"/>
      <w:r>
        <w:rPr>
          <w:sz w:val="28"/>
          <w:szCs w:val="28"/>
        </w:rPr>
        <w:t>bakalářské</w:t>
      </w:r>
      <w:proofErr w:type="spellEnd"/>
      <w:r>
        <w:rPr>
          <w:sz w:val="28"/>
          <w:szCs w:val="28"/>
        </w:rPr>
        <w:t xml:space="preserve"> práce:</w:t>
      </w:r>
      <w:r w:rsidR="00B118FF" w:rsidRPr="0068616F">
        <w:rPr>
          <w:sz w:val="28"/>
          <w:szCs w:val="28"/>
        </w:rPr>
        <w:tab/>
      </w:r>
      <w:r w:rsidR="00EA19A0">
        <w:rPr>
          <w:sz w:val="28"/>
          <w:szCs w:val="28"/>
        </w:rPr>
        <w:t>Ing</w:t>
      </w:r>
      <w:r w:rsidR="005C70B9">
        <w:rPr>
          <w:sz w:val="28"/>
          <w:szCs w:val="28"/>
        </w:rPr>
        <w:t>. M</w:t>
      </w:r>
      <w:r w:rsidR="002527B1">
        <w:rPr>
          <w:sz w:val="28"/>
          <w:szCs w:val="28"/>
        </w:rPr>
        <w:t>ichal</w:t>
      </w:r>
      <w:r w:rsidR="005C70B9">
        <w:rPr>
          <w:sz w:val="28"/>
          <w:szCs w:val="28"/>
        </w:rPr>
        <w:t xml:space="preserve"> </w:t>
      </w:r>
      <w:proofErr w:type="spellStart"/>
      <w:r w:rsidR="005C70B9">
        <w:rPr>
          <w:sz w:val="28"/>
          <w:szCs w:val="28"/>
        </w:rPr>
        <w:t>Reimer</w:t>
      </w:r>
      <w:proofErr w:type="spellEnd"/>
    </w:p>
    <w:p w14:paraId="528662E5" w14:textId="6957EBD8" w:rsidR="00205843" w:rsidRPr="0068616F" w:rsidRDefault="00205843" w:rsidP="0050035A">
      <w:pPr>
        <w:pStyle w:val="Obrzek"/>
        <w:jc w:val="both"/>
      </w:pPr>
      <w:r w:rsidRPr="0068616F">
        <w:lastRenderedPageBreak/>
        <w:br w:type="page"/>
      </w:r>
    </w:p>
    <w:p w14:paraId="528662E6" w14:textId="4E5461B0" w:rsidR="00786D82" w:rsidRPr="0068616F" w:rsidRDefault="00786D82" w:rsidP="00412199">
      <w:pPr>
        <w:pStyle w:val="Normlnbezodsazen"/>
        <w:rPr>
          <w:b/>
          <w:sz w:val="28"/>
        </w:rPr>
      </w:pPr>
    </w:p>
    <w:p w14:paraId="528662E7" w14:textId="77777777" w:rsidR="00786D82" w:rsidRPr="0068616F" w:rsidRDefault="00786D82" w:rsidP="00786D82">
      <w:pPr>
        <w:tabs>
          <w:tab w:val="right" w:pos="9072"/>
        </w:tabs>
        <w:spacing w:line="240" w:lineRule="auto"/>
        <w:ind w:firstLine="0"/>
        <w:contextualSpacing/>
        <w:rPr>
          <w:b/>
          <w:sz w:val="28"/>
          <w:szCs w:val="28"/>
        </w:rPr>
      </w:pPr>
    </w:p>
    <w:p w14:paraId="528662E8" w14:textId="77777777" w:rsidR="00786D82" w:rsidRPr="0068616F" w:rsidRDefault="00786D82" w:rsidP="00786D82">
      <w:pPr>
        <w:tabs>
          <w:tab w:val="right" w:pos="9072"/>
        </w:tabs>
        <w:spacing w:line="240" w:lineRule="auto"/>
        <w:ind w:firstLine="0"/>
        <w:contextualSpacing/>
        <w:rPr>
          <w:b/>
          <w:sz w:val="28"/>
          <w:szCs w:val="28"/>
        </w:rPr>
      </w:pPr>
    </w:p>
    <w:p w14:paraId="528662E9" w14:textId="77777777" w:rsidR="00786D82" w:rsidRPr="0068616F" w:rsidRDefault="00786D82" w:rsidP="00786D82">
      <w:pPr>
        <w:tabs>
          <w:tab w:val="right" w:pos="9072"/>
        </w:tabs>
        <w:spacing w:line="240" w:lineRule="auto"/>
        <w:ind w:firstLine="0"/>
        <w:contextualSpacing/>
        <w:rPr>
          <w:b/>
          <w:sz w:val="28"/>
          <w:szCs w:val="28"/>
        </w:rPr>
      </w:pPr>
    </w:p>
    <w:p w14:paraId="528662EA" w14:textId="77777777" w:rsidR="00786D82" w:rsidRPr="0068616F" w:rsidRDefault="00786D82" w:rsidP="00786D82">
      <w:pPr>
        <w:tabs>
          <w:tab w:val="right" w:pos="9072"/>
        </w:tabs>
        <w:spacing w:line="240" w:lineRule="auto"/>
        <w:ind w:firstLine="0"/>
        <w:contextualSpacing/>
        <w:rPr>
          <w:b/>
          <w:sz w:val="28"/>
          <w:szCs w:val="28"/>
        </w:rPr>
      </w:pPr>
    </w:p>
    <w:p w14:paraId="528662EB" w14:textId="77777777" w:rsidR="00786D82" w:rsidRPr="0068616F" w:rsidRDefault="00786D82" w:rsidP="00786D82">
      <w:pPr>
        <w:tabs>
          <w:tab w:val="right" w:pos="9072"/>
        </w:tabs>
        <w:spacing w:line="240" w:lineRule="auto"/>
        <w:ind w:firstLine="0"/>
        <w:contextualSpacing/>
        <w:rPr>
          <w:b/>
          <w:sz w:val="28"/>
          <w:szCs w:val="28"/>
        </w:rPr>
      </w:pPr>
    </w:p>
    <w:p w14:paraId="528662EC" w14:textId="77777777" w:rsidR="00786D82" w:rsidRPr="0068616F" w:rsidRDefault="00786D82" w:rsidP="00786D82">
      <w:pPr>
        <w:tabs>
          <w:tab w:val="right" w:pos="9072"/>
        </w:tabs>
        <w:spacing w:line="240" w:lineRule="auto"/>
        <w:ind w:firstLine="0"/>
        <w:contextualSpacing/>
        <w:rPr>
          <w:b/>
          <w:sz w:val="28"/>
          <w:szCs w:val="28"/>
        </w:rPr>
      </w:pPr>
    </w:p>
    <w:p w14:paraId="528662ED" w14:textId="77777777" w:rsidR="00786D82" w:rsidRPr="0068616F" w:rsidRDefault="00786D82" w:rsidP="00786D82">
      <w:pPr>
        <w:tabs>
          <w:tab w:val="right" w:pos="9072"/>
        </w:tabs>
        <w:spacing w:line="240" w:lineRule="auto"/>
        <w:ind w:firstLine="0"/>
        <w:contextualSpacing/>
        <w:rPr>
          <w:b/>
          <w:sz w:val="28"/>
          <w:szCs w:val="28"/>
        </w:rPr>
      </w:pPr>
    </w:p>
    <w:p w14:paraId="528662EE" w14:textId="77777777" w:rsidR="00786D82" w:rsidRPr="0068616F" w:rsidRDefault="00786D82" w:rsidP="00786D82">
      <w:pPr>
        <w:tabs>
          <w:tab w:val="right" w:pos="9072"/>
        </w:tabs>
        <w:spacing w:line="240" w:lineRule="auto"/>
        <w:ind w:firstLine="0"/>
        <w:contextualSpacing/>
        <w:rPr>
          <w:b/>
          <w:sz w:val="28"/>
          <w:szCs w:val="28"/>
        </w:rPr>
      </w:pPr>
    </w:p>
    <w:p w14:paraId="528662EF" w14:textId="77777777" w:rsidR="00786D82" w:rsidRPr="0068616F" w:rsidRDefault="00786D82" w:rsidP="00786D82">
      <w:pPr>
        <w:tabs>
          <w:tab w:val="right" w:pos="9072"/>
        </w:tabs>
        <w:spacing w:line="240" w:lineRule="auto"/>
        <w:ind w:firstLine="0"/>
        <w:contextualSpacing/>
        <w:rPr>
          <w:b/>
          <w:sz w:val="28"/>
          <w:szCs w:val="28"/>
        </w:rPr>
      </w:pPr>
    </w:p>
    <w:p w14:paraId="528662F0" w14:textId="77777777" w:rsidR="00786D82" w:rsidRPr="0068616F" w:rsidRDefault="00786D82" w:rsidP="00786D82">
      <w:pPr>
        <w:tabs>
          <w:tab w:val="right" w:pos="9072"/>
        </w:tabs>
        <w:spacing w:line="240" w:lineRule="auto"/>
        <w:ind w:firstLine="0"/>
        <w:contextualSpacing/>
        <w:rPr>
          <w:b/>
          <w:sz w:val="28"/>
          <w:szCs w:val="28"/>
        </w:rPr>
      </w:pPr>
    </w:p>
    <w:p w14:paraId="528662F1" w14:textId="77777777" w:rsidR="00786D82" w:rsidRPr="0068616F" w:rsidRDefault="00786D82" w:rsidP="00786D82">
      <w:pPr>
        <w:tabs>
          <w:tab w:val="right" w:pos="9072"/>
        </w:tabs>
        <w:spacing w:line="240" w:lineRule="auto"/>
        <w:ind w:firstLine="0"/>
        <w:contextualSpacing/>
        <w:rPr>
          <w:b/>
          <w:sz w:val="28"/>
          <w:szCs w:val="28"/>
        </w:rPr>
      </w:pPr>
    </w:p>
    <w:p w14:paraId="528662F2" w14:textId="77777777" w:rsidR="00786D82" w:rsidRPr="0068616F" w:rsidRDefault="00786D82" w:rsidP="00786D82">
      <w:pPr>
        <w:tabs>
          <w:tab w:val="right" w:pos="9072"/>
        </w:tabs>
        <w:spacing w:line="240" w:lineRule="auto"/>
        <w:ind w:firstLine="0"/>
        <w:contextualSpacing/>
        <w:rPr>
          <w:b/>
          <w:sz w:val="28"/>
          <w:szCs w:val="28"/>
        </w:rPr>
      </w:pPr>
    </w:p>
    <w:p w14:paraId="528662F3" w14:textId="77777777" w:rsidR="00786D82" w:rsidRPr="0068616F" w:rsidRDefault="00786D82" w:rsidP="00786D82">
      <w:pPr>
        <w:tabs>
          <w:tab w:val="right" w:pos="9072"/>
        </w:tabs>
        <w:spacing w:line="240" w:lineRule="auto"/>
        <w:ind w:firstLine="0"/>
        <w:contextualSpacing/>
        <w:rPr>
          <w:b/>
          <w:sz w:val="28"/>
          <w:szCs w:val="28"/>
        </w:rPr>
      </w:pPr>
    </w:p>
    <w:p w14:paraId="528662F4" w14:textId="77777777" w:rsidR="00786D82" w:rsidRPr="0068616F" w:rsidRDefault="00786D82" w:rsidP="00786D82">
      <w:pPr>
        <w:tabs>
          <w:tab w:val="right" w:pos="9072"/>
        </w:tabs>
        <w:spacing w:line="240" w:lineRule="auto"/>
        <w:ind w:firstLine="0"/>
        <w:contextualSpacing/>
        <w:rPr>
          <w:b/>
          <w:sz w:val="28"/>
          <w:szCs w:val="28"/>
        </w:rPr>
      </w:pPr>
    </w:p>
    <w:p w14:paraId="528662F5" w14:textId="77777777" w:rsidR="00786D82" w:rsidRPr="0068616F" w:rsidRDefault="00786D82" w:rsidP="00786D82">
      <w:pPr>
        <w:tabs>
          <w:tab w:val="right" w:pos="9072"/>
        </w:tabs>
        <w:spacing w:line="240" w:lineRule="auto"/>
        <w:ind w:firstLine="0"/>
        <w:contextualSpacing/>
        <w:rPr>
          <w:b/>
          <w:sz w:val="28"/>
          <w:szCs w:val="28"/>
        </w:rPr>
      </w:pPr>
    </w:p>
    <w:p w14:paraId="528662F6" w14:textId="77777777" w:rsidR="00786D82" w:rsidRPr="0068616F" w:rsidRDefault="00786D82" w:rsidP="00786D82">
      <w:pPr>
        <w:tabs>
          <w:tab w:val="right" w:pos="9072"/>
        </w:tabs>
        <w:spacing w:line="240" w:lineRule="auto"/>
        <w:ind w:firstLine="0"/>
        <w:contextualSpacing/>
        <w:rPr>
          <w:b/>
          <w:sz w:val="28"/>
          <w:szCs w:val="28"/>
        </w:rPr>
      </w:pPr>
    </w:p>
    <w:p w14:paraId="528662F7" w14:textId="77777777" w:rsidR="00786D82" w:rsidRPr="0068616F" w:rsidRDefault="00786D82" w:rsidP="00786D82">
      <w:pPr>
        <w:tabs>
          <w:tab w:val="right" w:pos="9072"/>
        </w:tabs>
        <w:spacing w:line="240" w:lineRule="auto"/>
        <w:ind w:firstLine="0"/>
        <w:contextualSpacing/>
        <w:rPr>
          <w:b/>
          <w:sz w:val="28"/>
          <w:szCs w:val="28"/>
        </w:rPr>
      </w:pPr>
    </w:p>
    <w:p w14:paraId="528662F8" w14:textId="77777777" w:rsidR="00786D82" w:rsidRPr="0068616F" w:rsidRDefault="00786D82" w:rsidP="00786D82">
      <w:pPr>
        <w:tabs>
          <w:tab w:val="right" w:pos="9072"/>
        </w:tabs>
        <w:spacing w:line="240" w:lineRule="auto"/>
        <w:ind w:firstLine="0"/>
        <w:contextualSpacing/>
        <w:rPr>
          <w:b/>
          <w:sz w:val="28"/>
          <w:szCs w:val="28"/>
        </w:rPr>
      </w:pPr>
    </w:p>
    <w:p w14:paraId="528662F9" w14:textId="77777777" w:rsidR="00786D82" w:rsidRPr="0068616F" w:rsidRDefault="00786D82" w:rsidP="00786D82">
      <w:pPr>
        <w:tabs>
          <w:tab w:val="right" w:pos="9072"/>
        </w:tabs>
        <w:spacing w:line="240" w:lineRule="auto"/>
        <w:ind w:firstLine="0"/>
        <w:contextualSpacing/>
        <w:rPr>
          <w:b/>
          <w:sz w:val="28"/>
          <w:szCs w:val="28"/>
        </w:rPr>
      </w:pPr>
    </w:p>
    <w:p w14:paraId="528662FA" w14:textId="77777777" w:rsidR="00786D82" w:rsidRPr="0068616F" w:rsidRDefault="00786D82" w:rsidP="00786D82">
      <w:pPr>
        <w:tabs>
          <w:tab w:val="right" w:pos="9072"/>
        </w:tabs>
        <w:spacing w:line="240" w:lineRule="auto"/>
        <w:ind w:firstLine="0"/>
        <w:contextualSpacing/>
        <w:rPr>
          <w:b/>
          <w:sz w:val="28"/>
          <w:szCs w:val="28"/>
        </w:rPr>
      </w:pPr>
    </w:p>
    <w:p w14:paraId="528662FB" w14:textId="77777777" w:rsidR="00786D82" w:rsidRPr="0068616F" w:rsidRDefault="00786D82" w:rsidP="00786D82">
      <w:pPr>
        <w:tabs>
          <w:tab w:val="right" w:pos="9072"/>
        </w:tabs>
        <w:spacing w:line="240" w:lineRule="auto"/>
        <w:ind w:firstLine="0"/>
        <w:contextualSpacing/>
        <w:rPr>
          <w:b/>
          <w:sz w:val="28"/>
          <w:szCs w:val="28"/>
        </w:rPr>
      </w:pPr>
    </w:p>
    <w:p w14:paraId="528662FC" w14:textId="77777777" w:rsidR="002A11FB" w:rsidRPr="0068616F" w:rsidRDefault="002A11FB" w:rsidP="00786D82">
      <w:pPr>
        <w:tabs>
          <w:tab w:val="right" w:pos="9072"/>
        </w:tabs>
        <w:spacing w:line="240" w:lineRule="auto"/>
        <w:ind w:firstLine="0"/>
        <w:contextualSpacing/>
        <w:rPr>
          <w:b/>
          <w:sz w:val="28"/>
          <w:szCs w:val="28"/>
        </w:rPr>
      </w:pPr>
    </w:p>
    <w:p w14:paraId="528662FD" w14:textId="77777777" w:rsidR="002A11FB" w:rsidRPr="0068616F" w:rsidRDefault="002A11FB" w:rsidP="00786D82">
      <w:pPr>
        <w:tabs>
          <w:tab w:val="right" w:pos="9072"/>
        </w:tabs>
        <w:spacing w:line="240" w:lineRule="auto"/>
        <w:ind w:firstLine="0"/>
        <w:contextualSpacing/>
        <w:rPr>
          <w:b/>
          <w:sz w:val="28"/>
          <w:szCs w:val="28"/>
        </w:rPr>
      </w:pPr>
    </w:p>
    <w:p w14:paraId="528662FE" w14:textId="77777777" w:rsidR="00E249B0" w:rsidRPr="0068616F" w:rsidRDefault="00E249B0" w:rsidP="00786D82">
      <w:pPr>
        <w:tabs>
          <w:tab w:val="right" w:pos="9072"/>
        </w:tabs>
        <w:spacing w:line="240" w:lineRule="auto"/>
        <w:ind w:firstLine="0"/>
        <w:contextualSpacing/>
        <w:rPr>
          <w:b/>
          <w:sz w:val="28"/>
          <w:szCs w:val="28"/>
        </w:rPr>
      </w:pPr>
    </w:p>
    <w:p w14:paraId="528662FF" w14:textId="77777777" w:rsidR="00786D82" w:rsidRPr="0068616F" w:rsidRDefault="00786D82" w:rsidP="00786D82">
      <w:pPr>
        <w:tabs>
          <w:tab w:val="right" w:pos="9072"/>
        </w:tabs>
        <w:spacing w:line="240" w:lineRule="auto"/>
        <w:ind w:firstLine="0"/>
        <w:contextualSpacing/>
        <w:rPr>
          <w:b/>
          <w:sz w:val="28"/>
          <w:szCs w:val="28"/>
        </w:rPr>
      </w:pPr>
    </w:p>
    <w:p w14:paraId="52866300" w14:textId="77777777" w:rsidR="00786D82" w:rsidRPr="0068616F" w:rsidRDefault="00786D82" w:rsidP="00786D82">
      <w:pPr>
        <w:tabs>
          <w:tab w:val="right" w:pos="9072"/>
        </w:tabs>
        <w:spacing w:line="240" w:lineRule="auto"/>
        <w:ind w:firstLine="0"/>
        <w:contextualSpacing/>
        <w:rPr>
          <w:b/>
          <w:sz w:val="28"/>
          <w:szCs w:val="28"/>
        </w:rPr>
      </w:pPr>
    </w:p>
    <w:p w14:paraId="52866301" w14:textId="31C5B176" w:rsidR="00786D82" w:rsidRPr="0068616F" w:rsidRDefault="00DC6A3F" w:rsidP="00E249B0">
      <w:pPr>
        <w:tabs>
          <w:tab w:val="right" w:pos="9072"/>
        </w:tabs>
        <w:spacing w:before="480"/>
        <w:ind w:firstLine="0"/>
        <w:contextualSpacing/>
        <w:rPr>
          <w:b/>
          <w:sz w:val="32"/>
          <w:szCs w:val="28"/>
        </w:rPr>
      </w:pPr>
      <w:r>
        <w:rPr>
          <w:b/>
          <w:sz w:val="32"/>
          <w:szCs w:val="28"/>
        </w:rPr>
        <w:t>PROHLÁŠENÍ</w:t>
      </w:r>
    </w:p>
    <w:p w14:paraId="52866302" w14:textId="77777777" w:rsidR="00E249B0" w:rsidRPr="0068616F" w:rsidRDefault="00E249B0" w:rsidP="00E249B0">
      <w:pPr>
        <w:pStyle w:val="Normlnbezodsazen"/>
      </w:pPr>
    </w:p>
    <w:p w14:paraId="52866303" w14:textId="3EE4ED3E" w:rsidR="00786D82" w:rsidRPr="007174AA" w:rsidRDefault="00DA25C0" w:rsidP="00E249B0">
      <w:pPr>
        <w:pStyle w:val="Normlnbezodsazen"/>
        <w:rPr>
          <w:lang w:val="cs-CZ"/>
        </w:rPr>
      </w:pPr>
      <w:r w:rsidRPr="007174AA">
        <w:rPr>
          <w:lang w:val="cs-CZ"/>
        </w:rPr>
        <w:t>Prohlašuji, že jsem bakalářskou práci s názvem</w:t>
      </w:r>
      <w:r w:rsidR="0052371E" w:rsidRPr="007174AA">
        <w:rPr>
          <w:lang w:val="cs-CZ"/>
        </w:rPr>
        <w:t xml:space="preserve"> „</w:t>
      </w:r>
      <w:bookmarkStart w:id="2" w:name="_Hlk166002017"/>
      <w:r w:rsidR="0052371E" w:rsidRPr="007174AA">
        <w:rPr>
          <w:lang w:val="cs-CZ"/>
        </w:rPr>
        <w:t xml:space="preserve">Automatická </w:t>
      </w:r>
      <w:proofErr w:type="spellStart"/>
      <w:r w:rsidR="0052371E" w:rsidRPr="007174AA">
        <w:rPr>
          <w:lang w:val="cs-CZ"/>
        </w:rPr>
        <w:t>klasifikácia</w:t>
      </w:r>
      <w:proofErr w:type="spellEnd"/>
      <w:r w:rsidR="0052371E" w:rsidRPr="007174AA">
        <w:rPr>
          <w:lang w:val="cs-CZ"/>
        </w:rPr>
        <w:t xml:space="preserve"> častí </w:t>
      </w:r>
      <w:proofErr w:type="spellStart"/>
      <w:r w:rsidR="0052371E" w:rsidRPr="007174AA">
        <w:rPr>
          <w:lang w:val="cs-CZ"/>
        </w:rPr>
        <w:t>tela</w:t>
      </w:r>
      <w:proofErr w:type="spellEnd"/>
      <w:r w:rsidR="0052371E" w:rsidRPr="007174AA">
        <w:rPr>
          <w:lang w:val="cs-CZ"/>
        </w:rPr>
        <w:t xml:space="preserve"> na </w:t>
      </w:r>
      <w:proofErr w:type="spellStart"/>
      <w:r w:rsidR="0052371E" w:rsidRPr="007174AA">
        <w:rPr>
          <w:lang w:val="cs-CZ"/>
        </w:rPr>
        <w:t>röntgenových</w:t>
      </w:r>
      <w:proofErr w:type="spellEnd"/>
      <w:r w:rsidR="0052371E" w:rsidRPr="007174AA">
        <w:rPr>
          <w:lang w:val="cs-CZ"/>
        </w:rPr>
        <w:t xml:space="preserve"> </w:t>
      </w:r>
      <w:proofErr w:type="spellStart"/>
      <w:r w:rsidR="0052371E" w:rsidRPr="007174AA">
        <w:rPr>
          <w:lang w:val="cs-CZ"/>
        </w:rPr>
        <w:t>snímkach</w:t>
      </w:r>
      <w:proofErr w:type="spellEnd"/>
      <w:r w:rsidR="0052371E" w:rsidRPr="007174AA">
        <w:rPr>
          <w:lang w:val="cs-CZ"/>
        </w:rPr>
        <w:t xml:space="preserve"> </w:t>
      </w:r>
      <w:proofErr w:type="spellStart"/>
      <w:r w:rsidR="0052371E" w:rsidRPr="007174AA">
        <w:rPr>
          <w:lang w:val="cs-CZ"/>
        </w:rPr>
        <w:t>pomocou</w:t>
      </w:r>
      <w:proofErr w:type="spellEnd"/>
      <w:r w:rsidR="0052371E" w:rsidRPr="007174AA">
        <w:rPr>
          <w:lang w:val="cs-CZ"/>
        </w:rPr>
        <w:t xml:space="preserve"> </w:t>
      </w:r>
      <w:proofErr w:type="spellStart"/>
      <w:r w:rsidR="0052371E" w:rsidRPr="007174AA">
        <w:rPr>
          <w:lang w:val="cs-CZ"/>
        </w:rPr>
        <w:t>neurónových</w:t>
      </w:r>
      <w:proofErr w:type="spellEnd"/>
      <w:r w:rsidR="0052371E" w:rsidRPr="007174AA">
        <w:rPr>
          <w:lang w:val="cs-CZ"/>
        </w:rPr>
        <w:t xml:space="preserve"> </w:t>
      </w:r>
      <w:proofErr w:type="spellStart"/>
      <w:r w:rsidR="0052371E" w:rsidRPr="007174AA">
        <w:rPr>
          <w:lang w:val="cs-CZ"/>
        </w:rPr>
        <w:t>sietí</w:t>
      </w:r>
      <w:bookmarkEnd w:id="2"/>
      <w:proofErr w:type="spellEnd"/>
      <w:r w:rsidR="0052371E" w:rsidRPr="007174AA">
        <w:rPr>
          <w:lang w:val="cs-CZ"/>
        </w:rPr>
        <w:t xml:space="preserve">“ vypracoval </w:t>
      </w:r>
      <w:r w:rsidR="00504905" w:rsidRPr="007174AA">
        <w:rPr>
          <w:lang w:val="cs-CZ"/>
        </w:rPr>
        <w:t>samostatně a</w:t>
      </w:r>
      <w:r w:rsidR="0052371E" w:rsidRPr="007174AA">
        <w:rPr>
          <w:lang w:val="cs-CZ"/>
        </w:rPr>
        <w:t xml:space="preserve"> použil </w:t>
      </w:r>
      <w:r w:rsidR="00867486" w:rsidRPr="007174AA">
        <w:rPr>
          <w:lang w:val="cs-CZ"/>
        </w:rPr>
        <w:t>k tomu úplný výčet citací použitých pramenů, které uvádím v seznamu přiloženém k </w:t>
      </w:r>
      <w:r w:rsidR="007174AA" w:rsidRPr="007174AA">
        <w:rPr>
          <w:lang w:val="cs-CZ"/>
        </w:rPr>
        <w:t>bakalářsk</w:t>
      </w:r>
      <w:r w:rsidR="00867486" w:rsidRPr="007174AA">
        <w:rPr>
          <w:lang w:val="cs-CZ"/>
        </w:rPr>
        <w:t>é práci. Prohlašuji, že tato práce je přesnou kopií odevzdané elektronické verze.</w:t>
      </w:r>
    </w:p>
    <w:p w14:paraId="602E1FA7" w14:textId="77777777" w:rsidR="00F80290" w:rsidRPr="007174AA" w:rsidRDefault="00F80290" w:rsidP="00F80290">
      <w:pPr>
        <w:pStyle w:val="Normlnbezodsazen"/>
        <w:rPr>
          <w:lang w:val="cs-CZ"/>
        </w:rPr>
      </w:pPr>
      <w:r w:rsidRPr="007174AA">
        <w:rPr>
          <w:lang w:val="cs-CZ"/>
        </w:rPr>
        <w:t xml:space="preserve">Nemám závažný důvod proti užití tohoto školního díla ve smyslu § 60 Zákona </w:t>
      </w:r>
      <w:r w:rsidRPr="007174AA">
        <w:rPr>
          <w:lang w:val="cs-CZ"/>
        </w:rPr>
        <w:br/>
        <w:t xml:space="preserve">č. 121/2000 Sb., o právu autorském, o právech souvisejících s právem autorským a o změně některých zákonů (autorský zákon), ve znění pozdějších předpisů. </w:t>
      </w:r>
    </w:p>
    <w:p w14:paraId="52866305" w14:textId="77777777" w:rsidR="00786D82" w:rsidRPr="00F80290" w:rsidRDefault="00786D82" w:rsidP="00D66B84">
      <w:pPr>
        <w:tabs>
          <w:tab w:val="right" w:pos="9072"/>
        </w:tabs>
        <w:spacing w:after="0" w:line="360" w:lineRule="auto"/>
        <w:contextualSpacing/>
        <w:jc w:val="center"/>
        <w:rPr>
          <w:lang w:val="cs-CZ"/>
        </w:rPr>
      </w:pPr>
    </w:p>
    <w:p w14:paraId="52866306" w14:textId="2BC42CCD" w:rsidR="00786D82" w:rsidRPr="0068616F" w:rsidRDefault="00786D82" w:rsidP="00D66B84">
      <w:pPr>
        <w:spacing w:after="0" w:line="360" w:lineRule="auto"/>
        <w:ind w:firstLine="0"/>
        <w:contextualSpacing/>
        <w:rPr>
          <w:sz w:val="28"/>
        </w:rPr>
      </w:pPr>
      <w:r w:rsidRPr="0068616F">
        <w:rPr>
          <w:szCs w:val="24"/>
        </w:rPr>
        <w:t>V </w:t>
      </w:r>
      <w:proofErr w:type="spellStart"/>
      <w:r w:rsidRPr="0068616F">
        <w:rPr>
          <w:szCs w:val="24"/>
        </w:rPr>
        <w:t>Kladn</w:t>
      </w:r>
      <w:r w:rsidR="00B7712C">
        <w:rPr>
          <w:szCs w:val="24"/>
        </w:rPr>
        <w:t>ě</w:t>
      </w:r>
      <w:proofErr w:type="spellEnd"/>
      <w:r w:rsidRPr="0068616F">
        <w:rPr>
          <w:szCs w:val="24"/>
        </w:rPr>
        <w:t xml:space="preserve"> </w:t>
      </w:r>
      <w:r w:rsidR="00F94C2A">
        <w:rPr>
          <w:szCs w:val="24"/>
        </w:rPr>
        <w:t>7.5.2024</w:t>
      </w:r>
      <w:r w:rsidRPr="0068616F">
        <w:rPr>
          <w:sz w:val="28"/>
        </w:rPr>
        <w:tab/>
      </w:r>
      <w:r w:rsidRPr="0068616F">
        <w:rPr>
          <w:sz w:val="28"/>
        </w:rPr>
        <w:tab/>
        <w:t xml:space="preserve">  </w:t>
      </w:r>
      <w:r w:rsidRPr="0068616F">
        <w:rPr>
          <w:sz w:val="28"/>
        </w:rPr>
        <w:tab/>
      </w:r>
      <w:r w:rsidRPr="0068616F">
        <w:rPr>
          <w:sz w:val="28"/>
        </w:rPr>
        <w:tab/>
        <w:t xml:space="preserve">      …...….………...………………...</w:t>
      </w:r>
    </w:p>
    <w:p w14:paraId="52866307" w14:textId="7BAE38EF" w:rsidR="006E190E" w:rsidRPr="002B0BB6" w:rsidRDefault="00786D82" w:rsidP="004D53C9">
      <w:pPr>
        <w:spacing w:after="0" w:line="360" w:lineRule="auto"/>
        <w:ind w:firstLine="709"/>
        <w:rPr>
          <w:szCs w:val="24"/>
        </w:rPr>
      </w:pPr>
      <w:r w:rsidRPr="0068616F">
        <w:rPr>
          <w:szCs w:val="24"/>
        </w:rPr>
        <w:tab/>
      </w:r>
      <w:r w:rsidRPr="0068616F">
        <w:rPr>
          <w:szCs w:val="24"/>
        </w:rPr>
        <w:tab/>
      </w:r>
      <w:r w:rsidRPr="0068616F">
        <w:rPr>
          <w:szCs w:val="24"/>
        </w:rPr>
        <w:tab/>
      </w:r>
      <w:r w:rsidRPr="0068616F">
        <w:rPr>
          <w:szCs w:val="24"/>
        </w:rPr>
        <w:tab/>
      </w:r>
      <w:r w:rsidRPr="0068616F">
        <w:rPr>
          <w:szCs w:val="24"/>
        </w:rPr>
        <w:tab/>
      </w:r>
      <w:r w:rsidRPr="0068616F">
        <w:rPr>
          <w:szCs w:val="24"/>
        </w:rPr>
        <w:tab/>
      </w:r>
      <w:r w:rsidRPr="0068616F">
        <w:rPr>
          <w:szCs w:val="24"/>
        </w:rPr>
        <w:tab/>
      </w:r>
      <w:r w:rsidR="002B0BB6">
        <w:rPr>
          <w:szCs w:val="24"/>
        </w:rPr>
        <w:t>Patrik Pejchal</w:t>
      </w:r>
    </w:p>
    <w:p w14:paraId="52866308" w14:textId="77777777" w:rsidR="006C2794" w:rsidRPr="0068616F" w:rsidRDefault="006C2794" w:rsidP="00E249B0">
      <w:pPr>
        <w:tabs>
          <w:tab w:val="right" w:pos="9072"/>
        </w:tabs>
        <w:spacing w:before="480"/>
        <w:ind w:firstLine="0"/>
        <w:contextualSpacing/>
        <w:rPr>
          <w:b/>
          <w:sz w:val="32"/>
          <w:szCs w:val="28"/>
        </w:rPr>
      </w:pPr>
    </w:p>
    <w:p w14:paraId="52866309" w14:textId="77777777" w:rsidR="006C2794" w:rsidRPr="0068616F" w:rsidRDefault="006C2794" w:rsidP="00E249B0">
      <w:pPr>
        <w:tabs>
          <w:tab w:val="right" w:pos="9072"/>
        </w:tabs>
        <w:spacing w:before="480"/>
        <w:ind w:firstLine="0"/>
        <w:contextualSpacing/>
        <w:rPr>
          <w:b/>
          <w:sz w:val="32"/>
          <w:szCs w:val="28"/>
        </w:rPr>
      </w:pPr>
    </w:p>
    <w:p w14:paraId="5286630A" w14:textId="77777777" w:rsidR="006C2794" w:rsidRPr="0068616F" w:rsidRDefault="006C2794" w:rsidP="00E249B0">
      <w:pPr>
        <w:tabs>
          <w:tab w:val="right" w:pos="9072"/>
        </w:tabs>
        <w:spacing w:before="480"/>
        <w:ind w:firstLine="0"/>
        <w:contextualSpacing/>
        <w:rPr>
          <w:b/>
          <w:sz w:val="32"/>
          <w:szCs w:val="28"/>
        </w:rPr>
      </w:pPr>
    </w:p>
    <w:p w14:paraId="5286630B" w14:textId="77777777" w:rsidR="006C2794" w:rsidRPr="0068616F" w:rsidRDefault="006C2794" w:rsidP="00E249B0">
      <w:pPr>
        <w:tabs>
          <w:tab w:val="right" w:pos="9072"/>
        </w:tabs>
        <w:spacing w:before="480"/>
        <w:ind w:firstLine="0"/>
        <w:contextualSpacing/>
        <w:rPr>
          <w:b/>
          <w:sz w:val="32"/>
          <w:szCs w:val="28"/>
        </w:rPr>
      </w:pPr>
    </w:p>
    <w:p w14:paraId="5286630C" w14:textId="77777777" w:rsidR="006C2794" w:rsidRPr="0068616F" w:rsidRDefault="006C2794" w:rsidP="00E249B0">
      <w:pPr>
        <w:tabs>
          <w:tab w:val="right" w:pos="9072"/>
        </w:tabs>
        <w:spacing w:before="480"/>
        <w:ind w:firstLine="0"/>
        <w:contextualSpacing/>
        <w:rPr>
          <w:b/>
          <w:sz w:val="32"/>
          <w:szCs w:val="28"/>
        </w:rPr>
      </w:pPr>
    </w:p>
    <w:p w14:paraId="5286630D" w14:textId="77777777" w:rsidR="006C2794" w:rsidRPr="0068616F" w:rsidRDefault="006C2794" w:rsidP="00E249B0">
      <w:pPr>
        <w:tabs>
          <w:tab w:val="right" w:pos="9072"/>
        </w:tabs>
        <w:spacing w:before="480"/>
        <w:ind w:firstLine="0"/>
        <w:contextualSpacing/>
        <w:rPr>
          <w:b/>
          <w:sz w:val="32"/>
          <w:szCs w:val="28"/>
        </w:rPr>
      </w:pPr>
    </w:p>
    <w:p w14:paraId="5286630E" w14:textId="77777777" w:rsidR="006C2794" w:rsidRPr="0068616F" w:rsidRDefault="006C2794" w:rsidP="00E249B0">
      <w:pPr>
        <w:tabs>
          <w:tab w:val="right" w:pos="9072"/>
        </w:tabs>
        <w:spacing w:before="480"/>
        <w:ind w:firstLine="0"/>
        <w:contextualSpacing/>
        <w:rPr>
          <w:b/>
          <w:sz w:val="32"/>
          <w:szCs w:val="28"/>
        </w:rPr>
      </w:pPr>
    </w:p>
    <w:p w14:paraId="5286630F" w14:textId="77777777" w:rsidR="006C2794" w:rsidRPr="0068616F" w:rsidRDefault="006C2794" w:rsidP="00E249B0">
      <w:pPr>
        <w:tabs>
          <w:tab w:val="right" w:pos="9072"/>
        </w:tabs>
        <w:spacing w:before="480"/>
        <w:ind w:firstLine="0"/>
        <w:contextualSpacing/>
        <w:rPr>
          <w:b/>
          <w:sz w:val="32"/>
          <w:szCs w:val="28"/>
        </w:rPr>
      </w:pPr>
    </w:p>
    <w:p w14:paraId="52866310" w14:textId="77777777" w:rsidR="006C2794" w:rsidRPr="0068616F" w:rsidRDefault="006C2794" w:rsidP="00E249B0">
      <w:pPr>
        <w:tabs>
          <w:tab w:val="right" w:pos="9072"/>
        </w:tabs>
        <w:spacing w:before="480"/>
        <w:ind w:firstLine="0"/>
        <w:contextualSpacing/>
        <w:rPr>
          <w:b/>
          <w:sz w:val="32"/>
          <w:szCs w:val="28"/>
        </w:rPr>
      </w:pPr>
    </w:p>
    <w:p w14:paraId="52866311" w14:textId="77777777" w:rsidR="006C2794" w:rsidRPr="0068616F" w:rsidRDefault="006C2794" w:rsidP="00E249B0">
      <w:pPr>
        <w:tabs>
          <w:tab w:val="right" w:pos="9072"/>
        </w:tabs>
        <w:spacing w:before="480"/>
        <w:ind w:firstLine="0"/>
        <w:contextualSpacing/>
        <w:rPr>
          <w:b/>
          <w:sz w:val="32"/>
          <w:szCs w:val="28"/>
        </w:rPr>
      </w:pPr>
    </w:p>
    <w:p w14:paraId="52866312" w14:textId="77777777" w:rsidR="006C2794" w:rsidRPr="0068616F" w:rsidRDefault="006C2794" w:rsidP="00E249B0">
      <w:pPr>
        <w:tabs>
          <w:tab w:val="right" w:pos="9072"/>
        </w:tabs>
        <w:spacing w:before="480"/>
        <w:ind w:firstLine="0"/>
        <w:contextualSpacing/>
        <w:rPr>
          <w:b/>
          <w:sz w:val="32"/>
          <w:szCs w:val="28"/>
        </w:rPr>
      </w:pPr>
    </w:p>
    <w:p w14:paraId="52866313" w14:textId="77777777" w:rsidR="006C2794" w:rsidRPr="0068616F" w:rsidRDefault="006C2794" w:rsidP="00E249B0">
      <w:pPr>
        <w:tabs>
          <w:tab w:val="right" w:pos="9072"/>
        </w:tabs>
        <w:spacing w:before="480"/>
        <w:ind w:firstLine="0"/>
        <w:contextualSpacing/>
        <w:rPr>
          <w:b/>
          <w:sz w:val="32"/>
          <w:szCs w:val="28"/>
        </w:rPr>
      </w:pPr>
    </w:p>
    <w:p w14:paraId="52866314" w14:textId="77777777" w:rsidR="006C2794" w:rsidRPr="0068616F" w:rsidRDefault="006C2794" w:rsidP="00E249B0">
      <w:pPr>
        <w:tabs>
          <w:tab w:val="right" w:pos="9072"/>
        </w:tabs>
        <w:spacing w:before="480"/>
        <w:ind w:firstLine="0"/>
        <w:contextualSpacing/>
        <w:rPr>
          <w:b/>
          <w:sz w:val="32"/>
          <w:szCs w:val="28"/>
        </w:rPr>
      </w:pPr>
    </w:p>
    <w:p w14:paraId="52866315" w14:textId="77777777" w:rsidR="006C2794" w:rsidRPr="0068616F" w:rsidRDefault="006C2794" w:rsidP="00E249B0">
      <w:pPr>
        <w:tabs>
          <w:tab w:val="right" w:pos="9072"/>
        </w:tabs>
        <w:spacing w:before="480"/>
        <w:ind w:firstLine="0"/>
        <w:contextualSpacing/>
        <w:rPr>
          <w:b/>
          <w:sz w:val="32"/>
          <w:szCs w:val="28"/>
        </w:rPr>
      </w:pPr>
    </w:p>
    <w:p w14:paraId="52866316" w14:textId="77777777" w:rsidR="006C2794" w:rsidRPr="0068616F" w:rsidRDefault="006C2794" w:rsidP="00E249B0">
      <w:pPr>
        <w:tabs>
          <w:tab w:val="right" w:pos="9072"/>
        </w:tabs>
        <w:spacing w:before="480"/>
        <w:ind w:firstLine="0"/>
        <w:contextualSpacing/>
        <w:rPr>
          <w:b/>
          <w:sz w:val="32"/>
          <w:szCs w:val="28"/>
        </w:rPr>
      </w:pPr>
    </w:p>
    <w:p w14:paraId="52866317" w14:textId="77777777" w:rsidR="006C2794" w:rsidRPr="0068616F" w:rsidRDefault="006C2794" w:rsidP="00E249B0">
      <w:pPr>
        <w:tabs>
          <w:tab w:val="right" w:pos="9072"/>
        </w:tabs>
        <w:spacing w:before="480"/>
        <w:ind w:firstLine="0"/>
        <w:contextualSpacing/>
        <w:rPr>
          <w:b/>
          <w:sz w:val="32"/>
          <w:szCs w:val="28"/>
        </w:rPr>
      </w:pPr>
    </w:p>
    <w:p w14:paraId="52866318" w14:textId="77777777" w:rsidR="006C2794" w:rsidRPr="0068616F" w:rsidRDefault="006C2794" w:rsidP="00E249B0">
      <w:pPr>
        <w:tabs>
          <w:tab w:val="right" w:pos="9072"/>
        </w:tabs>
        <w:spacing w:before="480"/>
        <w:ind w:firstLine="0"/>
        <w:contextualSpacing/>
        <w:rPr>
          <w:b/>
          <w:sz w:val="32"/>
          <w:szCs w:val="28"/>
        </w:rPr>
      </w:pPr>
    </w:p>
    <w:p w14:paraId="52866319" w14:textId="77777777" w:rsidR="006C2794" w:rsidRPr="0068616F" w:rsidRDefault="006C2794" w:rsidP="00E249B0">
      <w:pPr>
        <w:tabs>
          <w:tab w:val="right" w:pos="9072"/>
        </w:tabs>
        <w:spacing w:before="480"/>
        <w:ind w:firstLine="0"/>
        <w:contextualSpacing/>
        <w:rPr>
          <w:b/>
          <w:sz w:val="32"/>
          <w:szCs w:val="28"/>
        </w:rPr>
      </w:pPr>
    </w:p>
    <w:p w14:paraId="5286631A" w14:textId="77777777" w:rsidR="006C2794" w:rsidRPr="0068616F" w:rsidRDefault="006C2794" w:rsidP="00E249B0">
      <w:pPr>
        <w:tabs>
          <w:tab w:val="right" w:pos="9072"/>
        </w:tabs>
        <w:spacing w:before="480"/>
        <w:ind w:firstLine="0"/>
        <w:contextualSpacing/>
        <w:rPr>
          <w:b/>
          <w:sz w:val="32"/>
          <w:szCs w:val="28"/>
        </w:rPr>
      </w:pPr>
    </w:p>
    <w:p w14:paraId="5286631B" w14:textId="77777777" w:rsidR="006C2794" w:rsidRPr="0068616F" w:rsidRDefault="006C2794" w:rsidP="00E249B0">
      <w:pPr>
        <w:tabs>
          <w:tab w:val="right" w:pos="9072"/>
        </w:tabs>
        <w:spacing w:before="480"/>
        <w:ind w:firstLine="0"/>
        <w:contextualSpacing/>
        <w:rPr>
          <w:b/>
          <w:sz w:val="32"/>
          <w:szCs w:val="28"/>
        </w:rPr>
      </w:pPr>
    </w:p>
    <w:p w14:paraId="5286631C" w14:textId="77777777" w:rsidR="006C2794" w:rsidRPr="0068616F" w:rsidRDefault="006C2794" w:rsidP="00E249B0">
      <w:pPr>
        <w:tabs>
          <w:tab w:val="right" w:pos="9072"/>
        </w:tabs>
        <w:spacing w:before="480"/>
        <w:ind w:firstLine="0"/>
        <w:contextualSpacing/>
        <w:rPr>
          <w:b/>
          <w:sz w:val="32"/>
          <w:szCs w:val="28"/>
        </w:rPr>
      </w:pPr>
    </w:p>
    <w:p w14:paraId="5286631D" w14:textId="77777777" w:rsidR="006C2794" w:rsidRPr="0068616F" w:rsidRDefault="006C2794" w:rsidP="00E249B0">
      <w:pPr>
        <w:tabs>
          <w:tab w:val="right" w:pos="9072"/>
        </w:tabs>
        <w:spacing w:before="480"/>
        <w:ind w:firstLine="0"/>
        <w:contextualSpacing/>
        <w:rPr>
          <w:b/>
          <w:sz w:val="32"/>
          <w:szCs w:val="28"/>
        </w:rPr>
      </w:pPr>
    </w:p>
    <w:p w14:paraId="5286631E" w14:textId="77777777" w:rsidR="006C2794" w:rsidRPr="0068616F" w:rsidRDefault="006C2794" w:rsidP="00E249B0">
      <w:pPr>
        <w:tabs>
          <w:tab w:val="right" w:pos="9072"/>
        </w:tabs>
        <w:spacing w:before="480"/>
        <w:ind w:firstLine="0"/>
        <w:contextualSpacing/>
        <w:rPr>
          <w:b/>
          <w:sz w:val="32"/>
          <w:szCs w:val="28"/>
        </w:rPr>
      </w:pPr>
    </w:p>
    <w:p w14:paraId="5286631F" w14:textId="77777777" w:rsidR="006C2794" w:rsidRPr="0068616F" w:rsidRDefault="006C2794" w:rsidP="00E249B0">
      <w:pPr>
        <w:tabs>
          <w:tab w:val="right" w:pos="9072"/>
        </w:tabs>
        <w:spacing w:before="480"/>
        <w:ind w:firstLine="0"/>
        <w:contextualSpacing/>
        <w:rPr>
          <w:b/>
          <w:sz w:val="32"/>
          <w:szCs w:val="28"/>
        </w:rPr>
      </w:pPr>
    </w:p>
    <w:p w14:paraId="52866320" w14:textId="77777777" w:rsidR="006C2794" w:rsidRPr="0068616F" w:rsidRDefault="006C2794" w:rsidP="00E249B0">
      <w:pPr>
        <w:tabs>
          <w:tab w:val="right" w:pos="9072"/>
        </w:tabs>
        <w:spacing w:before="480"/>
        <w:ind w:firstLine="0"/>
        <w:contextualSpacing/>
        <w:rPr>
          <w:b/>
          <w:sz w:val="32"/>
          <w:szCs w:val="28"/>
        </w:rPr>
      </w:pPr>
    </w:p>
    <w:p w14:paraId="52866321" w14:textId="77777777" w:rsidR="006C2794" w:rsidRPr="0068616F" w:rsidRDefault="006C2794" w:rsidP="00E249B0">
      <w:pPr>
        <w:tabs>
          <w:tab w:val="right" w:pos="9072"/>
        </w:tabs>
        <w:spacing w:before="480"/>
        <w:ind w:firstLine="0"/>
        <w:contextualSpacing/>
        <w:rPr>
          <w:b/>
          <w:sz w:val="32"/>
          <w:szCs w:val="28"/>
        </w:rPr>
      </w:pPr>
    </w:p>
    <w:p w14:paraId="52866322" w14:textId="77777777" w:rsidR="006C2794" w:rsidRPr="0068616F" w:rsidRDefault="006C2794" w:rsidP="00E249B0">
      <w:pPr>
        <w:tabs>
          <w:tab w:val="right" w:pos="9072"/>
        </w:tabs>
        <w:spacing w:before="480"/>
        <w:ind w:firstLine="0"/>
        <w:contextualSpacing/>
        <w:rPr>
          <w:b/>
          <w:sz w:val="32"/>
          <w:szCs w:val="28"/>
        </w:rPr>
      </w:pPr>
    </w:p>
    <w:p w14:paraId="52866323" w14:textId="77777777" w:rsidR="006C2794" w:rsidRPr="0068616F" w:rsidRDefault="006C2794" w:rsidP="00E249B0">
      <w:pPr>
        <w:tabs>
          <w:tab w:val="right" w:pos="9072"/>
        </w:tabs>
        <w:spacing w:before="480"/>
        <w:ind w:firstLine="0"/>
        <w:contextualSpacing/>
        <w:rPr>
          <w:b/>
          <w:sz w:val="32"/>
          <w:szCs w:val="28"/>
        </w:rPr>
      </w:pPr>
    </w:p>
    <w:p w14:paraId="52866324" w14:textId="77777777" w:rsidR="006C2794" w:rsidRPr="0068616F" w:rsidRDefault="006C2794" w:rsidP="00E249B0">
      <w:pPr>
        <w:tabs>
          <w:tab w:val="right" w:pos="9072"/>
        </w:tabs>
        <w:spacing w:before="480"/>
        <w:ind w:firstLine="0"/>
        <w:contextualSpacing/>
        <w:rPr>
          <w:b/>
          <w:sz w:val="32"/>
          <w:szCs w:val="28"/>
        </w:rPr>
      </w:pPr>
    </w:p>
    <w:p w14:paraId="52866325" w14:textId="77777777" w:rsidR="006C2794" w:rsidRPr="0068616F" w:rsidRDefault="006C2794" w:rsidP="00E249B0">
      <w:pPr>
        <w:tabs>
          <w:tab w:val="right" w:pos="9072"/>
        </w:tabs>
        <w:spacing w:before="480"/>
        <w:ind w:firstLine="0"/>
        <w:contextualSpacing/>
        <w:rPr>
          <w:b/>
          <w:sz w:val="32"/>
          <w:szCs w:val="28"/>
        </w:rPr>
      </w:pPr>
    </w:p>
    <w:p w14:paraId="52866326" w14:textId="77777777" w:rsidR="006C2794" w:rsidRPr="0068616F" w:rsidRDefault="006C2794" w:rsidP="00E249B0">
      <w:pPr>
        <w:tabs>
          <w:tab w:val="right" w:pos="9072"/>
        </w:tabs>
        <w:spacing w:before="480"/>
        <w:ind w:firstLine="0"/>
        <w:contextualSpacing/>
        <w:rPr>
          <w:b/>
          <w:sz w:val="32"/>
          <w:szCs w:val="28"/>
        </w:rPr>
      </w:pPr>
    </w:p>
    <w:p w14:paraId="52866327" w14:textId="77777777" w:rsidR="006C2794" w:rsidRPr="0068616F" w:rsidRDefault="006C2794" w:rsidP="00E249B0">
      <w:pPr>
        <w:tabs>
          <w:tab w:val="right" w:pos="9072"/>
        </w:tabs>
        <w:spacing w:before="480"/>
        <w:ind w:firstLine="0"/>
        <w:contextualSpacing/>
        <w:rPr>
          <w:b/>
          <w:sz w:val="32"/>
          <w:szCs w:val="28"/>
        </w:rPr>
      </w:pPr>
    </w:p>
    <w:p w14:paraId="52866328" w14:textId="77777777" w:rsidR="006C2794" w:rsidRPr="0068616F" w:rsidRDefault="006C2794" w:rsidP="00E249B0">
      <w:pPr>
        <w:tabs>
          <w:tab w:val="right" w:pos="9072"/>
        </w:tabs>
        <w:spacing w:before="480"/>
        <w:ind w:firstLine="0"/>
        <w:contextualSpacing/>
        <w:rPr>
          <w:b/>
          <w:sz w:val="32"/>
          <w:szCs w:val="28"/>
        </w:rPr>
      </w:pPr>
    </w:p>
    <w:p w14:paraId="52866329" w14:textId="768D202C" w:rsidR="006E190E" w:rsidRPr="0068616F" w:rsidRDefault="006E190E" w:rsidP="00E249B0">
      <w:pPr>
        <w:tabs>
          <w:tab w:val="right" w:pos="9072"/>
        </w:tabs>
        <w:spacing w:before="480"/>
        <w:ind w:firstLine="0"/>
        <w:contextualSpacing/>
        <w:rPr>
          <w:b/>
          <w:sz w:val="28"/>
          <w:szCs w:val="28"/>
        </w:rPr>
      </w:pPr>
      <w:r w:rsidRPr="0068616F">
        <w:rPr>
          <w:b/>
          <w:sz w:val="32"/>
          <w:szCs w:val="28"/>
        </w:rPr>
        <w:t>PO</w:t>
      </w:r>
      <w:r w:rsidR="00E74EF1">
        <w:rPr>
          <w:b/>
          <w:sz w:val="32"/>
          <w:szCs w:val="28"/>
        </w:rPr>
        <w:t>ĎA</w:t>
      </w:r>
      <w:r w:rsidRPr="0068616F">
        <w:rPr>
          <w:b/>
          <w:sz w:val="32"/>
          <w:szCs w:val="28"/>
        </w:rPr>
        <w:t>KOV</w:t>
      </w:r>
      <w:r w:rsidR="00E74EF1">
        <w:rPr>
          <w:b/>
          <w:sz w:val="32"/>
          <w:szCs w:val="28"/>
        </w:rPr>
        <w:t>A</w:t>
      </w:r>
      <w:r w:rsidRPr="0068616F">
        <w:rPr>
          <w:b/>
          <w:sz w:val="32"/>
          <w:szCs w:val="28"/>
        </w:rPr>
        <w:t>N</w:t>
      </w:r>
      <w:r w:rsidR="00E74EF1">
        <w:rPr>
          <w:b/>
          <w:sz w:val="32"/>
          <w:szCs w:val="28"/>
        </w:rPr>
        <w:t>IE</w:t>
      </w:r>
    </w:p>
    <w:p w14:paraId="5286632A" w14:textId="77777777" w:rsidR="00E249B0" w:rsidRPr="0068616F" w:rsidRDefault="00E249B0" w:rsidP="00E249B0">
      <w:pPr>
        <w:pStyle w:val="Normlnbezodsazen"/>
      </w:pPr>
    </w:p>
    <w:p w14:paraId="5286632C" w14:textId="51BEDA39" w:rsidR="00205843" w:rsidRPr="009D7D28" w:rsidRDefault="000B034D" w:rsidP="009D7D28">
      <w:pPr>
        <w:pStyle w:val="Normlnbezodsazen"/>
        <w:rPr>
          <w:color w:val="FF0000"/>
        </w:rPr>
      </w:pPr>
      <w:r>
        <w:t xml:space="preserve">Rád by som poďakoval </w:t>
      </w:r>
      <w:r w:rsidR="008A4032">
        <w:t xml:space="preserve">vedúcemu mojej bakalárskej práce, </w:t>
      </w:r>
      <w:r w:rsidR="006F033F">
        <w:t>Ing</w:t>
      </w:r>
      <w:r w:rsidR="008A4032">
        <w:t>. M</w:t>
      </w:r>
      <w:r w:rsidR="002527B1">
        <w:t>ichalovi</w:t>
      </w:r>
      <w:r w:rsidR="008A4032">
        <w:t xml:space="preserve"> </w:t>
      </w:r>
      <w:proofErr w:type="spellStart"/>
      <w:r w:rsidR="008A4032">
        <w:t>Reimerovi</w:t>
      </w:r>
      <w:proofErr w:type="spellEnd"/>
      <w:r w:rsidR="00DC2FB2">
        <w:t xml:space="preserve">. Za cenné rady, za </w:t>
      </w:r>
      <w:r w:rsidR="00D71EA4">
        <w:t xml:space="preserve">pomoc pri spracovaní tejto práce. Veľké ďakujem patrí mojej rodine, ktorý </w:t>
      </w:r>
      <w:r w:rsidR="0012215A">
        <w:t>pri mne behom spracovania tejto bakalárskej práce stáli ako opora.</w:t>
      </w:r>
      <w:r w:rsidR="006E190E" w:rsidRPr="0068616F">
        <w:rPr>
          <w:color w:val="FF0000"/>
        </w:rPr>
        <w:t xml:space="preserve"> </w:t>
      </w:r>
      <w:r w:rsidR="00E249B0" w:rsidRPr="0068616F">
        <w:br w:type="page"/>
      </w:r>
    </w:p>
    <w:p w14:paraId="5286632D" w14:textId="77777777" w:rsidR="00834C15" w:rsidRPr="0068616F" w:rsidRDefault="004D53C9" w:rsidP="002A11FB">
      <w:pPr>
        <w:spacing w:before="480"/>
        <w:ind w:firstLine="0"/>
        <w:rPr>
          <w:b/>
          <w:sz w:val="28"/>
          <w:szCs w:val="28"/>
        </w:rPr>
      </w:pPr>
      <w:r w:rsidRPr="0068616F">
        <w:rPr>
          <w:b/>
          <w:sz w:val="32"/>
          <w:szCs w:val="28"/>
        </w:rPr>
        <w:lastRenderedPageBreak/>
        <w:t>A</w:t>
      </w:r>
      <w:r w:rsidR="00304E67" w:rsidRPr="0068616F">
        <w:rPr>
          <w:b/>
          <w:sz w:val="32"/>
          <w:szCs w:val="28"/>
        </w:rPr>
        <w:t>BSTRAKT</w:t>
      </w:r>
    </w:p>
    <w:p w14:paraId="5286632E" w14:textId="77777777" w:rsidR="002A11FB" w:rsidRPr="0068616F" w:rsidRDefault="002A11FB" w:rsidP="002A11FB">
      <w:pPr>
        <w:pStyle w:val="Normlnbezodsazen"/>
      </w:pPr>
    </w:p>
    <w:p w14:paraId="5286632F" w14:textId="53E7DD9F" w:rsidR="00304E67" w:rsidRPr="009D7D28" w:rsidRDefault="009D7D28" w:rsidP="002A11FB">
      <w:pPr>
        <w:pStyle w:val="Normlnbezodsazen"/>
        <w:rPr>
          <w:b/>
        </w:rPr>
      </w:pPr>
      <w:r w:rsidRPr="009D7D28">
        <w:rPr>
          <w:b/>
        </w:rPr>
        <w:t>Automatická klasifikácia častí tela na röntgenových snímkach pomocou neurónových sietí</w:t>
      </w:r>
    </w:p>
    <w:p w14:paraId="0956BA9A" w14:textId="07CBE394" w:rsidR="00B97934" w:rsidRPr="00B97934" w:rsidRDefault="00B97934" w:rsidP="00B97934">
      <w:pPr>
        <w:ind w:firstLine="0"/>
      </w:pPr>
      <w:r w:rsidRPr="00B97934">
        <w:t xml:space="preserve">Táto bakalárska práca skúma zlepšenie klasifikácie röntgenových snímok pomocou konvolučných neurónových sietí (CNN), ako sú VGG, </w:t>
      </w:r>
      <w:proofErr w:type="spellStart"/>
      <w:r w:rsidRPr="00B97934">
        <w:t>ResNet</w:t>
      </w:r>
      <w:proofErr w:type="spellEnd"/>
      <w:r w:rsidRPr="00B97934">
        <w:t xml:space="preserve">, </w:t>
      </w:r>
      <w:proofErr w:type="spellStart"/>
      <w:r w:rsidRPr="00B97934">
        <w:t>DenseNet</w:t>
      </w:r>
      <w:proofErr w:type="spellEnd"/>
      <w:r w:rsidRPr="00B97934">
        <w:t xml:space="preserve"> a mnohé ďalšie, pričom sa zameriava na riešenie nevyváženosti tried a nedostatku údajov prostredníctvom váženia tried a rozširovania údajov. Cieľom týchto metód bolo zlepšiť diagnostickú presnosť a robustnosť modelov v lekárskom zobrazovaní. Štúdia preukázala, že váženie tried účinne riadi nerovnováhu tried, zatiaľ čo techniky rozšírenia zabraňujú nadmernému prispôsobeniu, čím sa zvyšuje zovšeobecniteľnosť a spoľahlivosť modelu. Tieto zistenia naznačujú, že cielené stratégie hlbokého učenia môžu výrazne zlepšiť výkonnosť CNN v lekárskej diagnostike, čo ponúka podstatné výhody pre klinické aplikácie.</w:t>
      </w:r>
    </w:p>
    <w:p w14:paraId="52866333" w14:textId="002D3F50" w:rsidR="00834C15" w:rsidRPr="0068616F" w:rsidRDefault="00E74EF1" w:rsidP="00856733">
      <w:pPr>
        <w:spacing w:before="360"/>
        <w:ind w:firstLine="0"/>
        <w:rPr>
          <w:b/>
          <w:sz w:val="28"/>
        </w:rPr>
      </w:pPr>
      <w:r w:rsidRPr="0068616F">
        <w:rPr>
          <w:b/>
          <w:sz w:val="28"/>
        </w:rPr>
        <w:t>Kľ</w:t>
      </w:r>
      <w:r>
        <w:rPr>
          <w:b/>
          <w:sz w:val="28"/>
        </w:rPr>
        <w:t>ú</w:t>
      </w:r>
      <w:r w:rsidRPr="0068616F">
        <w:rPr>
          <w:b/>
          <w:sz w:val="28"/>
        </w:rPr>
        <w:t>čov</w:t>
      </w:r>
      <w:r>
        <w:rPr>
          <w:b/>
          <w:sz w:val="28"/>
        </w:rPr>
        <w:t>é</w:t>
      </w:r>
      <w:r w:rsidR="00834C15" w:rsidRPr="0068616F">
        <w:rPr>
          <w:b/>
          <w:sz w:val="28"/>
        </w:rPr>
        <w:t xml:space="preserve"> slov</w:t>
      </w:r>
      <w:r w:rsidRPr="00E74EF1">
        <w:rPr>
          <w:b/>
          <w:sz w:val="28"/>
        </w:rPr>
        <w:t>á</w:t>
      </w:r>
    </w:p>
    <w:p w14:paraId="52866334" w14:textId="444C96AA" w:rsidR="00CA0FA6" w:rsidRPr="0068616F" w:rsidRDefault="00E74EF1" w:rsidP="00CA0FA6">
      <w:pPr>
        <w:pStyle w:val="Normlnbezodsazen"/>
        <w:rPr>
          <w:color w:val="FF0000"/>
        </w:rPr>
      </w:pPr>
      <w:r>
        <w:t>Hlboké učenie, lekárske zobrazovanie, röntgenov</w:t>
      </w:r>
      <w:bookmarkStart w:id="3" w:name="_Hlk165972564"/>
      <w:r>
        <w:t>á</w:t>
      </w:r>
      <w:bookmarkEnd w:id="3"/>
      <w:r>
        <w:t xml:space="preserve"> klasifikácia, CNN, rozšírenie údajov, nerovnováha tried.</w:t>
      </w:r>
      <w:r w:rsidR="00CA0FA6" w:rsidRPr="0068616F">
        <w:rPr>
          <w:color w:val="FF0000"/>
        </w:rPr>
        <w:br w:type="page"/>
      </w:r>
    </w:p>
    <w:p w14:paraId="52866335" w14:textId="77777777" w:rsidR="00834C15" w:rsidRPr="0068616F" w:rsidRDefault="00304E67" w:rsidP="00DE2948">
      <w:pPr>
        <w:tabs>
          <w:tab w:val="right" w:pos="9072"/>
        </w:tabs>
        <w:spacing w:before="480"/>
        <w:ind w:firstLine="0"/>
        <w:rPr>
          <w:b/>
          <w:sz w:val="32"/>
        </w:rPr>
      </w:pPr>
      <w:r w:rsidRPr="0068616F">
        <w:rPr>
          <w:b/>
          <w:sz w:val="32"/>
        </w:rPr>
        <w:lastRenderedPageBreak/>
        <w:t>ABSTRACT</w:t>
      </w:r>
    </w:p>
    <w:p w14:paraId="52866336" w14:textId="77777777" w:rsidR="00DE2948" w:rsidRPr="0068616F" w:rsidRDefault="00DE2948" w:rsidP="00DE2948">
      <w:pPr>
        <w:pStyle w:val="Normlnbezodsazen"/>
        <w:rPr>
          <w:color w:val="FF0000"/>
        </w:rPr>
      </w:pPr>
    </w:p>
    <w:p w14:paraId="52866337" w14:textId="6AC43B62" w:rsidR="00304E67" w:rsidRPr="009D7D28" w:rsidRDefault="009D7D28" w:rsidP="00DE2948">
      <w:pPr>
        <w:pStyle w:val="Normlnbezodsazen"/>
        <w:rPr>
          <w:b/>
        </w:rPr>
      </w:pPr>
      <w:proofErr w:type="spellStart"/>
      <w:r w:rsidRPr="006B55B4">
        <w:rPr>
          <w:b/>
          <w:bCs/>
          <w:lang w:val="cs-CZ"/>
        </w:rPr>
        <w:t>Automatical</w:t>
      </w:r>
      <w:proofErr w:type="spellEnd"/>
      <w:r w:rsidRPr="006B55B4">
        <w:rPr>
          <w:b/>
          <w:bCs/>
          <w:lang w:val="cs-CZ"/>
        </w:rPr>
        <w:t xml:space="preserve"> </w:t>
      </w:r>
      <w:proofErr w:type="spellStart"/>
      <w:r w:rsidRPr="006B55B4">
        <w:rPr>
          <w:b/>
          <w:bCs/>
          <w:lang w:val="cs-CZ"/>
        </w:rPr>
        <w:t>classification</w:t>
      </w:r>
      <w:proofErr w:type="spellEnd"/>
      <w:r w:rsidRPr="006B55B4">
        <w:rPr>
          <w:b/>
          <w:bCs/>
          <w:lang w:val="cs-CZ"/>
        </w:rPr>
        <w:t xml:space="preserve"> </w:t>
      </w:r>
      <w:proofErr w:type="spellStart"/>
      <w:r w:rsidRPr="006B55B4">
        <w:rPr>
          <w:b/>
          <w:bCs/>
          <w:lang w:val="cs-CZ"/>
        </w:rPr>
        <w:t>of</w:t>
      </w:r>
      <w:proofErr w:type="spellEnd"/>
      <w:r w:rsidRPr="006B55B4">
        <w:rPr>
          <w:b/>
          <w:bCs/>
          <w:lang w:val="cs-CZ"/>
        </w:rPr>
        <w:t xml:space="preserve"> body </w:t>
      </w:r>
      <w:proofErr w:type="spellStart"/>
      <w:r w:rsidRPr="006B55B4">
        <w:rPr>
          <w:b/>
          <w:bCs/>
          <w:lang w:val="cs-CZ"/>
        </w:rPr>
        <w:t>parts</w:t>
      </w:r>
      <w:proofErr w:type="spellEnd"/>
      <w:r w:rsidRPr="006B55B4">
        <w:rPr>
          <w:b/>
          <w:bCs/>
          <w:lang w:val="cs-CZ"/>
        </w:rPr>
        <w:t xml:space="preserve"> in X-</w:t>
      </w:r>
      <w:proofErr w:type="spellStart"/>
      <w:r w:rsidRPr="006B55B4">
        <w:rPr>
          <w:b/>
          <w:bCs/>
          <w:lang w:val="cs-CZ"/>
        </w:rPr>
        <w:t>Ray</w:t>
      </w:r>
      <w:proofErr w:type="spellEnd"/>
      <w:r w:rsidRPr="006B55B4">
        <w:rPr>
          <w:b/>
          <w:bCs/>
          <w:lang w:val="cs-CZ"/>
        </w:rPr>
        <w:t xml:space="preserve"> </w:t>
      </w:r>
      <w:proofErr w:type="spellStart"/>
      <w:r w:rsidRPr="006B55B4">
        <w:rPr>
          <w:b/>
          <w:bCs/>
          <w:lang w:val="cs-CZ"/>
        </w:rPr>
        <w:t>images</w:t>
      </w:r>
      <w:proofErr w:type="spellEnd"/>
      <w:r w:rsidRPr="006B55B4">
        <w:rPr>
          <w:b/>
          <w:bCs/>
          <w:lang w:val="cs-CZ"/>
        </w:rPr>
        <w:t xml:space="preserve"> </w:t>
      </w:r>
      <w:proofErr w:type="spellStart"/>
      <w:r w:rsidRPr="006B55B4">
        <w:rPr>
          <w:b/>
          <w:bCs/>
          <w:lang w:val="cs-CZ"/>
        </w:rPr>
        <w:t>using</w:t>
      </w:r>
      <w:proofErr w:type="spellEnd"/>
      <w:r w:rsidRPr="006B55B4">
        <w:rPr>
          <w:b/>
          <w:bCs/>
          <w:lang w:val="cs-CZ"/>
        </w:rPr>
        <w:t xml:space="preserve"> </w:t>
      </w:r>
      <w:proofErr w:type="spellStart"/>
      <w:r w:rsidRPr="006B55B4">
        <w:rPr>
          <w:b/>
          <w:bCs/>
          <w:lang w:val="cs-CZ"/>
        </w:rPr>
        <w:t>neural</w:t>
      </w:r>
      <w:proofErr w:type="spellEnd"/>
      <w:r w:rsidRPr="006B55B4">
        <w:rPr>
          <w:b/>
          <w:bCs/>
          <w:lang w:val="cs-CZ"/>
        </w:rPr>
        <w:t xml:space="preserve"> </w:t>
      </w:r>
      <w:proofErr w:type="spellStart"/>
      <w:r w:rsidRPr="006B55B4">
        <w:rPr>
          <w:b/>
          <w:bCs/>
          <w:lang w:val="cs-CZ"/>
        </w:rPr>
        <w:t>networks</w:t>
      </w:r>
      <w:proofErr w:type="spellEnd"/>
    </w:p>
    <w:p w14:paraId="52866338" w14:textId="2A5C7A87" w:rsidR="00834C15" w:rsidRPr="008706E2" w:rsidRDefault="00BB11F4" w:rsidP="00856733">
      <w:pPr>
        <w:pStyle w:val="Normlnbezodsazen"/>
      </w:pPr>
      <w:proofErr w:type="spellStart"/>
      <w:r w:rsidRPr="00BB11F4">
        <w:t>This</w:t>
      </w:r>
      <w:proofErr w:type="spellEnd"/>
      <w:r w:rsidRPr="00BB11F4">
        <w:t xml:space="preserve"> </w:t>
      </w:r>
      <w:proofErr w:type="spellStart"/>
      <w:r w:rsidRPr="00BB11F4">
        <w:t>thesis</w:t>
      </w:r>
      <w:proofErr w:type="spellEnd"/>
      <w:r w:rsidRPr="00BB11F4">
        <w:t xml:space="preserve"> </w:t>
      </w:r>
      <w:proofErr w:type="spellStart"/>
      <w:r w:rsidRPr="00BB11F4">
        <w:t>explores</w:t>
      </w:r>
      <w:proofErr w:type="spellEnd"/>
      <w:r w:rsidRPr="00BB11F4">
        <w:t xml:space="preserve"> </w:t>
      </w:r>
      <w:proofErr w:type="spellStart"/>
      <w:r w:rsidRPr="00BB11F4">
        <w:t>the</w:t>
      </w:r>
      <w:proofErr w:type="spellEnd"/>
      <w:r w:rsidRPr="00BB11F4">
        <w:t xml:space="preserve"> </w:t>
      </w:r>
      <w:proofErr w:type="spellStart"/>
      <w:r w:rsidRPr="00BB11F4">
        <w:t>enhancement</w:t>
      </w:r>
      <w:proofErr w:type="spellEnd"/>
      <w:r w:rsidRPr="00BB11F4">
        <w:t xml:space="preserve"> of X-</w:t>
      </w:r>
      <w:proofErr w:type="spellStart"/>
      <w:r w:rsidRPr="00BB11F4">
        <w:t>ray</w:t>
      </w:r>
      <w:proofErr w:type="spellEnd"/>
      <w:r w:rsidRPr="00BB11F4">
        <w:t xml:space="preserve"> image </w:t>
      </w:r>
      <w:proofErr w:type="spellStart"/>
      <w:r w:rsidRPr="00BB11F4">
        <w:t>classification</w:t>
      </w:r>
      <w:proofErr w:type="spellEnd"/>
      <w:r w:rsidRPr="00BB11F4">
        <w:t xml:space="preserve"> </w:t>
      </w:r>
      <w:proofErr w:type="spellStart"/>
      <w:r w:rsidRPr="00BB11F4">
        <w:t>using</w:t>
      </w:r>
      <w:proofErr w:type="spellEnd"/>
      <w:r w:rsidRPr="00BB11F4">
        <w:t xml:space="preserve"> </w:t>
      </w:r>
      <w:proofErr w:type="spellStart"/>
      <w:r w:rsidRPr="00BB11F4">
        <w:t>Convolutional</w:t>
      </w:r>
      <w:proofErr w:type="spellEnd"/>
      <w:r w:rsidRPr="00BB11F4">
        <w:t xml:space="preserve"> </w:t>
      </w:r>
      <w:proofErr w:type="spellStart"/>
      <w:r w:rsidRPr="00BB11F4">
        <w:t>Neural</w:t>
      </w:r>
      <w:proofErr w:type="spellEnd"/>
      <w:r w:rsidRPr="00BB11F4">
        <w:t xml:space="preserve"> </w:t>
      </w:r>
      <w:proofErr w:type="spellStart"/>
      <w:r w:rsidRPr="00BB11F4">
        <w:t>Networks</w:t>
      </w:r>
      <w:proofErr w:type="spellEnd"/>
      <w:r w:rsidRPr="00BB11F4">
        <w:t xml:space="preserve"> (</w:t>
      </w:r>
      <w:proofErr w:type="spellStart"/>
      <w:r w:rsidRPr="00BB11F4">
        <w:t>CNNs</w:t>
      </w:r>
      <w:proofErr w:type="spellEnd"/>
      <w:r w:rsidRPr="00BB11F4">
        <w:t xml:space="preserve">) </w:t>
      </w:r>
      <w:proofErr w:type="spellStart"/>
      <w:r w:rsidRPr="00BB11F4">
        <w:t>like</w:t>
      </w:r>
      <w:proofErr w:type="spellEnd"/>
      <w:r w:rsidRPr="00BB11F4">
        <w:t xml:space="preserve"> VGG, </w:t>
      </w:r>
      <w:proofErr w:type="spellStart"/>
      <w:r w:rsidRPr="00BB11F4">
        <w:t>ResNet</w:t>
      </w:r>
      <w:proofErr w:type="spellEnd"/>
      <w:r w:rsidRPr="00BB11F4">
        <w:t xml:space="preserve">, </w:t>
      </w:r>
      <w:proofErr w:type="spellStart"/>
      <w:r w:rsidRPr="00BB11F4">
        <w:t>DenseNet</w:t>
      </w:r>
      <w:proofErr w:type="spellEnd"/>
      <w:r>
        <w:t xml:space="preserve"> and </w:t>
      </w:r>
      <w:proofErr w:type="spellStart"/>
      <w:r>
        <w:t>many</w:t>
      </w:r>
      <w:proofErr w:type="spellEnd"/>
      <w:r>
        <w:t xml:space="preserve"> more,</w:t>
      </w:r>
      <w:r w:rsidRPr="00BB11F4">
        <w:t xml:space="preserve"> </w:t>
      </w:r>
      <w:proofErr w:type="spellStart"/>
      <w:r w:rsidRPr="00BB11F4">
        <w:t>focusing</w:t>
      </w:r>
      <w:proofErr w:type="spellEnd"/>
      <w:r w:rsidRPr="00BB11F4">
        <w:t xml:space="preserve"> on </w:t>
      </w:r>
      <w:proofErr w:type="spellStart"/>
      <w:r w:rsidRPr="00BB11F4">
        <w:t>addressing</w:t>
      </w:r>
      <w:proofErr w:type="spellEnd"/>
      <w:r w:rsidRPr="00BB11F4">
        <w:t xml:space="preserve"> </w:t>
      </w:r>
      <w:proofErr w:type="spellStart"/>
      <w:r w:rsidRPr="00BB11F4">
        <w:t>class</w:t>
      </w:r>
      <w:proofErr w:type="spellEnd"/>
      <w:r w:rsidRPr="00BB11F4">
        <w:t xml:space="preserve"> </w:t>
      </w:r>
      <w:proofErr w:type="spellStart"/>
      <w:r w:rsidRPr="00BB11F4">
        <w:t>imbalance</w:t>
      </w:r>
      <w:proofErr w:type="spellEnd"/>
      <w:r w:rsidRPr="00BB11F4">
        <w:t xml:space="preserve"> and </w:t>
      </w:r>
      <w:proofErr w:type="spellStart"/>
      <w:r w:rsidRPr="00BB11F4">
        <w:t>data</w:t>
      </w:r>
      <w:proofErr w:type="spellEnd"/>
      <w:r w:rsidRPr="00BB11F4">
        <w:t xml:space="preserve"> </w:t>
      </w:r>
      <w:proofErr w:type="spellStart"/>
      <w:r w:rsidRPr="00BB11F4">
        <w:t>scarcity</w:t>
      </w:r>
      <w:proofErr w:type="spellEnd"/>
      <w:r w:rsidRPr="00BB11F4">
        <w:t xml:space="preserve"> </w:t>
      </w:r>
      <w:proofErr w:type="spellStart"/>
      <w:r w:rsidRPr="00BB11F4">
        <w:t>through</w:t>
      </w:r>
      <w:proofErr w:type="spellEnd"/>
      <w:r w:rsidRPr="00BB11F4">
        <w:t xml:space="preserve"> </w:t>
      </w:r>
      <w:proofErr w:type="spellStart"/>
      <w:r w:rsidRPr="00BB11F4">
        <w:t>class</w:t>
      </w:r>
      <w:proofErr w:type="spellEnd"/>
      <w:r w:rsidRPr="00BB11F4">
        <w:t xml:space="preserve"> </w:t>
      </w:r>
      <w:proofErr w:type="spellStart"/>
      <w:r w:rsidRPr="00BB11F4">
        <w:t>weighting</w:t>
      </w:r>
      <w:proofErr w:type="spellEnd"/>
      <w:r w:rsidRPr="00BB11F4">
        <w:t xml:space="preserve"> and </w:t>
      </w:r>
      <w:proofErr w:type="spellStart"/>
      <w:r w:rsidRPr="00BB11F4">
        <w:t>data</w:t>
      </w:r>
      <w:proofErr w:type="spellEnd"/>
      <w:r w:rsidRPr="00BB11F4">
        <w:t xml:space="preserve"> </w:t>
      </w:r>
      <w:proofErr w:type="spellStart"/>
      <w:r w:rsidRPr="00BB11F4">
        <w:t>augmentation</w:t>
      </w:r>
      <w:proofErr w:type="spellEnd"/>
      <w:r w:rsidRPr="00BB11F4">
        <w:t xml:space="preserve">. </w:t>
      </w:r>
      <w:proofErr w:type="spellStart"/>
      <w:r w:rsidRPr="00BB11F4">
        <w:t>These</w:t>
      </w:r>
      <w:proofErr w:type="spellEnd"/>
      <w:r w:rsidRPr="00BB11F4">
        <w:t xml:space="preserve"> </w:t>
      </w:r>
      <w:proofErr w:type="spellStart"/>
      <w:r w:rsidRPr="00BB11F4">
        <w:t>methods</w:t>
      </w:r>
      <w:proofErr w:type="spellEnd"/>
      <w:r w:rsidRPr="00BB11F4">
        <w:t xml:space="preserve"> </w:t>
      </w:r>
      <w:proofErr w:type="spellStart"/>
      <w:r w:rsidRPr="00BB11F4">
        <w:t>aimed</w:t>
      </w:r>
      <w:proofErr w:type="spellEnd"/>
      <w:r w:rsidRPr="00BB11F4">
        <w:t xml:space="preserve"> to </w:t>
      </w:r>
      <w:proofErr w:type="spellStart"/>
      <w:r w:rsidRPr="00BB11F4">
        <w:t>improve</w:t>
      </w:r>
      <w:proofErr w:type="spellEnd"/>
      <w:r w:rsidRPr="00BB11F4">
        <w:t xml:space="preserve"> </w:t>
      </w:r>
      <w:proofErr w:type="spellStart"/>
      <w:r w:rsidRPr="00BB11F4">
        <w:t>the</w:t>
      </w:r>
      <w:proofErr w:type="spellEnd"/>
      <w:r w:rsidRPr="00BB11F4">
        <w:t xml:space="preserve"> </w:t>
      </w:r>
      <w:proofErr w:type="spellStart"/>
      <w:r w:rsidRPr="00BB11F4">
        <w:t>diagnostic</w:t>
      </w:r>
      <w:proofErr w:type="spellEnd"/>
      <w:r w:rsidRPr="00BB11F4">
        <w:t xml:space="preserve"> </w:t>
      </w:r>
      <w:proofErr w:type="spellStart"/>
      <w:r w:rsidRPr="00BB11F4">
        <w:t>accuracy</w:t>
      </w:r>
      <w:proofErr w:type="spellEnd"/>
      <w:r w:rsidRPr="00BB11F4">
        <w:t xml:space="preserve"> and </w:t>
      </w:r>
      <w:proofErr w:type="spellStart"/>
      <w:r w:rsidRPr="00BB11F4">
        <w:t>robustness</w:t>
      </w:r>
      <w:proofErr w:type="spellEnd"/>
      <w:r w:rsidRPr="00BB11F4">
        <w:t xml:space="preserve"> of </w:t>
      </w:r>
      <w:proofErr w:type="spellStart"/>
      <w:r w:rsidRPr="00BB11F4">
        <w:t>models</w:t>
      </w:r>
      <w:proofErr w:type="spellEnd"/>
      <w:r w:rsidRPr="00BB11F4">
        <w:t xml:space="preserve"> in </w:t>
      </w:r>
      <w:proofErr w:type="spellStart"/>
      <w:r w:rsidRPr="00BB11F4">
        <w:t>medical</w:t>
      </w:r>
      <w:proofErr w:type="spellEnd"/>
      <w:r w:rsidRPr="00BB11F4">
        <w:t xml:space="preserve"> </w:t>
      </w:r>
      <w:proofErr w:type="spellStart"/>
      <w:r w:rsidRPr="00BB11F4">
        <w:t>imaging</w:t>
      </w:r>
      <w:proofErr w:type="spellEnd"/>
      <w:r w:rsidRPr="00BB11F4">
        <w:t xml:space="preserve">. </w:t>
      </w:r>
      <w:proofErr w:type="spellStart"/>
      <w:r w:rsidRPr="00BB11F4">
        <w:t>The</w:t>
      </w:r>
      <w:proofErr w:type="spellEnd"/>
      <w:r w:rsidRPr="00BB11F4">
        <w:t xml:space="preserve"> study </w:t>
      </w:r>
      <w:proofErr w:type="spellStart"/>
      <w:r w:rsidRPr="00BB11F4">
        <w:t>demonstrated</w:t>
      </w:r>
      <w:proofErr w:type="spellEnd"/>
      <w:r w:rsidRPr="00BB11F4">
        <w:t xml:space="preserve"> </w:t>
      </w:r>
      <w:proofErr w:type="spellStart"/>
      <w:r w:rsidRPr="00BB11F4">
        <w:t>that</w:t>
      </w:r>
      <w:proofErr w:type="spellEnd"/>
      <w:r w:rsidRPr="00BB11F4">
        <w:t xml:space="preserve"> </w:t>
      </w:r>
      <w:proofErr w:type="spellStart"/>
      <w:r w:rsidRPr="00BB11F4">
        <w:t>class</w:t>
      </w:r>
      <w:proofErr w:type="spellEnd"/>
      <w:r w:rsidRPr="00BB11F4">
        <w:t xml:space="preserve"> </w:t>
      </w:r>
      <w:proofErr w:type="spellStart"/>
      <w:r w:rsidRPr="00BB11F4">
        <w:t>weighting</w:t>
      </w:r>
      <w:proofErr w:type="spellEnd"/>
      <w:r w:rsidRPr="00BB11F4">
        <w:t xml:space="preserve"> </w:t>
      </w:r>
      <w:proofErr w:type="spellStart"/>
      <w:r w:rsidRPr="00BB11F4">
        <w:t>effectively</w:t>
      </w:r>
      <w:proofErr w:type="spellEnd"/>
      <w:r w:rsidRPr="00BB11F4">
        <w:t xml:space="preserve"> </w:t>
      </w:r>
      <w:proofErr w:type="spellStart"/>
      <w:r w:rsidRPr="00BB11F4">
        <w:t>manages</w:t>
      </w:r>
      <w:proofErr w:type="spellEnd"/>
      <w:r w:rsidRPr="00BB11F4">
        <w:t xml:space="preserve"> </w:t>
      </w:r>
      <w:proofErr w:type="spellStart"/>
      <w:r w:rsidRPr="00BB11F4">
        <w:t>class</w:t>
      </w:r>
      <w:proofErr w:type="spellEnd"/>
      <w:r w:rsidRPr="00BB11F4">
        <w:t xml:space="preserve"> </w:t>
      </w:r>
      <w:proofErr w:type="spellStart"/>
      <w:r w:rsidRPr="00BB11F4">
        <w:t>imbalances</w:t>
      </w:r>
      <w:proofErr w:type="spellEnd"/>
      <w:r w:rsidRPr="00BB11F4">
        <w:t xml:space="preserve">, </w:t>
      </w:r>
      <w:proofErr w:type="spellStart"/>
      <w:r w:rsidRPr="00BB11F4">
        <w:t>while</w:t>
      </w:r>
      <w:proofErr w:type="spellEnd"/>
      <w:r w:rsidRPr="00BB11F4">
        <w:t xml:space="preserve"> </w:t>
      </w:r>
      <w:proofErr w:type="spellStart"/>
      <w:r w:rsidRPr="00BB11F4">
        <w:t>augmentation</w:t>
      </w:r>
      <w:proofErr w:type="spellEnd"/>
      <w:r w:rsidRPr="00BB11F4">
        <w:t xml:space="preserve"> </w:t>
      </w:r>
      <w:proofErr w:type="spellStart"/>
      <w:r w:rsidRPr="00BB11F4">
        <w:t>techniques</w:t>
      </w:r>
      <w:proofErr w:type="spellEnd"/>
      <w:r w:rsidRPr="00BB11F4">
        <w:t xml:space="preserve"> </w:t>
      </w:r>
      <w:proofErr w:type="spellStart"/>
      <w:r w:rsidRPr="00BB11F4">
        <w:t>prevent</w:t>
      </w:r>
      <w:proofErr w:type="spellEnd"/>
      <w:r w:rsidRPr="00BB11F4">
        <w:t xml:space="preserve"> </w:t>
      </w:r>
      <w:proofErr w:type="spellStart"/>
      <w:r w:rsidRPr="00BB11F4">
        <w:t>overfitting</w:t>
      </w:r>
      <w:proofErr w:type="spellEnd"/>
      <w:r w:rsidRPr="00BB11F4">
        <w:t xml:space="preserve">, </w:t>
      </w:r>
      <w:proofErr w:type="spellStart"/>
      <w:r w:rsidRPr="00BB11F4">
        <w:t>thus</w:t>
      </w:r>
      <w:proofErr w:type="spellEnd"/>
      <w:r w:rsidRPr="00BB11F4">
        <w:t xml:space="preserve"> </w:t>
      </w:r>
      <w:proofErr w:type="spellStart"/>
      <w:r w:rsidRPr="00BB11F4">
        <w:t>enhancing</w:t>
      </w:r>
      <w:proofErr w:type="spellEnd"/>
      <w:r w:rsidRPr="00BB11F4">
        <w:t xml:space="preserve"> model </w:t>
      </w:r>
      <w:proofErr w:type="spellStart"/>
      <w:r w:rsidRPr="00BB11F4">
        <w:t>generalizability</w:t>
      </w:r>
      <w:proofErr w:type="spellEnd"/>
      <w:r w:rsidRPr="00BB11F4">
        <w:t xml:space="preserve"> and </w:t>
      </w:r>
      <w:proofErr w:type="spellStart"/>
      <w:r w:rsidRPr="00BB11F4">
        <w:t>reliability</w:t>
      </w:r>
      <w:proofErr w:type="spellEnd"/>
      <w:r w:rsidRPr="00BB11F4">
        <w:t xml:space="preserve">. </w:t>
      </w:r>
      <w:proofErr w:type="spellStart"/>
      <w:r w:rsidRPr="00BB11F4">
        <w:t>These</w:t>
      </w:r>
      <w:proofErr w:type="spellEnd"/>
      <w:r w:rsidRPr="00BB11F4">
        <w:t xml:space="preserve"> </w:t>
      </w:r>
      <w:proofErr w:type="spellStart"/>
      <w:r w:rsidRPr="00BB11F4">
        <w:t>findings</w:t>
      </w:r>
      <w:proofErr w:type="spellEnd"/>
      <w:r w:rsidRPr="00BB11F4">
        <w:t xml:space="preserve"> </w:t>
      </w:r>
      <w:proofErr w:type="spellStart"/>
      <w:r w:rsidRPr="00BB11F4">
        <w:t>suggest</w:t>
      </w:r>
      <w:proofErr w:type="spellEnd"/>
      <w:r w:rsidRPr="00BB11F4">
        <w:t xml:space="preserve"> </w:t>
      </w:r>
      <w:proofErr w:type="spellStart"/>
      <w:r w:rsidRPr="00BB11F4">
        <w:t>that</w:t>
      </w:r>
      <w:proofErr w:type="spellEnd"/>
      <w:r w:rsidRPr="00BB11F4">
        <w:t xml:space="preserve"> </w:t>
      </w:r>
      <w:proofErr w:type="spellStart"/>
      <w:r w:rsidRPr="00BB11F4">
        <w:t>targeted</w:t>
      </w:r>
      <w:proofErr w:type="spellEnd"/>
      <w:r w:rsidRPr="00BB11F4">
        <w:t xml:space="preserve"> </w:t>
      </w:r>
      <w:proofErr w:type="spellStart"/>
      <w:r w:rsidRPr="00BB11F4">
        <w:t>deep</w:t>
      </w:r>
      <w:proofErr w:type="spellEnd"/>
      <w:r w:rsidRPr="00BB11F4">
        <w:t xml:space="preserve"> </w:t>
      </w:r>
      <w:proofErr w:type="spellStart"/>
      <w:r w:rsidRPr="00BB11F4">
        <w:t>learning</w:t>
      </w:r>
      <w:proofErr w:type="spellEnd"/>
      <w:r w:rsidRPr="00BB11F4">
        <w:t xml:space="preserve"> </w:t>
      </w:r>
      <w:proofErr w:type="spellStart"/>
      <w:r w:rsidRPr="00BB11F4">
        <w:t>strategies</w:t>
      </w:r>
      <w:proofErr w:type="spellEnd"/>
      <w:r w:rsidRPr="00BB11F4">
        <w:t xml:space="preserve"> </w:t>
      </w:r>
      <w:proofErr w:type="spellStart"/>
      <w:r w:rsidRPr="00BB11F4">
        <w:t>can</w:t>
      </w:r>
      <w:proofErr w:type="spellEnd"/>
      <w:r w:rsidRPr="00BB11F4">
        <w:t xml:space="preserve"> </w:t>
      </w:r>
      <w:proofErr w:type="spellStart"/>
      <w:r w:rsidRPr="00BB11F4">
        <w:t>significantly</w:t>
      </w:r>
      <w:proofErr w:type="spellEnd"/>
      <w:r w:rsidRPr="00BB11F4">
        <w:t xml:space="preserve"> </w:t>
      </w:r>
      <w:proofErr w:type="spellStart"/>
      <w:r w:rsidRPr="00BB11F4">
        <w:t>improve</w:t>
      </w:r>
      <w:proofErr w:type="spellEnd"/>
      <w:r w:rsidRPr="00BB11F4">
        <w:t xml:space="preserve"> CNN </w:t>
      </w:r>
      <w:proofErr w:type="spellStart"/>
      <w:r w:rsidRPr="00BB11F4">
        <w:t>performance</w:t>
      </w:r>
      <w:proofErr w:type="spellEnd"/>
      <w:r w:rsidRPr="00BB11F4">
        <w:t xml:space="preserve"> in </w:t>
      </w:r>
      <w:proofErr w:type="spellStart"/>
      <w:r w:rsidRPr="00BB11F4">
        <w:t>medical</w:t>
      </w:r>
      <w:proofErr w:type="spellEnd"/>
      <w:r w:rsidRPr="00BB11F4">
        <w:t xml:space="preserve"> </w:t>
      </w:r>
      <w:proofErr w:type="spellStart"/>
      <w:r w:rsidRPr="00BB11F4">
        <w:t>diagnostics</w:t>
      </w:r>
      <w:proofErr w:type="spellEnd"/>
      <w:r w:rsidRPr="00BB11F4">
        <w:t xml:space="preserve">, </w:t>
      </w:r>
      <w:proofErr w:type="spellStart"/>
      <w:r w:rsidRPr="00BB11F4">
        <w:t>offering</w:t>
      </w:r>
      <w:proofErr w:type="spellEnd"/>
      <w:r w:rsidRPr="00BB11F4">
        <w:t xml:space="preserve"> </w:t>
      </w:r>
      <w:proofErr w:type="spellStart"/>
      <w:r w:rsidRPr="00BB11F4">
        <w:t>substantial</w:t>
      </w:r>
      <w:proofErr w:type="spellEnd"/>
      <w:r w:rsidRPr="00BB11F4">
        <w:t xml:space="preserve"> </w:t>
      </w:r>
      <w:proofErr w:type="spellStart"/>
      <w:r w:rsidRPr="00BB11F4">
        <w:t>benefits</w:t>
      </w:r>
      <w:proofErr w:type="spellEnd"/>
      <w:r w:rsidRPr="00BB11F4">
        <w:t xml:space="preserve"> </w:t>
      </w:r>
      <w:proofErr w:type="spellStart"/>
      <w:r w:rsidRPr="00BB11F4">
        <w:t>for</w:t>
      </w:r>
      <w:proofErr w:type="spellEnd"/>
      <w:r w:rsidRPr="00BB11F4">
        <w:t xml:space="preserve"> </w:t>
      </w:r>
      <w:proofErr w:type="spellStart"/>
      <w:r w:rsidRPr="00BB11F4">
        <w:t>clinical</w:t>
      </w:r>
      <w:proofErr w:type="spellEnd"/>
      <w:r w:rsidRPr="00BB11F4">
        <w:t xml:space="preserve"> </w:t>
      </w:r>
      <w:proofErr w:type="spellStart"/>
      <w:r w:rsidRPr="00BB11F4">
        <w:t>applications</w:t>
      </w:r>
      <w:proofErr w:type="spellEnd"/>
      <w:r w:rsidRPr="00BB11F4">
        <w:t>.</w:t>
      </w:r>
    </w:p>
    <w:p w14:paraId="52866339" w14:textId="77777777" w:rsidR="00834C15" w:rsidRPr="0068616F" w:rsidRDefault="00304E67" w:rsidP="00856733">
      <w:pPr>
        <w:tabs>
          <w:tab w:val="right" w:pos="9072"/>
        </w:tabs>
        <w:spacing w:before="360"/>
        <w:ind w:firstLine="0"/>
        <w:rPr>
          <w:b/>
          <w:sz w:val="28"/>
        </w:rPr>
      </w:pPr>
      <w:proofErr w:type="spellStart"/>
      <w:r w:rsidRPr="0068616F">
        <w:rPr>
          <w:b/>
          <w:sz w:val="28"/>
        </w:rPr>
        <w:t>Keywords</w:t>
      </w:r>
      <w:proofErr w:type="spellEnd"/>
    </w:p>
    <w:p w14:paraId="5286633B" w14:textId="106E547C" w:rsidR="009B1DE8" w:rsidRPr="009B1DE8" w:rsidRDefault="009B1DE8" w:rsidP="009B1DE8">
      <w:pPr>
        <w:tabs>
          <w:tab w:val="right" w:pos="9072"/>
        </w:tabs>
        <w:ind w:firstLine="0"/>
        <w:sectPr w:rsidR="009B1DE8" w:rsidRPr="009B1DE8" w:rsidSect="00057310">
          <w:headerReference w:type="default" r:id="rId10"/>
          <w:footerReference w:type="default" r:id="rId11"/>
          <w:pgSz w:w="11906" w:h="16838" w:code="9"/>
          <w:pgMar w:top="1418" w:right="1418" w:bottom="1418" w:left="1418" w:header="709" w:footer="709" w:gutter="567"/>
          <w:pgNumType w:start="1"/>
          <w:cols w:space="708"/>
          <w:docGrid w:linePitch="360"/>
        </w:sectPr>
      </w:pPr>
      <w:proofErr w:type="spellStart"/>
      <w:r>
        <w:t>Deep</w:t>
      </w:r>
      <w:proofErr w:type="spellEnd"/>
      <w:r>
        <w:t xml:space="preserve"> </w:t>
      </w:r>
      <w:proofErr w:type="spellStart"/>
      <w:r>
        <w:t>Learning</w:t>
      </w:r>
      <w:proofErr w:type="spellEnd"/>
      <w:r>
        <w:t xml:space="preserve">,  </w:t>
      </w:r>
      <w:proofErr w:type="spellStart"/>
      <w:r>
        <w:t>Medical</w:t>
      </w:r>
      <w:proofErr w:type="spellEnd"/>
      <w:r>
        <w:t xml:space="preserve"> </w:t>
      </w:r>
      <w:proofErr w:type="spellStart"/>
      <w:r>
        <w:t>Imaging</w:t>
      </w:r>
      <w:proofErr w:type="spellEnd"/>
      <w:r>
        <w:t>, X-</w:t>
      </w:r>
      <w:proofErr w:type="spellStart"/>
      <w:r>
        <w:t>ray</w:t>
      </w:r>
      <w:proofErr w:type="spellEnd"/>
      <w:r>
        <w:t xml:space="preserve"> </w:t>
      </w:r>
      <w:proofErr w:type="spellStart"/>
      <w:r>
        <w:t>Classification</w:t>
      </w:r>
      <w:proofErr w:type="spellEnd"/>
      <w:r>
        <w:t xml:space="preserve">, CNN, </w:t>
      </w:r>
      <w:proofErr w:type="spellStart"/>
      <w:r>
        <w:t>Data</w:t>
      </w:r>
      <w:proofErr w:type="spellEnd"/>
      <w:r>
        <w:t xml:space="preserve"> </w:t>
      </w:r>
      <w:proofErr w:type="spellStart"/>
      <w:r>
        <w:t>Augmentation</w:t>
      </w:r>
      <w:proofErr w:type="spellEnd"/>
      <w:r>
        <w:t xml:space="preserve">, </w:t>
      </w:r>
      <w:proofErr w:type="spellStart"/>
      <w:r>
        <w:t>Class</w:t>
      </w:r>
      <w:proofErr w:type="spellEnd"/>
      <w:r>
        <w:t xml:space="preserve"> </w:t>
      </w:r>
      <w:proofErr w:type="spellStart"/>
      <w:r>
        <w:t>Imbalance</w:t>
      </w:r>
      <w:proofErr w:type="spellEnd"/>
      <w:r>
        <w:t>.</w:t>
      </w:r>
    </w:p>
    <w:sdt>
      <w:sdtPr>
        <w:rPr>
          <w:rFonts w:eastAsia="Calibri" w:cs="Times New Roman"/>
          <w:b w:val="0"/>
          <w:sz w:val="24"/>
          <w:szCs w:val="22"/>
          <w:lang w:eastAsia="en-US"/>
        </w:rPr>
        <w:id w:val="1395233211"/>
        <w:docPartObj>
          <w:docPartGallery w:val="Table of Contents"/>
          <w:docPartUnique/>
        </w:docPartObj>
      </w:sdtPr>
      <w:sdtEndPr>
        <w:rPr>
          <w:bCs/>
        </w:rPr>
      </w:sdtEndPr>
      <w:sdtContent>
        <w:p w14:paraId="5286633C" w14:textId="77777777" w:rsidR="001C2B1E" w:rsidRPr="0068616F" w:rsidRDefault="001C2B1E" w:rsidP="00260AAE">
          <w:pPr>
            <w:pStyle w:val="TOCHeading"/>
            <w:spacing w:before="0" w:after="200" w:line="240" w:lineRule="auto"/>
          </w:pPr>
          <w:r w:rsidRPr="0068616F">
            <w:t>Obsah</w:t>
          </w:r>
        </w:p>
        <w:p w14:paraId="3D018D9A" w14:textId="111A2DA0" w:rsidR="0094665D" w:rsidRDefault="00A3598A">
          <w:pPr>
            <w:pStyle w:val="TOC1"/>
            <w:rPr>
              <w:rFonts w:asciiTheme="minorHAnsi" w:eastAsiaTheme="minorEastAsia" w:hAnsiTheme="minorHAnsi" w:cstheme="minorBidi"/>
              <w:b w:val="0"/>
              <w:kern w:val="2"/>
              <w:szCs w:val="24"/>
              <w:lang w:val="en-US"/>
              <w14:ligatures w14:val="standardContextual"/>
            </w:rPr>
          </w:pPr>
          <w:r w:rsidRPr="0068616F">
            <w:fldChar w:fldCharType="begin"/>
          </w:r>
          <w:r w:rsidR="001C2B1E" w:rsidRPr="0068616F">
            <w:instrText xml:space="preserve"> TOC \o "1-3" \h \z \u </w:instrText>
          </w:r>
          <w:r w:rsidRPr="0068616F">
            <w:fldChar w:fldCharType="separate"/>
          </w:r>
          <w:hyperlink w:anchor="_Toc166494346" w:history="1">
            <w:r w:rsidR="0094665D" w:rsidRPr="00327784">
              <w:rPr>
                <w:rStyle w:val="Hyperlink"/>
              </w:rPr>
              <w:t>1.</w:t>
            </w:r>
            <w:r w:rsidR="0094665D">
              <w:rPr>
                <w:rFonts w:asciiTheme="minorHAnsi" w:eastAsiaTheme="minorEastAsia" w:hAnsiTheme="minorHAnsi" w:cstheme="minorBidi"/>
                <w:b w:val="0"/>
                <w:kern w:val="2"/>
                <w:szCs w:val="24"/>
                <w:lang w:val="en-US"/>
                <w14:ligatures w14:val="standardContextual"/>
              </w:rPr>
              <w:tab/>
            </w:r>
            <w:r w:rsidR="0094665D" w:rsidRPr="00327784">
              <w:rPr>
                <w:rStyle w:val="Hyperlink"/>
              </w:rPr>
              <w:t>Úvod</w:t>
            </w:r>
            <w:r w:rsidR="0094665D">
              <w:rPr>
                <w:webHidden/>
              </w:rPr>
              <w:tab/>
            </w:r>
            <w:r w:rsidR="0094665D">
              <w:rPr>
                <w:webHidden/>
              </w:rPr>
              <w:fldChar w:fldCharType="begin"/>
            </w:r>
            <w:r w:rsidR="0094665D">
              <w:rPr>
                <w:webHidden/>
              </w:rPr>
              <w:instrText xml:space="preserve"> PAGEREF _Toc166494346 \h </w:instrText>
            </w:r>
            <w:r w:rsidR="0094665D">
              <w:rPr>
                <w:webHidden/>
              </w:rPr>
            </w:r>
            <w:r w:rsidR="0094665D">
              <w:rPr>
                <w:webHidden/>
              </w:rPr>
              <w:fldChar w:fldCharType="separate"/>
            </w:r>
            <w:r w:rsidR="0094665D">
              <w:rPr>
                <w:webHidden/>
              </w:rPr>
              <w:t>5</w:t>
            </w:r>
            <w:r w:rsidR="0094665D">
              <w:rPr>
                <w:webHidden/>
              </w:rPr>
              <w:fldChar w:fldCharType="end"/>
            </w:r>
          </w:hyperlink>
        </w:p>
        <w:p w14:paraId="7FA227FB" w14:textId="1F183268" w:rsidR="0094665D" w:rsidRDefault="00000000">
          <w:pPr>
            <w:pStyle w:val="TOC1"/>
            <w:rPr>
              <w:rFonts w:asciiTheme="minorHAnsi" w:eastAsiaTheme="minorEastAsia" w:hAnsiTheme="minorHAnsi" w:cstheme="minorBidi"/>
              <w:b w:val="0"/>
              <w:kern w:val="2"/>
              <w:szCs w:val="24"/>
              <w:lang w:val="en-US"/>
              <w14:ligatures w14:val="standardContextual"/>
            </w:rPr>
          </w:pPr>
          <w:hyperlink w:anchor="_Toc166494347" w:history="1">
            <w:r w:rsidR="0094665D" w:rsidRPr="00327784">
              <w:rPr>
                <w:rStyle w:val="Hyperlink"/>
              </w:rPr>
              <w:t>2.</w:t>
            </w:r>
            <w:r w:rsidR="0094665D">
              <w:rPr>
                <w:rFonts w:asciiTheme="minorHAnsi" w:eastAsiaTheme="minorEastAsia" w:hAnsiTheme="minorHAnsi" w:cstheme="minorBidi"/>
                <w:b w:val="0"/>
                <w:kern w:val="2"/>
                <w:szCs w:val="24"/>
                <w:lang w:val="en-US"/>
                <w14:ligatures w14:val="standardContextual"/>
              </w:rPr>
              <w:tab/>
            </w:r>
            <w:r w:rsidR="0094665D" w:rsidRPr="00327784">
              <w:rPr>
                <w:rStyle w:val="Hyperlink"/>
              </w:rPr>
              <w:t>Prehľad súčasného stavu</w:t>
            </w:r>
            <w:r w:rsidR="0094665D">
              <w:rPr>
                <w:webHidden/>
              </w:rPr>
              <w:tab/>
            </w:r>
            <w:r w:rsidR="0094665D">
              <w:rPr>
                <w:webHidden/>
              </w:rPr>
              <w:fldChar w:fldCharType="begin"/>
            </w:r>
            <w:r w:rsidR="0094665D">
              <w:rPr>
                <w:webHidden/>
              </w:rPr>
              <w:instrText xml:space="preserve"> PAGEREF _Toc166494347 \h </w:instrText>
            </w:r>
            <w:r w:rsidR="0094665D">
              <w:rPr>
                <w:webHidden/>
              </w:rPr>
            </w:r>
            <w:r w:rsidR="0094665D">
              <w:rPr>
                <w:webHidden/>
              </w:rPr>
              <w:fldChar w:fldCharType="separate"/>
            </w:r>
            <w:r w:rsidR="0094665D">
              <w:rPr>
                <w:webHidden/>
              </w:rPr>
              <w:t>7</w:t>
            </w:r>
            <w:r w:rsidR="0094665D">
              <w:rPr>
                <w:webHidden/>
              </w:rPr>
              <w:fldChar w:fldCharType="end"/>
            </w:r>
          </w:hyperlink>
        </w:p>
        <w:p w14:paraId="0AE4BCA0" w14:textId="4F1BB7D9" w:rsidR="0094665D" w:rsidRDefault="00000000">
          <w:pPr>
            <w:pStyle w:val="TOC2"/>
            <w:rPr>
              <w:rFonts w:asciiTheme="minorHAnsi" w:eastAsiaTheme="minorEastAsia" w:hAnsiTheme="minorHAnsi" w:cstheme="minorBidi"/>
              <w:noProof/>
              <w:kern w:val="2"/>
              <w:szCs w:val="24"/>
              <w:lang w:val="en-US"/>
              <w14:ligatures w14:val="standardContextual"/>
            </w:rPr>
          </w:pPr>
          <w:hyperlink w:anchor="_Toc166494348" w:history="1">
            <w:r w:rsidR="0094665D" w:rsidRPr="00327784">
              <w:rPr>
                <w:rStyle w:val="Hyperlink"/>
                <w:noProof/>
              </w:rPr>
              <w:t>2.1.</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História a vývoj lekárskeho zobrazovania</w:t>
            </w:r>
            <w:r w:rsidR="0094665D">
              <w:rPr>
                <w:noProof/>
                <w:webHidden/>
              </w:rPr>
              <w:tab/>
            </w:r>
            <w:r w:rsidR="0094665D">
              <w:rPr>
                <w:noProof/>
                <w:webHidden/>
              </w:rPr>
              <w:fldChar w:fldCharType="begin"/>
            </w:r>
            <w:r w:rsidR="0094665D">
              <w:rPr>
                <w:noProof/>
                <w:webHidden/>
              </w:rPr>
              <w:instrText xml:space="preserve"> PAGEREF _Toc166494348 \h </w:instrText>
            </w:r>
            <w:r w:rsidR="0094665D">
              <w:rPr>
                <w:noProof/>
                <w:webHidden/>
              </w:rPr>
            </w:r>
            <w:r w:rsidR="0094665D">
              <w:rPr>
                <w:noProof/>
                <w:webHidden/>
              </w:rPr>
              <w:fldChar w:fldCharType="separate"/>
            </w:r>
            <w:r w:rsidR="0094665D">
              <w:rPr>
                <w:noProof/>
                <w:webHidden/>
              </w:rPr>
              <w:t>7</w:t>
            </w:r>
            <w:r w:rsidR="0094665D">
              <w:rPr>
                <w:noProof/>
                <w:webHidden/>
              </w:rPr>
              <w:fldChar w:fldCharType="end"/>
            </w:r>
          </w:hyperlink>
        </w:p>
        <w:p w14:paraId="04250418" w14:textId="2EEB359D"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49" w:history="1">
            <w:r w:rsidR="0094665D" w:rsidRPr="00327784">
              <w:rPr>
                <w:rStyle w:val="Hyperlink"/>
                <w:noProof/>
              </w:rPr>
              <w:t>2.1.1.</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Raný vývoj v oblasti lekárskeho zobrazovania</w:t>
            </w:r>
            <w:r w:rsidR="0094665D">
              <w:rPr>
                <w:noProof/>
                <w:webHidden/>
              </w:rPr>
              <w:tab/>
            </w:r>
            <w:r w:rsidR="0094665D">
              <w:rPr>
                <w:noProof/>
                <w:webHidden/>
              </w:rPr>
              <w:fldChar w:fldCharType="begin"/>
            </w:r>
            <w:r w:rsidR="0094665D">
              <w:rPr>
                <w:noProof/>
                <w:webHidden/>
              </w:rPr>
              <w:instrText xml:space="preserve"> PAGEREF _Toc166494349 \h </w:instrText>
            </w:r>
            <w:r w:rsidR="0094665D">
              <w:rPr>
                <w:noProof/>
                <w:webHidden/>
              </w:rPr>
            </w:r>
            <w:r w:rsidR="0094665D">
              <w:rPr>
                <w:noProof/>
                <w:webHidden/>
              </w:rPr>
              <w:fldChar w:fldCharType="separate"/>
            </w:r>
            <w:r w:rsidR="0094665D">
              <w:rPr>
                <w:noProof/>
                <w:webHidden/>
              </w:rPr>
              <w:t>7</w:t>
            </w:r>
            <w:r w:rsidR="0094665D">
              <w:rPr>
                <w:noProof/>
                <w:webHidden/>
              </w:rPr>
              <w:fldChar w:fldCharType="end"/>
            </w:r>
          </w:hyperlink>
        </w:p>
        <w:p w14:paraId="1B1AC884" w14:textId="28FFA791"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50" w:history="1">
            <w:r w:rsidR="0094665D" w:rsidRPr="00327784">
              <w:rPr>
                <w:rStyle w:val="Hyperlink"/>
                <w:noProof/>
              </w:rPr>
              <w:t>2.1.2.</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Pokrok v zobrazovacích technológiách</w:t>
            </w:r>
            <w:r w:rsidR="0094665D">
              <w:rPr>
                <w:noProof/>
                <w:webHidden/>
              </w:rPr>
              <w:tab/>
            </w:r>
            <w:r w:rsidR="0094665D">
              <w:rPr>
                <w:noProof/>
                <w:webHidden/>
              </w:rPr>
              <w:fldChar w:fldCharType="begin"/>
            </w:r>
            <w:r w:rsidR="0094665D">
              <w:rPr>
                <w:noProof/>
                <w:webHidden/>
              </w:rPr>
              <w:instrText xml:space="preserve"> PAGEREF _Toc166494350 \h </w:instrText>
            </w:r>
            <w:r w:rsidR="0094665D">
              <w:rPr>
                <w:noProof/>
                <w:webHidden/>
              </w:rPr>
            </w:r>
            <w:r w:rsidR="0094665D">
              <w:rPr>
                <w:noProof/>
                <w:webHidden/>
              </w:rPr>
              <w:fldChar w:fldCharType="separate"/>
            </w:r>
            <w:r w:rsidR="0094665D">
              <w:rPr>
                <w:noProof/>
                <w:webHidden/>
              </w:rPr>
              <w:t>9</w:t>
            </w:r>
            <w:r w:rsidR="0094665D">
              <w:rPr>
                <w:noProof/>
                <w:webHidden/>
              </w:rPr>
              <w:fldChar w:fldCharType="end"/>
            </w:r>
          </w:hyperlink>
        </w:p>
        <w:p w14:paraId="6D8B217A" w14:textId="5A38439B"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51" w:history="1">
            <w:r w:rsidR="0094665D" w:rsidRPr="00327784">
              <w:rPr>
                <w:rStyle w:val="Hyperlink"/>
                <w:noProof/>
              </w:rPr>
              <w:t>2.1.3.</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Digitálna revolúcia</w:t>
            </w:r>
            <w:r w:rsidR="0094665D">
              <w:rPr>
                <w:noProof/>
                <w:webHidden/>
              </w:rPr>
              <w:tab/>
            </w:r>
            <w:r w:rsidR="0094665D">
              <w:rPr>
                <w:noProof/>
                <w:webHidden/>
              </w:rPr>
              <w:fldChar w:fldCharType="begin"/>
            </w:r>
            <w:r w:rsidR="0094665D">
              <w:rPr>
                <w:noProof/>
                <w:webHidden/>
              </w:rPr>
              <w:instrText xml:space="preserve"> PAGEREF _Toc166494351 \h </w:instrText>
            </w:r>
            <w:r w:rsidR="0094665D">
              <w:rPr>
                <w:noProof/>
                <w:webHidden/>
              </w:rPr>
            </w:r>
            <w:r w:rsidR="0094665D">
              <w:rPr>
                <w:noProof/>
                <w:webHidden/>
              </w:rPr>
              <w:fldChar w:fldCharType="separate"/>
            </w:r>
            <w:r w:rsidR="0094665D">
              <w:rPr>
                <w:noProof/>
                <w:webHidden/>
              </w:rPr>
              <w:t>10</w:t>
            </w:r>
            <w:r w:rsidR="0094665D">
              <w:rPr>
                <w:noProof/>
                <w:webHidden/>
              </w:rPr>
              <w:fldChar w:fldCharType="end"/>
            </w:r>
          </w:hyperlink>
        </w:p>
        <w:p w14:paraId="0D904800" w14:textId="65405B21" w:rsidR="0094665D" w:rsidRDefault="00000000">
          <w:pPr>
            <w:pStyle w:val="TOC2"/>
            <w:rPr>
              <w:rFonts w:asciiTheme="minorHAnsi" w:eastAsiaTheme="minorEastAsia" w:hAnsiTheme="minorHAnsi" w:cstheme="minorBidi"/>
              <w:noProof/>
              <w:kern w:val="2"/>
              <w:szCs w:val="24"/>
              <w:lang w:val="en-US"/>
              <w14:ligatures w14:val="standardContextual"/>
            </w:rPr>
          </w:pPr>
          <w:hyperlink w:anchor="_Toc166494352" w:history="1">
            <w:r w:rsidR="0094665D" w:rsidRPr="00327784">
              <w:rPr>
                <w:rStyle w:val="Hyperlink"/>
                <w:noProof/>
              </w:rPr>
              <w:t>2.2.</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Výzvy pri analýze röntgenových snímok</w:t>
            </w:r>
            <w:r w:rsidR="0094665D">
              <w:rPr>
                <w:noProof/>
                <w:webHidden/>
              </w:rPr>
              <w:tab/>
            </w:r>
            <w:r w:rsidR="0094665D">
              <w:rPr>
                <w:noProof/>
                <w:webHidden/>
              </w:rPr>
              <w:fldChar w:fldCharType="begin"/>
            </w:r>
            <w:r w:rsidR="0094665D">
              <w:rPr>
                <w:noProof/>
                <w:webHidden/>
              </w:rPr>
              <w:instrText xml:space="preserve"> PAGEREF _Toc166494352 \h </w:instrText>
            </w:r>
            <w:r w:rsidR="0094665D">
              <w:rPr>
                <w:noProof/>
                <w:webHidden/>
              </w:rPr>
            </w:r>
            <w:r w:rsidR="0094665D">
              <w:rPr>
                <w:noProof/>
                <w:webHidden/>
              </w:rPr>
              <w:fldChar w:fldCharType="separate"/>
            </w:r>
            <w:r w:rsidR="0094665D">
              <w:rPr>
                <w:noProof/>
                <w:webHidden/>
              </w:rPr>
              <w:t>12</w:t>
            </w:r>
            <w:r w:rsidR="0094665D">
              <w:rPr>
                <w:noProof/>
                <w:webHidden/>
              </w:rPr>
              <w:fldChar w:fldCharType="end"/>
            </w:r>
          </w:hyperlink>
        </w:p>
        <w:p w14:paraId="7326D315" w14:textId="7C1FA98C"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53" w:history="1">
            <w:r w:rsidR="0094665D" w:rsidRPr="00327784">
              <w:rPr>
                <w:rStyle w:val="Hyperlink"/>
                <w:noProof/>
              </w:rPr>
              <w:t>2.2.1.</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Kvalita obrazu a štandardizácia</w:t>
            </w:r>
            <w:r w:rsidR="0094665D">
              <w:rPr>
                <w:noProof/>
                <w:webHidden/>
              </w:rPr>
              <w:tab/>
            </w:r>
            <w:r w:rsidR="0094665D">
              <w:rPr>
                <w:noProof/>
                <w:webHidden/>
              </w:rPr>
              <w:fldChar w:fldCharType="begin"/>
            </w:r>
            <w:r w:rsidR="0094665D">
              <w:rPr>
                <w:noProof/>
                <w:webHidden/>
              </w:rPr>
              <w:instrText xml:space="preserve"> PAGEREF _Toc166494353 \h </w:instrText>
            </w:r>
            <w:r w:rsidR="0094665D">
              <w:rPr>
                <w:noProof/>
                <w:webHidden/>
              </w:rPr>
            </w:r>
            <w:r w:rsidR="0094665D">
              <w:rPr>
                <w:noProof/>
                <w:webHidden/>
              </w:rPr>
              <w:fldChar w:fldCharType="separate"/>
            </w:r>
            <w:r w:rsidR="0094665D">
              <w:rPr>
                <w:noProof/>
                <w:webHidden/>
              </w:rPr>
              <w:t>12</w:t>
            </w:r>
            <w:r w:rsidR="0094665D">
              <w:rPr>
                <w:noProof/>
                <w:webHidden/>
              </w:rPr>
              <w:fldChar w:fldCharType="end"/>
            </w:r>
          </w:hyperlink>
        </w:p>
        <w:p w14:paraId="337CB77A" w14:textId="5A5C761E"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54" w:history="1">
            <w:r w:rsidR="0094665D" w:rsidRPr="00327784">
              <w:rPr>
                <w:rStyle w:val="Hyperlink"/>
                <w:noProof/>
              </w:rPr>
              <w:t>2.2.2.</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Interpretácia a odbornosť</w:t>
            </w:r>
            <w:r w:rsidR="0094665D">
              <w:rPr>
                <w:noProof/>
                <w:webHidden/>
              </w:rPr>
              <w:tab/>
            </w:r>
            <w:r w:rsidR="0094665D">
              <w:rPr>
                <w:noProof/>
                <w:webHidden/>
              </w:rPr>
              <w:fldChar w:fldCharType="begin"/>
            </w:r>
            <w:r w:rsidR="0094665D">
              <w:rPr>
                <w:noProof/>
                <w:webHidden/>
              </w:rPr>
              <w:instrText xml:space="preserve"> PAGEREF _Toc166494354 \h </w:instrText>
            </w:r>
            <w:r w:rsidR="0094665D">
              <w:rPr>
                <w:noProof/>
                <w:webHidden/>
              </w:rPr>
            </w:r>
            <w:r w:rsidR="0094665D">
              <w:rPr>
                <w:noProof/>
                <w:webHidden/>
              </w:rPr>
              <w:fldChar w:fldCharType="separate"/>
            </w:r>
            <w:r w:rsidR="0094665D">
              <w:rPr>
                <w:noProof/>
                <w:webHidden/>
              </w:rPr>
              <w:t>13</w:t>
            </w:r>
            <w:r w:rsidR="0094665D">
              <w:rPr>
                <w:noProof/>
                <w:webHidden/>
              </w:rPr>
              <w:fldChar w:fldCharType="end"/>
            </w:r>
          </w:hyperlink>
        </w:p>
        <w:p w14:paraId="52979E0F" w14:textId="3C12CF16"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55" w:history="1">
            <w:r w:rsidR="0094665D" w:rsidRPr="00327784">
              <w:rPr>
                <w:rStyle w:val="Hyperlink"/>
                <w:noProof/>
              </w:rPr>
              <w:t>2.2.3.</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Objem údajov</w:t>
            </w:r>
            <w:r w:rsidR="0094665D">
              <w:rPr>
                <w:noProof/>
                <w:webHidden/>
              </w:rPr>
              <w:tab/>
            </w:r>
            <w:r w:rsidR="0094665D">
              <w:rPr>
                <w:noProof/>
                <w:webHidden/>
              </w:rPr>
              <w:fldChar w:fldCharType="begin"/>
            </w:r>
            <w:r w:rsidR="0094665D">
              <w:rPr>
                <w:noProof/>
                <w:webHidden/>
              </w:rPr>
              <w:instrText xml:space="preserve"> PAGEREF _Toc166494355 \h </w:instrText>
            </w:r>
            <w:r w:rsidR="0094665D">
              <w:rPr>
                <w:noProof/>
                <w:webHidden/>
              </w:rPr>
            </w:r>
            <w:r w:rsidR="0094665D">
              <w:rPr>
                <w:noProof/>
                <w:webHidden/>
              </w:rPr>
              <w:fldChar w:fldCharType="separate"/>
            </w:r>
            <w:r w:rsidR="0094665D">
              <w:rPr>
                <w:noProof/>
                <w:webHidden/>
              </w:rPr>
              <w:t>14</w:t>
            </w:r>
            <w:r w:rsidR="0094665D">
              <w:rPr>
                <w:noProof/>
                <w:webHidden/>
              </w:rPr>
              <w:fldChar w:fldCharType="end"/>
            </w:r>
          </w:hyperlink>
        </w:p>
        <w:p w14:paraId="1D977E04" w14:textId="7981621D" w:rsidR="0094665D" w:rsidRDefault="00000000">
          <w:pPr>
            <w:pStyle w:val="TOC2"/>
            <w:rPr>
              <w:rFonts w:asciiTheme="minorHAnsi" w:eastAsiaTheme="minorEastAsia" w:hAnsiTheme="minorHAnsi" w:cstheme="minorBidi"/>
              <w:noProof/>
              <w:kern w:val="2"/>
              <w:szCs w:val="24"/>
              <w:lang w:val="en-US"/>
              <w14:ligatures w14:val="standardContextual"/>
            </w:rPr>
          </w:pPr>
          <w:hyperlink w:anchor="_Toc166494356" w:history="1">
            <w:r w:rsidR="0094665D" w:rsidRPr="00327784">
              <w:rPr>
                <w:rStyle w:val="Hyperlink"/>
                <w:noProof/>
              </w:rPr>
              <w:t>2.3.</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Hlboké učenie v lekárskom zobrazovaní</w:t>
            </w:r>
            <w:r w:rsidR="0094665D">
              <w:rPr>
                <w:noProof/>
                <w:webHidden/>
              </w:rPr>
              <w:tab/>
            </w:r>
            <w:r w:rsidR="0094665D">
              <w:rPr>
                <w:noProof/>
                <w:webHidden/>
              </w:rPr>
              <w:fldChar w:fldCharType="begin"/>
            </w:r>
            <w:r w:rsidR="0094665D">
              <w:rPr>
                <w:noProof/>
                <w:webHidden/>
              </w:rPr>
              <w:instrText xml:space="preserve"> PAGEREF _Toc166494356 \h </w:instrText>
            </w:r>
            <w:r w:rsidR="0094665D">
              <w:rPr>
                <w:noProof/>
                <w:webHidden/>
              </w:rPr>
            </w:r>
            <w:r w:rsidR="0094665D">
              <w:rPr>
                <w:noProof/>
                <w:webHidden/>
              </w:rPr>
              <w:fldChar w:fldCharType="separate"/>
            </w:r>
            <w:r w:rsidR="0094665D">
              <w:rPr>
                <w:noProof/>
                <w:webHidden/>
              </w:rPr>
              <w:t>15</w:t>
            </w:r>
            <w:r w:rsidR="0094665D">
              <w:rPr>
                <w:noProof/>
                <w:webHidden/>
              </w:rPr>
              <w:fldChar w:fldCharType="end"/>
            </w:r>
          </w:hyperlink>
        </w:p>
        <w:p w14:paraId="57CA2DC1" w14:textId="693BF040"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57" w:history="1">
            <w:r w:rsidR="0094665D" w:rsidRPr="00327784">
              <w:rPr>
                <w:rStyle w:val="Hyperlink"/>
                <w:noProof/>
              </w:rPr>
              <w:t>2.3.1.</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Úvod do hlbokého učenia</w:t>
            </w:r>
            <w:r w:rsidR="0094665D">
              <w:rPr>
                <w:noProof/>
                <w:webHidden/>
              </w:rPr>
              <w:tab/>
            </w:r>
            <w:r w:rsidR="0094665D">
              <w:rPr>
                <w:noProof/>
                <w:webHidden/>
              </w:rPr>
              <w:fldChar w:fldCharType="begin"/>
            </w:r>
            <w:r w:rsidR="0094665D">
              <w:rPr>
                <w:noProof/>
                <w:webHidden/>
              </w:rPr>
              <w:instrText xml:space="preserve"> PAGEREF _Toc166494357 \h </w:instrText>
            </w:r>
            <w:r w:rsidR="0094665D">
              <w:rPr>
                <w:noProof/>
                <w:webHidden/>
              </w:rPr>
            </w:r>
            <w:r w:rsidR="0094665D">
              <w:rPr>
                <w:noProof/>
                <w:webHidden/>
              </w:rPr>
              <w:fldChar w:fldCharType="separate"/>
            </w:r>
            <w:r w:rsidR="0094665D">
              <w:rPr>
                <w:noProof/>
                <w:webHidden/>
              </w:rPr>
              <w:t>15</w:t>
            </w:r>
            <w:r w:rsidR="0094665D">
              <w:rPr>
                <w:noProof/>
                <w:webHidden/>
              </w:rPr>
              <w:fldChar w:fldCharType="end"/>
            </w:r>
          </w:hyperlink>
        </w:p>
        <w:p w14:paraId="024A17D7" w14:textId="328DC9E4"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58" w:history="1">
            <w:r w:rsidR="0094665D" w:rsidRPr="00327784">
              <w:rPr>
                <w:rStyle w:val="Hyperlink"/>
                <w:noProof/>
              </w:rPr>
              <w:t>2.3.2.</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Úspešné projekty hlbokého učenia</w:t>
            </w:r>
            <w:r w:rsidR="0094665D">
              <w:rPr>
                <w:noProof/>
                <w:webHidden/>
              </w:rPr>
              <w:tab/>
            </w:r>
            <w:r w:rsidR="0094665D">
              <w:rPr>
                <w:noProof/>
                <w:webHidden/>
              </w:rPr>
              <w:fldChar w:fldCharType="begin"/>
            </w:r>
            <w:r w:rsidR="0094665D">
              <w:rPr>
                <w:noProof/>
                <w:webHidden/>
              </w:rPr>
              <w:instrText xml:space="preserve"> PAGEREF _Toc166494358 \h </w:instrText>
            </w:r>
            <w:r w:rsidR="0094665D">
              <w:rPr>
                <w:noProof/>
                <w:webHidden/>
              </w:rPr>
            </w:r>
            <w:r w:rsidR="0094665D">
              <w:rPr>
                <w:noProof/>
                <w:webHidden/>
              </w:rPr>
              <w:fldChar w:fldCharType="separate"/>
            </w:r>
            <w:r w:rsidR="0094665D">
              <w:rPr>
                <w:noProof/>
                <w:webHidden/>
              </w:rPr>
              <w:t>17</w:t>
            </w:r>
            <w:r w:rsidR="0094665D">
              <w:rPr>
                <w:noProof/>
                <w:webHidden/>
              </w:rPr>
              <w:fldChar w:fldCharType="end"/>
            </w:r>
          </w:hyperlink>
        </w:p>
        <w:p w14:paraId="6F813499" w14:textId="5B0460D9"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59" w:history="1">
            <w:r w:rsidR="0094665D" w:rsidRPr="00327784">
              <w:rPr>
                <w:rStyle w:val="Hyperlink"/>
                <w:noProof/>
              </w:rPr>
              <w:t>2.3.3.</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Výzvy a obmedzenia</w:t>
            </w:r>
            <w:r w:rsidR="0094665D">
              <w:rPr>
                <w:noProof/>
                <w:webHidden/>
              </w:rPr>
              <w:tab/>
            </w:r>
            <w:r w:rsidR="0094665D">
              <w:rPr>
                <w:noProof/>
                <w:webHidden/>
              </w:rPr>
              <w:fldChar w:fldCharType="begin"/>
            </w:r>
            <w:r w:rsidR="0094665D">
              <w:rPr>
                <w:noProof/>
                <w:webHidden/>
              </w:rPr>
              <w:instrText xml:space="preserve"> PAGEREF _Toc166494359 \h </w:instrText>
            </w:r>
            <w:r w:rsidR="0094665D">
              <w:rPr>
                <w:noProof/>
                <w:webHidden/>
              </w:rPr>
            </w:r>
            <w:r w:rsidR="0094665D">
              <w:rPr>
                <w:noProof/>
                <w:webHidden/>
              </w:rPr>
              <w:fldChar w:fldCharType="separate"/>
            </w:r>
            <w:r w:rsidR="0094665D">
              <w:rPr>
                <w:noProof/>
                <w:webHidden/>
              </w:rPr>
              <w:t>18</w:t>
            </w:r>
            <w:r w:rsidR="0094665D">
              <w:rPr>
                <w:noProof/>
                <w:webHidden/>
              </w:rPr>
              <w:fldChar w:fldCharType="end"/>
            </w:r>
          </w:hyperlink>
        </w:p>
        <w:p w14:paraId="4ACBB2D7" w14:textId="65FD2578" w:rsidR="0094665D" w:rsidRDefault="00000000">
          <w:pPr>
            <w:pStyle w:val="TOC2"/>
            <w:rPr>
              <w:rFonts w:asciiTheme="minorHAnsi" w:eastAsiaTheme="minorEastAsia" w:hAnsiTheme="minorHAnsi" w:cstheme="minorBidi"/>
              <w:noProof/>
              <w:kern w:val="2"/>
              <w:szCs w:val="24"/>
              <w:lang w:val="en-US"/>
              <w14:ligatures w14:val="standardContextual"/>
            </w:rPr>
          </w:pPr>
          <w:hyperlink w:anchor="_Toc166494360" w:history="1">
            <w:r w:rsidR="0094665D" w:rsidRPr="00327784">
              <w:rPr>
                <w:rStyle w:val="Hyperlink"/>
                <w:noProof/>
              </w:rPr>
              <w:t>2.4.</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Prehľad existujúcich modelov hlbokého učenia</w:t>
            </w:r>
            <w:r w:rsidR="0094665D">
              <w:rPr>
                <w:noProof/>
                <w:webHidden/>
              </w:rPr>
              <w:tab/>
            </w:r>
            <w:r w:rsidR="0094665D">
              <w:rPr>
                <w:noProof/>
                <w:webHidden/>
              </w:rPr>
              <w:fldChar w:fldCharType="begin"/>
            </w:r>
            <w:r w:rsidR="0094665D">
              <w:rPr>
                <w:noProof/>
                <w:webHidden/>
              </w:rPr>
              <w:instrText xml:space="preserve"> PAGEREF _Toc166494360 \h </w:instrText>
            </w:r>
            <w:r w:rsidR="0094665D">
              <w:rPr>
                <w:noProof/>
                <w:webHidden/>
              </w:rPr>
            </w:r>
            <w:r w:rsidR="0094665D">
              <w:rPr>
                <w:noProof/>
                <w:webHidden/>
              </w:rPr>
              <w:fldChar w:fldCharType="separate"/>
            </w:r>
            <w:r w:rsidR="0094665D">
              <w:rPr>
                <w:noProof/>
                <w:webHidden/>
              </w:rPr>
              <w:t>20</w:t>
            </w:r>
            <w:r w:rsidR="0094665D">
              <w:rPr>
                <w:noProof/>
                <w:webHidden/>
              </w:rPr>
              <w:fldChar w:fldCharType="end"/>
            </w:r>
          </w:hyperlink>
        </w:p>
        <w:p w14:paraId="0398CA2F" w14:textId="5DC9B5B8"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61" w:history="1">
            <w:r w:rsidR="0094665D" w:rsidRPr="00327784">
              <w:rPr>
                <w:rStyle w:val="Hyperlink"/>
                <w:noProof/>
              </w:rPr>
              <w:t>2.4.1.</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Konvolučné neurónové siete</w:t>
            </w:r>
            <w:r w:rsidR="0094665D">
              <w:rPr>
                <w:noProof/>
                <w:webHidden/>
              </w:rPr>
              <w:tab/>
            </w:r>
            <w:r w:rsidR="0094665D">
              <w:rPr>
                <w:noProof/>
                <w:webHidden/>
              </w:rPr>
              <w:fldChar w:fldCharType="begin"/>
            </w:r>
            <w:r w:rsidR="0094665D">
              <w:rPr>
                <w:noProof/>
                <w:webHidden/>
              </w:rPr>
              <w:instrText xml:space="preserve"> PAGEREF _Toc166494361 \h </w:instrText>
            </w:r>
            <w:r w:rsidR="0094665D">
              <w:rPr>
                <w:noProof/>
                <w:webHidden/>
              </w:rPr>
            </w:r>
            <w:r w:rsidR="0094665D">
              <w:rPr>
                <w:noProof/>
                <w:webHidden/>
              </w:rPr>
              <w:fldChar w:fldCharType="separate"/>
            </w:r>
            <w:r w:rsidR="0094665D">
              <w:rPr>
                <w:noProof/>
                <w:webHidden/>
              </w:rPr>
              <w:t>20</w:t>
            </w:r>
            <w:r w:rsidR="0094665D">
              <w:rPr>
                <w:noProof/>
                <w:webHidden/>
              </w:rPr>
              <w:fldChar w:fldCharType="end"/>
            </w:r>
          </w:hyperlink>
        </w:p>
        <w:p w14:paraId="17912C04" w14:textId="52CC44AB"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62" w:history="1">
            <w:r w:rsidR="0094665D" w:rsidRPr="00327784">
              <w:rPr>
                <w:rStyle w:val="Hyperlink"/>
                <w:noProof/>
              </w:rPr>
              <w:t>2.4.2.</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Modely v klasifikácii röntgenových snímok</w:t>
            </w:r>
            <w:r w:rsidR="0094665D">
              <w:rPr>
                <w:noProof/>
                <w:webHidden/>
              </w:rPr>
              <w:tab/>
            </w:r>
            <w:r w:rsidR="0094665D">
              <w:rPr>
                <w:noProof/>
                <w:webHidden/>
              </w:rPr>
              <w:fldChar w:fldCharType="begin"/>
            </w:r>
            <w:r w:rsidR="0094665D">
              <w:rPr>
                <w:noProof/>
                <w:webHidden/>
              </w:rPr>
              <w:instrText xml:space="preserve"> PAGEREF _Toc166494362 \h </w:instrText>
            </w:r>
            <w:r w:rsidR="0094665D">
              <w:rPr>
                <w:noProof/>
                <w:webHidden/>
              </w:rPr>
            </w:r>
            <w:r w:rsidR="0094665D">
              <w:rPr>
                <w:noProof/>
                <w:webHidden/>
              </w:rPr>
              <w:fldChar w:fldCharType="separate"/>
            </w:r>
            <w:r w:rsidR="0094665D">
              <w:rPr>
                <w:noProof/>
                <w:webHidden/>
              </w:rPr>
              <w:t>22</w:t>
            </w:r>
            <w:r w:rsidR="0094665D">
              <w:rPr>
                <w:noProof/>
                <w:webHidden/>
              </w:rPr>
              <w:fldChar w:fldCharType="end"/>
            </w:r>
          </w:hyperlink>
        </w:p>
        <w:p w14:paraId="37525F1C" w14:textId="697C63EE"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63" w:history="1">
            <w:r w:rsidR="0094665D" w:rsidRPr="00327784">
              <w:rPr>
                <w:rStyle w:val="Hyperlink"/>
                <w:noProof/>
              </w:rPr>
              <w:t>2.4.3.</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Inovácie a zlepšenia</w:t>
            </w:r>
            <w:r w:rsidR="0094665D">
              <w:rPr>
                <w:noProof/>
                <w:webHidden/>
              </w:rPr>
              <w:tab/>
            </w:r>
            <w:r w:rsidR="0094665D">
              <w:rPr>
                <w:noProof/>
                <w:webHidden/>
              </w:rPr>
              <w:fldChar w:fldCharType="begin"/>
            </w:r>
            <w:r w:rsidR="0094665D">
              <w:rPr>
                <w:noProof/>
                <w:webHidden/>
              </w:rPr>
              <w:instrText xml:space="preserve"> PAGEREF _Toc166494363 \h </w:instrText>
            </w:r>
            <w:r w:rsidR="0094665D">
              <w:rPr>
                <w:noProof/>
                <w:webHidden/>
              </w:rPr>
            </w:r>
            <w:r w:rsidR="0094665D">
              <w:rPr>
                <w:noProof/>
                <w:webHidden/>
              </w:rPr>
              <w:fldChar w:fldCharType="separate"/>
            </w:r>
            <w:r w:rsidR="0094665D">
              <w:rPr>
                <w:noProof/>
                <w:webHidden/>
              </w:rPr>
              <w:t>24</w:t>
            </w:r>
            <w:r w:rsidR="0094665D">
              <w:rPr>
                <w:noProof/>
                <w:webHidden/>
              </w:rPr>
              <w:fldChar w:fldCharType="end"/>
            </w:r>
          </w:hyperlink>
        </w:p>
        <w:p w14:paraId="6E177DDA" w14:textId="3A061015"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64" w:history="1">
            <w:r w:rsidR="0094665D" w:rsidRPr="00327784">
              <w:rPr>
                <w:rStyle w:val="Hyperlink"/>
                <w:noProof/>
              </w:rPr>
              <w:t>2.4.4.</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Medzery a príležitosti pre výskum</w:t>
            </w:r>
            <w:r w:rsidR="0094665D">
              <w:rPr>
                <w:noProof/>
                <w:webHidden/>
              </w:rPr>
              <w:tab/>
            </w:r>
            <w:r w:rsidR="0094665D">
              <w:rPr>
                <w:noProof/>
                <w:webHidden/>
              </w:rPr>
              <w:fldChar w:fldCharType="begin"/>
            </w:r>
            <w:r w:rsidR="0094665D">
              <w:rPr>
                <w:noProof/>
                <w:webHidden/>
              </w:rPr>
              <w:instrText xml:space="preserve"> PAGEREF _Toc166494364 \h </w:instrText>
            </w:r>
            <w:r w:rsidR="0094665D">
              <w:rPr>
                <w:noProof/>
                <w:webHidden/>
              </w:rPr>
            </w:r>
            <w:r w:rsidR="0094665D">
              <w:rPr>
                <w:noProof/>
                <w:webHidden/>
              </w:rPr>
              <w:fldChar w:fldCharType="separate"/>
            </w:r>
            <w:r w:rsidR="0094665D">
              <w:rPr>
                <w:noProof/>
                <w:webHidden/>
              </w:rPr>
              <w:t>25</w:t>
            </w:r>
            <w:r w:rsidR="0094665D">
              <w:rPr>
                <w:noProof/>
                <w:webHidden/>
              </w:rPr>
              <w:fldChar w:fldCharType="end"/>
            </w:r>
          </w:hyperlink>
        </w:p>
        <w:p w14:paraId="1643F561" w14:textId="038732CE" w:rsidR="0094665D" w:rsidRDefault="00000000">
          <w:pPr>
            <w:pStyle w:val="TOC1"/>
            <w:rPr>
              <w:rFonts w:asciiTheme="minorHAnsi" w:eastAsiaTheme="minorEastAsia" w:hAnsiTheme="minorHAnsi" w:cstheme="minorBidi"/>
              <w:b w:val="0"/>
              <w:kern w:val="2"/>
              <w:szCs w:val="24"/>
              <w:lang w:val="en-US"/>
              <w14:ligatures w14:val="standardContextual"/>
            </w:rPr>
          </w:pPr>
          <w:hyperlink w:anchor="_Toc166494365" w:history="1">
            <w:r w:rsidR="0094665D" w:rsidRPr="00327784">
              <w:rPr>
                <w:rStyle w:val="Hyperlink"/>
              </w:rPr>
              <w:t>3.</w:t>
            </w:r>
            <w:r w:rsidR="0094665D">
              <w:rPr>
                <w:rFonts w:asciiTheme="minorHAnsi" w:eastAsiaTheme="minorEastAsia" w:hAnsiTheme="minorHAnsi" w:cstheme="minorBidi"/>
                <w:b w:val="0"/>
                <w:kern w:val="2"/>
                <w:szCs w:val="24"/>
                <w:lang w:val="en-US"/>
                <w14:ligatures w14:val="standardContextual"/>
              </w:rPr>
              <w:tab/>
            </w:r>
            <w:r w:rsidR="0094665D" w:rsidRPr="00327784">
              <w:rPr>
                <w:rStyle w:val="Hyperlink"/>
              </w:rPr>
              <w:t>Ciele práce</w:t>
            </w:r>
            <w:r w:rsidR="0094665D">
              <w:rPr>
                <w:webHidden/>
              </w:rPr>
              <w:tab/>
            </w:r>
            <w:r w:rsidR="0094665D">
              <w:rPr>
                <w:webHidden/>
              </w:rPr>
              <w:fldChar w:fldCharType="begin"/>
            </w:r>
            <w:r w:rsidR="0094665D">
              <w:rPr>
                <w:webHidden/>
              </w:rPr>
              <w:instrText xml:space="preserve"> PAGEREF _Toc166494365 \h </w:instrText>
            </w:r>
            <w:r w:rsidR="0094665D">
              <w:rPr>
                <w:webHidden/>
              </w:rPr>
            </w:r>
            <w:r w:rsidR="0094665D">
              <w:rPr>
                <w:webHidden/>
              </w:rPr>
              <w:fldChar w:fldCharType="separate"/>
            </w:r>
            <w:r w:rsidR="0094665D">
              <w:rPr>
                <w:webHidden/>
              </w:rPr>
              <w:t>27</w:t>
            </w:r>
            <w:r w:rsidR="0094665D">
              <w:rPr>
                <w:webHidden/>
              </w:rPr>
              <w:fldChar w:fldCharType="end"/>
            </w:r>
          </w:hyperlink>
        </w:p>
        <w:p w14:paraId="48295458" w14:textId="37E35E26" w:rsidR="0094665D" w:rsidRDefault="00000000">
          <w:pPr>
            <w:pStyle w:val="TOC1"/>
            <w:rPr>
              <w:rFonts w:asciiTheme="minorHAnsi" w:eastAsiaTheme="minorEastAsia" w:hAnsiTheme="minorHAnsi" w:cstheme="minorBidi"/>
              <w:b w:val="0"/>
              <w:kern w:val="2"/>
              <w:szCs w:val="24"/>
              <w:lang w:val="en-US"/>
              <w14:ligatures w14:val="standardContextual"/>
            </w:rPr>
          </w:pPr>
          <w:hyperlink w:anchor="_Toc166494366" w:history="1">
            <w:r w:rsidR="0094665D" w:rsidRPr="00327784">
              <w:rPr>
                <w:rStyle w:val="Hyperlink"/>
              </w:rPr>
              <w:t>4.</w:t>
            </w:r>
            <w:r w:rsidR="0094665D">
              <w:rPr>
                <w:rFonts w:asciiTheme="minorHAnsi" w:eastAsiaTheme="minorEastAsia" w:hAnsiTheme="minorHAnsi" w:cstheme="minorBidi"/>
                <w:b w:val="0"/>
                <w:kern w:val="2"/>
                <w:szCs w:val="24"/>
                <w:lang w:val="en-US"/>
                <w14:ligatures w14:val="standardContextual"/>
              </w:rPr>
              <w:tab/>
            </w:r>
            <w:r w:rsidR="0094665D" w:rsidRPr="00327784">
              <w:rPr>
                <w:rStyle w:val="Hyperlink"/>
              </w:rPr>
              <w:t>Metodológia</w:t>
            </w:r>
            <w:r w:rsidR="0094665D">
              <w:rPr>
                <w:webHidden/>
              </w:rPr>
              <w:tab/>
            </w:r>
            <w:r w:rsidR="0094665D">
              <w:rPr>
                <w:webHidden/>
              </w:rPr>
              <w:fldChar w:fldCharType="begin"/>
            </w:r>
            <w:r w:rsidR="0094665D">
              <w:rPr>
                <w:webHidden/>
              </w:rPr>
              <w:instrText xml:space="preserve"> PAGEREF _Toc166494366 \h </w:instrText>
            </w:r>
            <w:r w:rsidR="0094665D">
              <w:rPr>
                <w:webHidden/>
              </w:rPr>
            </w:r>
            <w:r w:rsidR="0094665D">
              <w:rPr>
                <w:webHidden/>
              </w:rPr>
              <w:fldChar w:fldCharType="separate"/>
            </w:r>
            <w:r w:rsidR="0094665D">
              <w:rPr>
                <w:webHidden/>
              </w:rPr>
              <w:t>29</w:t>
            </w:r>
            <w:r w:rsidR="0094665D">
              <w:rPr>
                <w:webHidden/>
              </w:rPr>
              <w:fldChar w:fldCharType="end"/>
            </w:r>
          </w:hyperlink>
        </w:p>
        <w:p w14:paraId="74958018" w14:textId="00ADCBB6" w:rsidR="0094665D" w:rsidRDefault="00000000">
          <w:pPr>
            <w:pStyle w:val="TOC2"/>
            <w:rPr>
              <w:rFonts w:asciiTheme="minorHAnsi" w:eastAsiaTheme="minorEastAsia" w:hAnsiTheme="minorHAnsi" w:cstheme="minorBidi"/>
              <w:noProof/>
              <w:kern w:val="2"/>
              <w:szCs w:val="24"/>
              <w:lang w:val="en-US"/>
              <w14:ligatures w14:val="standardContextual"/>
            </w:rPr>
          </w:pPr>
          <w:hyperlink w:anchor="_Toc166494367" w:history="1">
            <w:r w:rsidR="0094665D" w:rsidRPr="00327784">
              <w:rPr>
                <w:rStyle w:val="Hyperlink"/>
                <w:noProof/>
              </w:rPr>
              <w:t>4.1.</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Relevantnosť súboru údajov a teoretická relevantnosť</w:t>
            </w:r>
            <w:r w:rsidR="0094665D">
              <w:rPr>
                <w:noProof/>
                <w:webHidden/>
              </w:rPr>
              <w:tab/>
            </w:r>
            <w:r w:rsidR="0094665D">
              <w:rPr>
                <w:noProof/>
                <w:webHidden/>
              </w:rPr>
              <w:fldChar w:fldCharType="begin"/>
            </w:r>
            <w:r w:rsidR="0094665D">
              <w:rPr>
                <w:noProof/>
                <w:webHidden/>
              </w:rPr>
              <w:instrText xml:space="preserve"> PAGEREF _Toc166494367 \h </w:instrText>
            </w:r>
            <w:r w:rsidR="0094665D">
              <w:rPr>
                <w:noProof/>
                <w:webHidden/>
              </w:rPr>
            </w:r>
            <w:r w:rsidR="0094665D">
              <w:rPr>
                <w:noProof/>
                <w:webHidden/>
              </w:rPr>
              <w:fldChar w:fldCharType="separate"/>
            </w:r>
            <w:r w:rsidR="0094665D">
              <w:rPr>
                <w:noProof/>
                <w:webHidden/>
              </w:rPr>
              <w:t>29</w:t>
            </w:r>
            <w:r w:rsidR="0094665D">
              <w:rPr>
                <w:noProof/>
                <w:webHidden/>
              </w:rPr>
              <w:fldChar w:fldCharType="end"/>
            </w:r>
          </w:hyperlink>
        </w:p>
        <w:p w14:paraId="2660078A" w14:textId="72978329" w:rsidR="0094665D" w:rsidRDefault="00000000">
          <w:pPr>
            <w:pStyle w:val="TOC2"/>
            <w:rPr>
              <w:rFonts w:asciiTheme="minorHAnsi" w:eastAsiaTheme="minorEastAsia" w:hAnsiTheme="minorHAnsi" w:cstheme="minorBidi"/>
              <w:noProof/>
              <w:kern w:val="2"/>
              <w:szCs w:val="24"/>
              <w:lang w:val="en-US"/>
              <w14:ligatures w14:val="standardContextual"/>
            </w:rPr>
          </w:pPr>
          <w:hyperlink w:anchor="_Toc166494368" w:history="1">
            <w:r w:rsidR="0094665D" w:rsidRPr="00327784">
              <w:rPr>
                <w:rStyle w:val="Hyperlink"/>
                <w:noProof/>
              </w:rPr>
              <w:t>4.2.</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Príprava a predbežné spracovanie údajov</w:t>
            </w:r>
            <w:r w:rsidR="0094665D">
              <w:rPr>
                <w:noProof/>
                <w:webHidden/>
              </w:rPr>
              <w:tab/>
            </w:r>
            <w:r w:rsidR="0094665D">
              <w:rPr>
                <w:noProof/>
                <w:webHidden/>
              </w:rPr>
              <w:fldChar w:fldCharType="begin"/>
            </w:r>
            <w:r w:rsidR="0094665D">
              <w:rPr>
                <w:noProof/>
                <w:webHidden/>
              </w:rPr>
              <w:instrText xml:space="preserve"> PAGEREF _Toc166494368 \h </w:instrText>
            </w:r>
            <w:r w:rsidR="0094665D">
              <w:rPr>
                <w:noProof/>
                <w:webHidden/>
              </w:rPr>
            </w:r>
            <w:r w:rsidR="0094665D">
              <w:rPr>
                <w:noProof/>
                <w:webHidden/>
              </w:rPr>
              <w:fldChar w:fldCharType="separate"/>
            </w:r>
            <w:r w:rsidR="0094665D">
              <w:rPr>
                <w:noProof/>
                <w:webHidden/>
              </w:rPr>
              <w:t>31</w:t>
            </w:r>
            <w:r w:rsidR="0094665D">
              <w:rPr>
                <w:noProof/>
                <w:webHidden/>
              </w:rPr>
              <w:fldChar w:fldCharType="end"/>
            </w:r>
          </w:hyperlink>
        </w:p>
        <w:p w14:paraId="4D0E057C" w14:textId="7360E834" w:rsidR="0094665D" w:rsidRDefault="00000000">
          <w:pPr>
            <w:pStyle w:val="TOC2"/>
            <w:rPr>
              <w:rFonts w:asciiTheme="minorHAnsi" w:eastAsiaTheme="minorEastAsia" w:hAnsiTheme="minorHAnsi" w:cstheme="minorBidi"/>
              <w:noProof/>
              <w:kern w:val="2"/>
              <w:szCs w:val="24"/>
              <w:lang w:val="en-US"/>
              <w14:ligatures w14:val="standardContextual"/>
            </w:rPr>
          </w:pPr>
          <w:hyperlink w:anchor="_Toc166494369" w:history="1">
            <w:r w:rsidR="0094665D" w:rsidRPr="00327784">
              <w:rPr>
                <w:rStyle w:val="Hyperlink"/>
                <w:noProof/>
              </w:rPr>
              <w:t>4.3.</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Stratégie rozšírenia údajov</w:t>
            </w:r>
            <w:r w:rsidR="0094665D">
              <w:rPr>
                <w:noProof/>
                <w:webHidden/>
              </w:rPr>
              <w:tab/>
            </w:r>
            <w:r w:rsidR="0094665D">
              <w:rPr>
                <w:noProof/>
                <w:webHidden/>
              </w:rPr>
              <w:fldChar w:fldCharType="begin"/>
            </w:r>
            <w:r w:rsidR="0094665D">
              <w:rPr>
                <w:noProof/>
                <w:webHidden/>
              </w:rPr>
              <w:instrText xml:space="preserve"> PAGEREF _Toc166494369 \h </w:instrText>
            </w:r>
            <w:r w:rsidR="0094665D">
              <w:rPr>
                <w:noProof/>
                <w:webHidden/>
              </w:rPr>
            </w:r>
            <w:r w:rsidR="0094665D">
              <w:rPr>
                <w:noProof/>
                <w:webHidden/>
              </w:rPr>
              <w:fldChar w:fldCharType="separate"/>
            </w:r>
            <w:r w:rsidR="0094665D">
              <w:rPr>
                <w:noProof/>
                <w:webHidden/>
              </w:rPr>
              <w:t>32</w:t>
            </w:r>
            <w:r w:rsidR="0094665D">
              <w:rPr>
                <w:noProof/>
                <w:webHidden/>
              </w:rPr>
              <w:fldChar w:fldCharType="end"/>
            </w:r>
          </w:hyperlink>
        </w:p>
        <w:p w14:paraId="2DF54369" w14:textId="3E63170B"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70" w:history="1">
            <w:r w:rsidR="0094665D" w:rsidRPr="00327784">
              <w:rPr>
                <w:rStyle w:val="Hyperlink"/>
                <w:noProof/>
              </w:rPr>
              <w:t>4.3.1.</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Zdôvodnenie augmentácie</w:t>
            </w:r>
            <w:r w:rsidR="0094665D">
              <w:rPr>
                <w:noProof/>
                <w:webHidden/>
              </w:rPr>
              <w:tab/>
            </w:r>
            <w:r w:rsidR="0094665D">
              <w:rPr>
                <w:noProof/>
                <w:webHidden/>
              </w:rPr>
              <w:fldChar w:fldCharType="begin"/>
            </w:r>
            <w:r w:rsidR="0094665D">
              <w:rPr>
                <w:noProof/>
                <w:webHidden/>
              </w:rPr>
              <w:instrText xml:space="preserve"> PAGEREF _Toc166494370 \h </w:instrText>
            </w:r>
            <w:r w:rsidR="0094665D">
              <w:rPr>
                <w:noProof/>
                <w:webHidden/>
              </w:rPr>
            </w:r>
            <w:r w:rsidR="0094665D">
              <w:rPr>
                <w:noProof/>
                <w:webHidden/>
              </w:rPr>
              <w:fldChar w:fldCharType="separate"/>
            </w:r>
            <w:r w:rsidR="0094665D">
              <w:rPr>
                <w:noProof/>
                <w:webHidden/>
              </w:rPr>
              <w:t>32</w:t>
            </w:r>
            <w:r w:rsidR="0094665D">
              <w:rPr>
                <w:noProof/>
                <w:webHidden/>
              </w:rPr>
              <w:fldChar w:fldCharType="end"/>
            </w:r>
          </w:hyperlink>
        </w:p>
        <w:p w14:paraId="3527D30F" w14:textId="42DC665C"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71" w:history="1">
            <w:r w:rsidR="0094665D" w:rsidRPr="00327784">
              <w:rPr>
                <w:rStyle w:val="Hyperlink"/>
                <w:noProof/>
              </w:rPr>
              <w:t>4.3.2.</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Stratégie rozširovania údajov a ich vplyv na výkonnosť modelov</w:t>
            </w:r>
            <w:r w:rsidR="0094665D">
              <w:rPr>
                <w:noProof/>
                <w:webHidden/>
              </w:rPr>
              <w:tab/>
            </w:r>
            <w:r w:rsidR="0094665D">
              <w:rPr>
                <w:noProof/>
                <w:webHidden/>
              </w:rPr>
              <w:fldChar w:fldCharType="begin"/>
            </w:r>
            <w:r w:rsidR="0094665D">
              <w:rPr>
                <w:noProof/>
                <w:webHidden/>
              </w:rPr>
              <w:instrText xml:space="preserve"> PAGEREF _Toc166494371 \h </w:instrText>
            </w:r>
            <w:r w:rsidR="0094665D">
              <w:rPr>
                <w:noProof/>
                <w:webHidden/>
              </w:rPr>
            </w:r>
            <w:r w:rsidR="0094665D">
              <w:rPr>
                <w:noProof/>
                <w:webHidden/>
              </w:rPr>
              <w:fldChar w:fldCharType="separate"/>
            </w:r>
            <w:r w:rsidR="0094665D">
              <w:rPr>
                <w:noProof/>
                <w:webHidden/>
              </w:rPr>
              <w:t>33</w:t>
            </w:r>
            <w:r w:rsidR="0094665D">
              <w:rPr>
                <w:noProof/>
                <w:webHidden/>
              </w:rPr>
              <w:fldChar w:fldCharType="end"/>
            </w:r>
          </w:hyperlink>
        </w:p>
        <w:p w14:paraId="53D8BDF7" w14:textId="784832A6" w:rsidR="0094665D" w:rsidRDefault="00000000">
          <w:pPr>
            <w:pStyle w:val="TOC2"/>
            <w:rPr>
              <w:rFonts w:asciiTheme="minorHAnsi" w:eastAsiaTheme="minorEastAsia" w:hAnsiTheme="minorHAnsi" w:cstheme="minorBidi"/>
              <w:noProof/>
              <w:kern w:val="2"/>
              <w:szCs w:val="24"/>
              <w:lang w:val="en-US"/>
              <w14:ligatures w14:val="standardContextual"/>
            </w:rPr>
          </w:pPr>
          <w:hyperlink w:anchor="_Toc166494372" w:history="1">
            <w:r w:rsidR="0094665D" w:rsidRPr="00327784">
              <w:rPr>
                <w:rStyle w:val="Hyperlink"/>
                <w:noProof/>
              </w:rPr>
              <w:t>4.4.</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Výber modelu</w:t>
            </w:r>
            <w:r w:rsidR="0094665D">
              <w:rPr>
                <w:noProof/>
                <w:webHidden/>
              </w:rPr>
              <w:tab/>
            </w:r>
            <w:r w:rsidR="0094665D">
              <w:rPr>
                <w:noProof/>
                <w:webHidden/>
              </w:rPr>
              <w:fldChar w:fldCharType="begin"/>
            </w:r>
            <w:r w:rsidR="0094665D">
              <w:rPr>
                <w:noProof/>
                <w:webHidden/>
              </w:rPr>
              <w:instrText xml:space="preserve"> PAGEREF _Toc166494372 \h </w:instrText>
            </w:r>
            <w:r w:rsidR="0094665D">
              <w:rPr>
                <w:noProof/>
                <w:webHidden/>
              </w:rPr>
            </w:r>
            <w:r w:rsidR="0094665D">
              <w:rPr>
                <w:noProof/>
                <w:webHidden/>
              </w:rPr>
              <w:fldChar w:fldCharType="separate"/>
            </w:r>
            <w:r w:rsidR="0094665D">
              <w:rPr>
                <w:noProof/>
                <w:webHidden/>
              </w:rPr>
              <w:t>34</w:t>
            </w:r>
            <w:r w:rsidR="0094665D">
              <w:rPr>
                <w:noProof/>
                <w:webHidden/>
              </w:rPr>
              <w:fldChar w:fldCharType="end"/>
            </w:r>
          </w:hyperlink>
        </w:p>
        <w:p w14:paraId="3CFC8C90" w14:textId="64478F9D" w:rsidR="0094665D" w:rsidRDefault="00000000">
          <w:pPr>
            <w:pStyle w:val="TOC2"/>
            <w:rPr>
              <w:rFonts w:asciiTheme="minorHAnsi" w:eastAsiaTheme="minorEastAsia" w:hAnsiTheme="minorHAnsi" w:cstheme="minorBidi"/>
              <w:noProof/>
              <w:kern w:val="2"/>
              <w:szCs w:val="24"/>
              <w:lang w:val="en-US"/>
              <w14:ligatures w14:val="standardContextual"/>
            </w:rPr>
          </w:pPr>
          <w:hyperlink w:anchor="_Toc166494373" w:history="1">
            <w:r w:rsidR="0094665D" w:rsidRPr="00327784">
              <w:rPr>
                <w:rStyle w:val="Hyperlink"/>
                <w:noProof/>
              </w:rPr>
              <w:t>4.5.</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Rámec hodnotenia</w:t>
            </w:r>
            <w:r w:rsidR="0094665D">
              <w:rPr>
                <w:noProof/>
                <w:webHidden/>
              </w:rPr>
              <w:tab/>
            </w:r>
            <w:r w:rsidR="0094665D">
              <w:rPr>
                <w:noProof/>
                <w:webHidden/>
              </w:rPr>
              <w:fldChar w:fldCharType="begin"/>
            </w:r>
            <w:r w:rsidR="0094665D">
              <w:rPr>
                <w:noProof/>
                <w:webHidden/>
              </w:rPr>
              <w:instrText xml:space="preserve"> PAGEREF _Toc166494373 \h </w:instrText>
            </w:r>
            <w:r w:rsidR="0094665D">
              <w:rPr>
                <w:noProof/>
                <w:webHidden/>
              </w:rPr>
            </w:r>
            <w:r w:rsidR="0094665D">
              <w:rPr>
                <w:noProof/>
                <w:webHidden/>
              </w:rPr>
              <w:fldChar w:fldCharType="separate"/>
            </w:r>
            <w:r w:rsidR="0094665D">
              <w:rPr>
                <w:noProof/>
                <w:webHidden/>
              </w:rPr>
              <w:t>35</w:t>
            </w:r>
            <w:r w:rsidR="0094665D">
              <w:rPr>
                <w:noProof/>
                <w:webHidden/>
              </w:rPr>
              <w:fldChar w:fldCharType="end"/>
            </w:r>
          </w:hyperlink>
        </w:p>
        <w:p w14:paraId="3FA9565D" w14:textId="7B1F96CA"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74" w:history="1">
            <w:r w:rsidR="0094665D" w:rsidRPr="00327784">
              <w:rPr>
                <w:rStyle w:val="Hyperlink"/>
                <w:noProof/>
              </w:rPr>
              <w:t>4.5.1.</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Hodnotiace parametre</w:t>
            </w:r>
            <w:r w:rsidR="0094665D">
              <w:rPr>
                <w:noProof/>
                <w:webHidden/>
              </w:rPr>
              <w:tab/>
            </w:r>
            <w:r w:rsidR="0094665D">
              <w:rPr>
                <w:noProof/>
                <w:webHidden/>
              </w:rPr>
              <w:fldChar w:fldCharType="begin"/>
            </w:r>
            <w:r w:rsidR="0094665D">
              <w:rPr>
                <w:noProof/>
                <w:webHidden/>
              </w:rPr>
              <w:instrText xml:space="preserve"> PAGEREF _Toc166494374 \h </w:instrText>
            </w:r>
            <w:r w:rsidR="0094665D">
              <w:rPr>
                <w:noProof/>
                <w:webHidden/>
              </w:rPr>
            </w:r>
            <w:r w:rsidR="0094665D">
              <w:rPr>
                <w:noProof/>
                <w:webHidden/>
              </w:rPr>
              <w:fldChar w:fldCharType="separate"/>
            </w:r>
            <w:r w:rsidR="0094665D">
              <w:rPr>
                <w:noProof/>
                <w:webHidden/>
              </w:rPr>
              <w:t>35</w:t>
            </w:r>
            <w:r w:rsidR="0094665D">
              <w:rPr>
                <w:noProof/>
                <w:webHidden/>
              </w:rPr>
              <w:fldChar w:fldCharType="end"/>
            </w:r>
          </w:hyperlink>
        </w:p>
        <w:p w14:paraId="5E6316C2" w14:textId="3EA53180"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75" w:history="1">
            <w:r w:rsidR="0094665D" w:rsidRPr="00327784">
              <w:rPr>
                <w:rStyle w:val="Hyperlink"/>
                <w:noProof/>
              </w:rPr>
              <w:t>4.5.2.</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Rozdelenie súboru údajov</w:t>
            </w:r>
            <w:r w:rsidR="0094665D">
              <w:rPr>
                <w:noProof/>
                <w:webHidden/>
              </w:rPr>
              <w:tab/>
            </w:r>
            <w:r w:rsidR="0094665D">
              <w:rPr>
                <w:noProof/>
                <w:webHidden/>
              </w:rPr>
              <w:fldChar w:fldCharType="begin"/>
            </w:r>
            <w:r w:rsidR="0094665D">
              <w:rPr>
                <w:noProof/>
                <w:webHidden/>
              </w:rPr>
              <w:instrText xml:space="preserve"> PAGEREF _Toc166494375 \h </w:instrText>
            </w:r>
            <w:r w:rsidR="0094665D">
              <w:rPr>
                <w:noProof/>
                <w:webHidden/>
              </w:rPr>
            </w:r>
            <w:r w:rsidR="0094665D">
              <w:rPr>
                <w:noProof/>
                <w:webHidden/>
              </w:rPr>
              <w:fldChar w:fldCharType="separate"/>
            </w:r>
            <w:r w:rsidR="0094665D">
              <w:rPr>
                <w:noProof/>
                <w:webHidden/>
              </w:rPr>
              <w:t>36</w:t>
            </w:r>
            <w:r w:rsidR="0094665D">
              <w:rPr>
                <w:noProof/>
                <w:webHidden/>
              </w:rPr>
              <w:fldChar w:fldCharType="end"/>
            </w:r>
          </w:hyperlink>
        </w:p>
        <w:p w14:paraId="1A6CFCAD" w14:textId="104A9AB5" w:rsidR="0094665D" w:rsidRDefault="00000000">
          <w:pPr>
            <w:pStyle w:val="TOC1"/>
            <w:rPr>
              <w:rFonts w:asciiTheme="minorHAnsi" w:eastAsiaTheme="minorEastAsia" w:hAnsiTheme="minorHAnsi" w:cstheme="minorBidi"/>
              <w:b w:val="0"/>
              <w:kern w:val="2"/>
              <w:szCs w:val="24"/>
              <w:lang w:val="en-US"/>
              <w14:ligatures w14:val="standardContextual"/>
            </w:rPr>
          </w:pPr>
          <w:hyperlink w:anchor="_Toc166494376" w:history="1">
            <w:r w:rsidR="0094665D" w:rsidRPr="00327784">
              <w:rPr>
                <w:rStyle w:val="Hyperlink"/>
              </w:rPr>
              <w:t>5.</w:t>
            </w:r>
            <w:r w:rsidR="0094665D">
              <w:rPr>
                <w:rFonts w:asciiTheme="minorHAnsi" w:eastAsiaTheme="minorEastAsia" w:hAnsiTheme="minorHAnsi" w:cstheme="minorBidi"/>
                <w:b w:val="0"/>
                <w:kern w:val="2"/>
                <w:szCs w:val="24"/>
                <w:lang w:val="en-US"/>
                <w14:ligatures w14:val="standardContextual"/>
              </w:rPr>
              <w:tab/>
            </w:r>
            <w:r w:rsidR="0094665D" w:rsidRPr="00327784">
              <w:rPr>
                <w:rStyle w:val="Hyperlink"/>
              </w:rPr>
              <w:t>Implementácia</w:t>
            </w:r>
            <w:r w:rsidR="0094665D">
              <w:rPr>
                <w:webHidden/>
              </w:rPr>
              <w:tab/>
            </w:r>
            <w:r w:rsidR="0094665D">
              <w:rPr>
                <w:webHidden/>
              </w:rPr>
              <w:fldChar w:fldCharType="begin"/>
            </w:r>
            <w:r w:rsidR="0094665D">
              <w:rPr>
                <w:webHidden/>
              </w:rPr>
              <w:instrText xml:space="preserve"> PAGEREF _Toc166494376 \h </w:instrText>
            </w:r>
            <w:r w:rsidR="0094665D">
              <w:rPr>
                <w:webHidden/>
              </w:rPr>
            </w:r>
            <w:r w:rsidR="0094665D">
              <w:rPr>
                <w:webHidden/>
              </w:rPr>
              <w:fldChar w:fldCharType="separate"/>
            </w:r>
            <w:r w:rsidR="0094665D">
              <w:rPr>
                <w:webHidden/>
              </w:rPr>
              <w:t>37</w:t>
            </w:r>
            <w:r w:rsidR="0094665D">
              <w:rPr>
                <w:webHidden/>
              </w:rPr>
              <w:fldChar w:fldCharType="end"/>
            </w:r>
          </w:hyperlink>
        </w:p>
        <w:p w14:paraId="62263769" w14:textId="315CC9CF" w:rsidR="0094665D" w:rsidRDefault="00000000">
          <w:pPr>
            <w:pStyle w:val="TOC2"/>
            <w:rPr>
              <w:rFonts w:asciiTheme="minorHAnsi" w:eastAsiaTheme="minorEastAsia" w:hAnsiTheme="minorHAnsi" w:cstheme="minorBidi"/>
              <w:noProof/>
              <w:kern w:val="2"/>
              <w:szCs w:val="24"/>
              <w:lang w:val="en-US"/>
              <w14:ligatures w14:val="standardContextual"/>
            </w:rPr>
          </w:pPr>
          <w:hyperlink w:anchor="_Toc166494377" w:history="1">
            <w:r w:rsidR="0094665D" w:rsidRPr="00327784">
              <w:rPr>
                <w:rStyle w:val="Hyperlink"/>
                <w:noProof/>
              </w:rPr>
              <w:t>5.1.</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Vykonávanie prípravy a rozširovania údajov</w:t>
            </w:r>
            <w:r w:rsidR="0094665D">
              <w:rPr>
                <w:noProof/>
                <w:webHidden/>
              </w:rPr>
              <w:tab/>
            </w:r>
            <w:r w:rsidR="0094665D">
              <w:rPr>
                <w:noProof/>
                <w:webHidden/>
              </w:rPr>
              <w:fldChar w:fldCharType="begin"/>
            </w:r>
            <w:r w:rsidR="0094665D">
              <w:rPr>
                <w:noProof/>
                <w:webHidden/>
              </w:rPr>
              <w:instrText xml:space="preserve"> PAGEREF _Toc166494377 \h </w:instrText>
            </w:r>
            <w:r w:rsidR="0094665D">
              <w:rPr>
                <w:noProof/>
                <w:webHidden/>
              </w:rPr>
            </w:r>
            <w:r w:rsidR="0094665D">
              <w:rPr>
                <w:noProof/>
                <w:webHidden/>
              </w:rPr>
              <w:fldChar w:fldCharType="separate"/>
            </w:r>
            <w:r w:rsidR="0094665D">
              <w:rPr>
                <w:noProof/>
                <w:webHidden/>
              </w:rPr>
              <w:t>37</w:t>
            </w:r>
            <w:r w:rsidR="0094665D">
              <w:rPr>
                <w:noProof/>
                <w:webHidden/>
              </w:rPr>
              <w:fldChar w:fldCharType="end"/>
            </w:r>
          </w:hyperlink>
        </w:p>
        <w:p w14:paraId="6F28AAAE" w14:textId="483EFABA"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78" w:history="1">
            <w:r w:rsidR="0094665D" w:rsidRPr="00327784">
              <w:rPr>
                <w:rStyle w:val="Hyperlink"/>
                <w:noProof/>
              </w:rPr>
              <w:t>5.1.1.</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Implementácia predbežného spracovania</w:t>
            </w:r>
            <w:r w:rsidR="0094665D">
              <w:rPr>
                <w:noProof/>
                <w:webHidden/>
              </w:rPr>
              <w:tab/>
            </w:r>
            <w:r w:rsidR="0094665D">
              <w:rPr>
                <w:noProof/>
                <w:webHidden/>
              </w:rPr>
              <w:fldChar w:fldCharType="begin"/>
            </w:r>
            <w:r w:rsidR="0094665D">
              <w:rPr>
                <w:noProof/>
                <w:webHidden/>
              </w:rPr>
              <w:instrText xml:space="preserve"> PAGEREF _Toc166494378 \h </w:instrText>
            </w:r>
            <w:r w:rsidR="0094665D">
              <w:rPr>
                <w:noProof/>
                <w:webHidden/>
              </w:rPr>
            </w:r>
            <w:r w:rsidR="0094665D">
              <w:rPr>
                <w:noProof/>
                <w:webHidden/>
              </w:rPr>
              <w:fldChar w:fldCharType="separate"/>
            </w:r>
            <w:r w:rsidR="0094665D">
              <w:rPr>
                <w:noProof/>
                <w:webHidden/>
              </w:rPr>
              <w:t>37</w:t>
            </w:r>
            <w:r w:rsidR="0094665D">
              <w:rPr>
                <w:noProof/>
                <w:webHidden/>
              </w:rPr>
              <w:fldChar w:fldCharType="end"/>
            </w:r>
          </w:hyperlink>
        </w:p>
        <w:p w14:paraId="0628D8DD" w14:textId="01F06A44"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79" w:history="1">
            <w:r w:rsidR="0094665D" w:rsidRPr="00327784">
              <w:rPr>
                <w:rStyle w:val="Hyperlink"/>
                <w:noProof/>
              </w:rPr>
              <w:t>5.1.2.</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Použité techniky augmentácie</w:t>
            </w:r>
            <w:r w:rsidR="0094665D">
              <w:rPr>
                <w:noProof/>
                <w:webHidden/>
              </w:rPr>
              <w:tab/>
            </w:r>
            <w:r w:rsidR="0094665D">
              <w:rPr>
                <w:noProof/>
                <w:webHidden/>
              </w:rPr>
              <w:fldChar w:fldCharType="begin"/>
            </w:r>
            <w:r w:rsidR="0094665D">
              <w:rPr>
                <w:noProof/>
                <w:webHidden/>
              </w:rPr>
              <w:instrText xml:space="preserve"> PAGEREF _Toc166494379 \h </w:instrText>
            </w:r>
            <w:r w:rsidR="0094665D">
              <w:rPr>
                <w:noProof/>
                <w:webHidden/>
              </w:rPr>
            </w:r>
            <w:r w:rsidR="0094665D">
              <w:rPr>
                <w:noProof/>
                <w:webHidden/>
              </w:rPr>
              <w:fldChar w:fldCharType="separate"/>
            </w:r>
            <w:r w:rsidR="0094665D">
              <w:rPr>
                <w:noProof/>
                <w:webHidden/>
              </w:rPr>
              <w:t>38</w:t>
            </w:r>
            <w:r w:rsidR="0094665D">
              <w:rPr>
                <w:noProof/>
                <w:webHidden/>
              </w:rPr>
              <w:fldChar w:fldCharType="end"/>
            </w:r>
          </w:hyperlink>
        </w:p>
        <w:p w14:paraId="68144F4E" w14:textId="5DF2B5CA" w:rsidR="0094665D" w:rsidRDefault="00000000">
          <w:pPr>
            <w:pStyle w:val="TOC2"/>
            <w:rPr>
              <w:rFonts w:asciiTheme="minorHAnsi" w:eastAsiaTheme="minorEastAsia" w:hAnsiTheme="minorHAnsi" w:cstheme="minorBidi"/>
              <w:noProof/>
              <w:kern w:val="2"/>
              <w:szCs w:val="24"/>
              <w:lang w:val="en-US"/>
              <w14:ligatures w14:val="standardContextual"/>
            </w:rPr>
          </w:pPr>
          <w:hyperlink w:anchor="_Toc166494380" w:history="1">
            <w:r w:rsidR="0094665D" w:rsidRPr="00327784">
              <w:rPr>
                <w:rStyle w:val="Hyperlink"/>
                <w:noProof/>
              </w:rPr>
              <w:t>5.2.</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Spracovanie a delenie súborov údajov</w:t>
            </w:r>
            <w:r w:rsidR="0094665D">
              <w:rPr>
                <w:noProof/>
                <w:webHidden/>
              </w:rPr>
              <w:tab/>
            </w:r>
            <w:r w:rsidR="0094665D">
              <w:rPr>
                <w:noProof/>
                <w:webHidden/>
              </w:rPr>
              <w:fldChar w:fldCharType="begin"/>
            </w:r>
            <w:r w:rsidR="0094665D">
              <w:rPr>
                <w:noProof/>
                <w:webHidden/>
              </w:rPr>
              <w:instrText xml:space="preserve"> PAGEREF _Toc166494380 \h </w:instrText>
            </w:r>
            <w:r w:rsidR="0094665D">
              <w:rPr>
                <w:noProof/>
                <w:webHidden/>
              </w:rPr>
            </w:r>
            <w:r w:rsidR="0094665D">
              <w:rPr>
                <w:noProof/>
                <w:webHidden/>
              </w:rPr>
              <w:fldChar w:fldCharType="separate"/>
            </w:r>
            <w:r w:rsidR="0094665D">
              <w:rPr>
                <w:noProof/>
                <w:webHidden/>
              </w:rPr>
              <w:t>40</w:t>
            </w:r>
            <w:r w:rsidR="0094665D">
              <w:rPr>
                <w:noProof/>
                <w:webHidden/>
              </w:rPr>
              <w:fldChar w:fldCharType="end"/>
            </w:r>
          </w:hyperlink>
        </w:p>
        <w:p w14:paraId="6E3345F0" w14:textId="1AA0CF24"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81" w:history="1">
            <w:r w:rsidR="0094665D" w:rsidRPr="00327784">
              <w:rPr>
                <w:rStyle w:val="Hyperlink"/>
                <w:noProof/>
              </w:rPr>
              <w:t>5.2.1.</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Praktický prehľad a nastavenie súboru údajov</w:t>
            </w:r>
            <w:r w:rsidR="0094665D">
              <w:rPr>
                <w:noProof/>
                <w:webHidden/>
              </w:rPr>
              <w:tab/>
            </w:r>
            <w:r w:rsidR="0094665D">
              <w:rPr>
                <w:noProof/>
                <w:webHidden/>
              </w:rPr>
              <w:fldChar w:fldCharType="begin"/>
            </w:r>
            <w:r w:rsidR="0094665D">
              <w:rPr>
                <w:noProof/>
                <w:webHidden/>
              </w:rPr>
              <w:instrText xml:space="preserve"> PAGEREF _Toc166494381 \h </w:instrText>
            </w:r>
            <w:r w:rsidR="0094665D">
              <w:rPr>
                <w:noProof/>
                <w:webHidden/>
              </w:rPr>
            </w:r>
            <w:r w:rsidR="0094665D">
              <w:rPr>
                <w:noProof/>
                <w:webHidden/>
              </w:rPr>
              <w:fldChar w:fldCharType="separate"/>
            </w:r>
            <w:r w:rsidR="0094665D">
              <w:rPr>
                <w:noProof/>
                <w:webHidden/>
              </w:rPr>
              <w:t>40</w:t>
            </w:r>
            <w:r w:rsidR="0094665D">
              <w:rPr>
                <w:noProof/>
                <w:webHidden/>
              </w:rPr>
              <w:fldChar w:fldCharType="end"/>
            </w:r>
          </w:hyperlink>
        </w:p>
        <w:p w14:paraId="400F09E4" w14:textId="3CC2AAD4"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82" w:history="1">
            <w:r w:rsidR="0094665D" w:rsidRPr="00327784">
              <w:rPr>
                <w:rStyle w:val="Hyperlink"/>
                <w:noProof/>
              </w:rPr>
              <w:t>5.2.2.</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Proces rozdelenia</w:t>
            </w:r>
            <w:r w:rsidR="0094665D">
              <w:rPr>
                <w:noProof/>
                <w:webHidden/>
              </w:rPr>
              <w:tab/>
            </w:r>
            <w:r w:rsidR="0094665D">
              <w:rPr>
                <w:noProof/>
                <w:webHidden/>
              </w:rPr>
              <w:fldChar w:fldCharType="begin"/>
            </w:r>
            <w:r w:rsidR="0094665D">
              <w:rPr>
                <w:noProof/>
                <w:webHidden/>
              </w:rPr>
              <w:instrText xml:space="preserve"> PAGEREF _Toc166494382 \h </w:instrText>
            </w:r>
            <w:r w:rsidR="0094665D">
              <w:rPr>
                <w:noProof/>
                <w:webHidden/>
              </w:rPr>
            </w:r>
            <w:r w:rsidR="0094665D">
              <w:rPr>
                <w:noProof/>
                <w:webHidden/>
              </w:rPr>
              <w:fldChar w:fldCharType="separate"/>
            </w:r>
            <w:r w:rsidR="0094665D">
              <w:rPr>
                <w:noProof/>
                <w:webHidden/>
              </w:rPr>
              <w:t>41</w:t>
            </w:r>
            <w:r w:rsidR="0094665D">
              <w:rPr>
                <w:noProof/>
                <w:webHidden/>
              </w:rPr>
              <w:fldChar w:fldCharType="end"/>
            </w:r>
          </w:hyperlink>
        </w:p>
        <w:p w14:paraId="1BFB337E" w14:textId="12CF660D" w:rsidR="0094665D" w:rsidRDefault="00000000">
          <w:pPr>
            <w:pStyle w:val="TOC2"/>
            <w:rPr>
              <w:rFonts w:asciiTheme="minorHAnsi" w:eastAsiaTheme="minorEastAsia" w:hAnsiTheme="minorHAnsi" w:cstheme="minorBidi"/>
              <w:noProof/>
              <w:kern w:val="2"/>
              <w:szCs w:val="24"/>
              <w:lang w:val="en-US"/>
              <w14:ligatures w14:val="standardContextual"/>
            </w:rPr>
          </w:pPr>
          <w:hyperlink w:anchor="_Toc166494383" w:history="1">
            <w:r w:rsidR="0094665D" w:rsidRPr="00327784">
              <w:rPr>
                <w:rStyle w:val="Hyperlink"/>
                <w:noProof/>
              </w:rPr>
              <w:t>5.3.</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Modelový tréningový proces</w:t>
            </w:r>
            <w:r w:rsidR="0094665D">
              <w:rPr>
                <w:noProof/>
                <w:webHidden/>
              </w:rPr>
              <w:tab/>
            </w:r>
            <w:r w:rsidR="0094665D">
              <w:rPr>
                <w:noProof/>
                <w:webHidden/>
              </w:rPr>
              <w:fldChar w:fldCharType="begin"/>
            </w:r>
            <w:r w:rsidR="0094665D">
              <w:rPr>
                <w:noProof/>
                <w:webHidden/>
              </w:rPr>
              <w:instrText xml:space="preserve"> PAGEREF _Toc166494383 \h </w:instrText>
            </w:r>
            <w:r w:rsidR="0094665D">
              <w:rPr>
                <w:noProof/>
                <w:webHidden/>
              </w:rPr>
            </w:r>
            <w:r w:rsidR="0094665D">
              <w:rPr>
                <w:noProof/>
                <w:webHidden/>
              </w:rPr>
              <w:fldChar w:fldCharType="separate"/>
            </w:r>
            <w:r w:rsidR="0094665D">
              <w:rPr>
                <w:noProof/>
                <w:webHidden/>
              </w:rPr>
              <w:t>41</w:t>
            </w:r>
            <w:r w:rsidR="0094665D">
              <w:rPr>
                <w:noProof/>
                <w:webHidden/>
              </w:rPr>
              <w:fldChar w:fldCharType="end"/>
            </w:r>
          </w:hyperlink>
        </w:p>
        <w:p w14:paraId="0EF31D14" w14:textId="6BA561F6"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84" w:history="1">
            <w:r w:rsidR="0094665D" w:rsidRPr="00327784">
              <w:rPr>
                <w:rStyle w:val="Hyperlink"/>
                <w:noProof/>
              </w:rPr>
              <w:t>5.3.1.</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Nastavenie tréningového prostredia</w:t>
            </w:r>
            <w:r w:rsidR="0094665D">
              <w:rPr>
                <w:noProof/>
                <w:webHidden/>
              </w:rPr>
              <w:tab/>
            </w:r>
            <w:r w:rsidR="0094665D">
              <w:rPr>
                <w:noProof/>
                <w:webHidden/>
              </w:rPr>
              <w:fldChar w:fldCharType="begin"/>
            </w:r>
            <w:r w:rsidR="0094665D">
              <w:rPr>
                <w:noProof/>
                <w:webHidden/>
              </w:rPr>
              <w:instrText xml:space="preserve"> PAGEREF _Toc166494384 \h </w:instrText>
            </w:r>
            <w:r w:rsidR="0094665D">
              <w:rPr>
                <w:noProof/>
                <w:webHidden/>
              </w:rPr>
            </w:r>
            <w:r w:rsidR="0094665D">
              <w:rPr>
                <w:noProof/>
                <w:webHidden/>
              </w:rPr>
              <w:fldChar w:fldCharType="separate"/>
            </w:r>
            <w:r w:rsidR="0094665D">
              <w:rPr>
                <w:noProof/>
                <w:webHidden/>
              </w:rPr>
              <w:t>42</w:t>
            </w:r>
            <w:r w:rsidR="0094665D">
              <w:rPr>
                <w:noProof/>
                <w:webHidden/>
              </w:rPr>
              <w:fldChar w:fldCharType="end"/>
            </w:r>
          </w:hyperlink>
        </w:p>
        <w:p w14:paraId="1FAF3380" w14:textId="75FF708D"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85" w:history="1">
            <w:r w:rsidR="0094665D" w:rsidRPr="00327784">
              <w:rPr>
                <w:rStyle w:val="Hyperlink"/>
                <w:noProof/>
              </w:rPr>
              <w:t>5.3.2.</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Vykonávanie tréningu modelu</w:t>
            </w:r>
            <w:r w:rsidR="0094665D">
              <w:rPr>
                <w:noProof/>
                <w:webHidden/>
              </w:rPr>
              <w:tab/>
            </w:r>
            <w:r w:rsidR="0094665D">
              <w:rPr>
                <w:noProof/>
                <w:webHidden/>
              </w:rPr>
              <w:fldChar w:fldCharType="begin"/>
            </w:r>
            <w:r w:rsidR="0094665D">
              <w:rPr>
                <w:noProof/>
                <w:webHidden/>
              </w:rPr>
              <w:instrText xml:space="preserve"> PAGEREF _Toc166494385 \h </w:instrText>
            </w:r>
            <w:r w:rsidR="0094665D">
              <w:rPr>
                <w:noProof/>
                <w:webHidden/>
              </w:rPr>
            </w:r>
            <w:r w:rsidR="0094665D">
              <w:rPr>
                <w:noProof/>
                <w:webHidden/>
              </w:rPr>
              <w:fldChar w:fldCharType="separate"/>
            </w:r>
            <w:r w:rsidR="0094665D">
              <w:rPr>
                <w:noProof/>
                <w:webHidden/>
              </w:rPr>
              <w:t>42</w:t>
            </w:r>
            <w:r w:rsidR="0094665D">
              <w:rPr>
                <w:noProof/>
                <w:webHidden/>
              </w:rPr>
              <w:fldChar w:fldCharType="end"/>
            </w:r>
          </w:hyperlink>
        </w:p>
        <w:p w14:paraId="1F5787EC" w14:textId="7A42A137"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86" w:history="1">
            <w:r w:rsidR="0094665D" w:rsidRPr="00327784">
              <w:rPr>
                <w:rStyle w:val="Hyperlink"/>
                <w:noProof/>
              </w:rPr>
              <w:t>5.3.3.</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Zvládanie výziev pri trénovaní</w:t>
            </w:r>
            <w:r w:rsidR="0094665D">
              <w:rPr>
                <w:noProof/>
                <w:webHidden/>
              </w:rPr>
              <w:tab/>
            </w:r>
            <w:r w:rsidR="0094665D">
              <w:rPr>
                <w:noProof/>
                <w:webHidden/>
              </w:rPr>
              <w:fldChar w:fldCharType="begin"/>
            </w:r>
            <w:r w:rsidR="0094665D">
              <w:rPr>
                <w:noProof/>
                <w:webHidden/>
              </w:rPr>
              <w:instrText xml:space="preserve"> PAGEREF _Toc166494386 \h </w:instrText>
            </w:r>
            <w:r w:rsidR="0094665D">
              <w:rPr>
                <w:noProof/>
                <w:webHidden/>
              </w:rPr>
            </w:r>
            <w:r w:rsidR="0094665D">
              <w:rPr>
                <w:noProof/>
                <w:webHidden/>
              </w:rPr>
              <w:fldChar w:fldCharType="separate"/>
            </w:r>
            <w:r w:rsidR="0094665D">
              <w:rPr>
                <w:noProof/>
                <w:webHidden/>
              </w:rPr>
              <w:t>44</w:t>
            </w:r>
            <w:r w:rsidR="0094665D">
              <w:rPr>
                <w:noProof/>
                <w:webHidden/>
              </w:rPr>
              <w:fldChar w:fldCharType="end"/>
            </w:r>
          </w:hyperlink>
        </w:p>
        <w:p w14:paraId="7C063B14" w14:textId="73C6DB25" w:rsidR="0094665D" w:rsidRDefault="00000000">
          <w:pPr>
            <w:pStyle w:val="TOC2"/>
            <w:rPr>
              <w:rFonts w:asciiTheme="minorHAnsi" w:eastAsiaTheme="minorEastAsia" w:hAnsiTheme="minorHAnsi" w:cstheme="minorBidi"/>
              <w:noProof/>
              <w:kern w:val="2"/>
              <w:szCs w:val="24"/>
              <w:lang w:val="en-US"/>
              <w14:ligatures w14:val="standardContextual"/>
            </w:rPr>
          </w:pPr>
          <w:hyperlink w:anchor="_Toc166494387" w:history="1">
            <w:r w:rsidR="0094665D" w:rsidRPr="00327784">
              <w:rPr>
                <w:rStyle w:val="Hyperlink"/>
                <w:noProof/>
              </w:rPr>
              <w:t>5.4.</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Príprava na hodnotenie výkonnosti</w:t>
            </w:r>
            <w:r w:rsidR="0094665D">
              <w:rPr>
                <w:noProof/>
                <w:webHidden/>
              </w:rPr>
              <w:tab/>
            </w:r>
            <w:r w:rsidR="0094665D">
              <w:rPr>
                <w:noProof/>
                <w:webHidden/>
              </w:rPr>
              <w:fldChar w:fldCharType="begin"/>
            </w:r>
            <w:r w:rsidR="0094665D">
              <w:rPr>
                <w:noProof/>
                <w:webHidden/>
              </w:rPr>
              <w:instrText xml:space="preserve"> PAGEREF _Toc166494387 \h </w:instrText>
            </w:r>
            <w:r w:rsidR="0094665D">
              <w:rPr>
                <w:noProof/>
                <w:webHidden/>
              </w:rPr>
            </w:r>
            <w:r w:rsidR="0094665D">
              <w:rPr>
                <w:noProof/>
                <w:webHidden/>
              </w:rPr>
              <w:fldChar w:fldCharType="separate"/>
            </w:r>
            <w:r w:rsidR="0094665D">
              <w:rPr>
                <w:noProof/>
                <w:webHidden/>
              </w:rPr>
              <w:t>44</w:t>
            </w:r>
            <w:r w:rsidR="0094665D">
              <w:rPr>
                <w:noProof/>
                <w:webHidden/>
              </w:rPr>
              <w:fldChar w:fldCharType="end"/>
            </w:r>
          </w:hyperlink>
        </w:p>
        <w:p w14:paraId="16156002" w14:textId="6ED01DBF"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88" w:history="1">
            <w:r w:rsidR="0094665D" w:rsidRPr="00327784">
              <w:rPr>
                <w:rStyle w:val="Hyperlink"/>
                <w:noProof/>
              </w:rPr>
              <w:t>5.4.1.</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Testovanie a hodnotenie modelov</w:t>
            </w:r>
            <w:r w:rsidR="0094665D">
              <w:rPr>
                <w:noProof/>
                <w:webHidden/>
              </w:rPr>
              <w:tab/>
            </w:r>
            <w:r w:rsidR="0094665D">
              <w:rPr>
                <w:noProof/>
                <w:webHidden/>
              </w:rPr>
              <w:fldChar w:fldCharType="begin"/>
            </w:r>
            <w:r w:rsidR="0094665D">
              <w:rPr>
                <w:noProof/>
                <w:webHidden/>
              </w:rPr>
              <w:instrText xml:space="preserve"> PAGEREF _Toc166494388 \h </w:instrText>
            </w:r>
            <w:r w:rsidR="0094665D">
              <w:rPr>
                <w:noProof/>
                <w:webHidden/>
              </w:rPr>
            </w:r>
            <w:r w:rsidR="0094665D">
              <w:rPr>
                <w:noProof/>
                <w:webHidden/>
              </w:rPr>
              <w:fldChar w:fldCharType="separate"/>
            </w:r>
            <w:r w:rsidR="0094665D">
              <w:rPr>
                <w:noProof/>
                <w:webHidden/>
              </w:rPr>
              <w:t>44</w:t>
            </w:r>
            <w:r w:rsidR="0094665D">
              <w:rPr>
                <w:noProof/>
                <w:webHidden/>
              </w:rPr>
              <w:fldChar w:fldCharType="end"/>
            </w:r>
          </w:hyperlink>
        </w:p>
        <w:p w14:paraId="4D10FC60" w14:textId="656CCF9D" w:rsidR="0094665D" w:rsidRDefault="00000000">
          <w:pPr>
            <w:pStyle w:val="TOC3"/>
            <w:rPr>
              <w:rFonts w:asciiTheme="minorHAnsi" w:eastAsiaTheme="minorEastAsia" w:hAnsiTheme="minorHAnsi" w:cstheme="minorBidi"/>
              <w:noProof/>
              <w:kern w:val="2"/>
              <w:szCs w:val="24"/>
              <w:lang w:val="en-US"/>
              <w14:ligatures w14:val="standardContextual"/>
            </w:rPr>
          </w:pPr>
          <w:hyperlink w:anchor="_Toc166494389" w:history="1">
            <w:r w:rsidR="0094665D" w:rsidRPr="00327784">
              <w:rPr>
                <w:rStyle w:val="Hyperlink"/>
                <w:noProof/>
              </w:rPr>
              <w:t>5.4.2.</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Vizualizácia výkonu</w:t>
            </w:r>
            <w:r w:rsidR="0094665D">
              <w:rPr>
                <w:noProof/>
                <w:webHidden/>
              </w:rPr>
              <w:tab/>
            </w:r>
            <w:r w:rsidR="0094665D">
              <w:rPr>
                <w:noProof/>
                <w:webHidden/>
              </w:rPr>
              <w:fldChar w:fldCharType="begin"/>
            </w:r>
            <w:r w:rsidR="0094665D">
              <w:rPr>
                <w:noProof/>
                <w:webHidden/>
              </w:rPr>
              <w:instrText xml:space="preserve"> PAGEREF _Toc166494389 \h </w:instrText>
            </w:r>
            <w:r w:rsidR="0094665D">
              <w:rPr>
                <w:noProof/>
                <w:webHidden/>
              </w:rPr>
            </w:r>
            <w:r w:rsidR="0094665D">
              <w:rPr>
                <w:noProof/>
                <w:webHidden/>
              </w:rPr>
              <w:fldChar w:fldCharType="separate"/>
            </w:r>
            <w:r w:rsidR="0094665D">
              <w:rPr>
                <w:noProof/>
                <w:webHidden/>
              </w:rPr>
              <w:t>45</w:t>
            </w:r>
            <w:r w:rsidR="0094665D">
              <w:rPr>
                <w:noProof/>
                <w:webHidden/>
              </w:rPr>
              <w:fldChar w:fldCharType="end"/>
            </w:r>
          </w:hyperlink>
        </w:p>
        <w:p w14:paraId="1FAECBF0" w14:textId="5CFEF512" w:rsidR="0094665D" w:rsidRDefault="00000000">
          <w:pPr>
            <w:pStyle w:val="TOC1"/>
            <w:rPr>
              <w:rFonts w:asciiTheme="minorHAnsi" w:eastAsiaTheme="minorEastAsia" w:hAnsiTheme="minorHAnsi" w:cstheme="minorBidi"/>
              <w:b w:val="0"/>
              <w:kern w:val="2"/>
              <w:szCs w:val="24"/>
              <w:lang w:val="en-US"/>
              <w14:ligatures w14:val="standardContextual"/>
            </w:rPr>
          </w:pPr>
          <w:hyperlink w:anchor="_Toc166494390" w:history="1">
            <w:r w:rsidR="0094665D" w:rsidRPr="00327784">
              <w:rPr>
                <w:rStyle w:val="Hyperlink"/>
              </w:rPr>
              <w:t>6.</w:t>
            </w:r>
            <w:r w:rsidR="0094665D">
              <w:rPr>
                <w:rFonts w:asciiTheme="minorHAnsi" w:eastAsiaTheme="minorEastAsia" w:hAnsiTheme="minorHAnsi" w:cstheme="minorBidi"/>
                <w:b w:val="0"/>
                <w:kern w:val="2"/>
                <w:szCs w:val="24"/>
                <w:lang w:val="en-US"/>
                <w14:ligatures w14:val="standardContextual"/>
              </w:rPr>
              <w:tab/>
            </w:r>
            <w:r w:rsidR="0094665D" w:rsidRPr="00327784">
              <w:rPr>
                <w:rStyle w:val="Hyperlink"/>
              </w:rPr>
              <w:t>Výsledky</w:t>
            </w:r>
            <w:r w:rsidR="0094665D">
              <w:rPr>
                <w:webHidden/>
              </w:rPr>
              <w:tab/>
            </w:r>
            <w:r w:rsidR="0094665D">
              <w:rPr>
                <w:webHidden/>
              </w:rPr>
              <w:fldChar w:fldCharType="begin"/>
            </w:r>
            <w:r w:rsidR="0094665D">
              <w:rPr>
                <w:webHidden/>
              </w:rPr>
              <w:instrText xml:space="preserve"> PAGEREF _Toc166494390 \h </w:instrText>
            </w:r>
            <w:r w:rsidR="0094665D">
              <w:rPr>
                <w:webHidden/>
              </w:rPr>
            </w:r>
            <w:r w:rsidR="0094665D">
              <w:rPr>
                <w:webHidden/>
              </w:rPr>
              <w:fldChar w:fldCharType="separate"/>
            </w:r>
            <w:r w:rsidR="0094665D">
              <w:rPr>
                <w:webHidden/>
              </w:rPr>
              <w:t>47</w:t>
            </w:r>
            <w:r w:rsidR="0094665D">
              <w:rPr>
                <w:webHidden/>
              </w:rPr>
              <w:fldChar w:fldCharType="end"/>
            </w:r>
          </w:hyperlink>
        </w:p>
        <w:p w14:paraId="0FD28098" w14:textId="49B6208D" w:rsidR="0094665D" w:rsidRDefault="00000000">
          <w:pPr>
            <w:pStyle w:val="TOC2"/>
            <w:rPr>
              <w:rFonts w:asciiTheme="minorHAnsi" w:eastAsiaTheme="minorEastAsia" w:hAnsiTheme="minorHAnsi" w:cstheme="minorBidi"/>
              <w:noProof/>
              <w:kern w:val="2"/>
              <w:szCs w:val="24"/>
              <w:lang w:val="en-US"/>
              <w14:ligatures w14:val="standardContextual"/>
            </w:rPr>
          </w:pPr>
          <w:hyperlink w:anchor="_Toc166494391" w:history="1">
            <w:r w:rsidR="0094665D" w:rsidRPr="00327784">
              <w:rPr>
                <w:rStyle w:val="Hyperlink"/>
                <w:noProof/>
              </w:rPr>
              <w:t>6.1.</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Prehľad experimentálnych výsledkov</w:t>
            </w:r>
            <w:r w:rsidR="0094665D">
              <w:rPr>
                <w:noProof/>
                <w:webHidden/>
              </w:rPr>
              <w:tab/>
            </w:r>
            <w:r w:rsidR="0094665D">
              <w:rPr>
                <w:noProof/>
                <w:webHidden/>
              </w:rPr>
              <w:fldChar w:fldCharType="begin"/>
            </w:r>
            <w:r w:rsidR="0094665D">
              <w:rPr>
                <w:noProof/>
                <w:webHidden/>
              </w:rPr>
              <w:instrText xml:space="preserve"> PAGEREF _Toc166494391 \h </w:instrText>
            </w:r>
            <w:r w:rsidR="0094665D">
              <w:rPr>
                <w:noProof/>
                <w:webHidden/>
              </w:rPr>
            </w:r>
            <w:r w:rsidR="0094665D">
              <w:rPr>
                <w:noProof/>
                <w:webHidden/>
              </w:rPr>
              <w:fldChar w:fldCharType="separate"/>
            </w:r>
            <w:r w:rsidR="0094665D">
              <w:rPr>
                <w:noProof/>
                <w:webHidden/>
              </w:rPr>
              <w:t>47</w:t>
            </w:r>
            <w:r w:rsidR="0094665D">
              <w:rPr>
                <w:noProof/>
                <w:webHidden/>
              </w:rPr>
              <w:fldChar w:fldCharType="end"/>
            </w:r>
          </w:hyperlink>
        </w:p>
        <w:p w14:paraId="199C08DC" w14:textId="7E1CCAF7" w:rsidR="0094665D" w:rsidRDefault="00000000">
          <w:pPr>
            <w:pStyle w:val="TOC2"/>
            <w:rPr>
              <w:rFonts w:asciiTheme="minorHAnsi" w:eastAsiaTheme="minorEastAsia" w:hAnsiTheme="minorHAnsi" w:cstheme="minorBidi"/>
              <w:noProof/>
              <w:kern w:val="2"/>
              <w:szCs w:val="24"/>
              <w:lang w:val="en-US"/>
              <w14:ligatures w14:val="standardContextual"/>
            </w:rPr>
          </w:pPr>
          <w:hyperlink w:anchor="_Toc166494392" w:history="1">
            <w:r w:rsidR="0094665D" w:rsidRPr="00327784">
              <w:rPr>
                <w:rStyle w:val="Hyperlink"/>
                <w:noProof/>
              </w:rPr>
              <w:t>6.2.</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Experiment 1 - Účinnosť váh tried</w:t>
            </w:r>
            <w:r w:rsidR="0094665D">
              <w:rPr>
                <w:noProof/>
                <w:webHidden/>
              </w:rPr>
              <w:tab/>
            </w:r>
            <w:r w:rsidR="0094665D">
              <w:rPr>
                <w:noProof/>
                <w:webHidden/>
              </w:rPr>
              <w:fldChar w:fldCharType="begin"/>
            </w:r>
            <w:r w:rsidR="0094665D">
              <w:rPr>
                <w:noProof/>
                <w:webHidden/>
              </w:rPr>
              <w:instrText xml:space="preserve"> PAGEREF _Toc166494392 \h </w:instrText>
            </w:r>
            <w:r w:rsidR="0094665D">
              <w:rPr>
                <w:noProof/>
                <w:webHidden/>
              </w:rPr>
            </w:r>
            <w:r w:rsidR="0094665D">
              <w:rPr>
                <w:noProof/>
                <w:webHidden/>
              </w:rPr>
              <w:fldChar w:fldCharType="separate"/>
            </w:r>
            <w:r w:rsidR="0094665D">
              <w:rPr>
                <w:noProof/>
                <w:webHidden/>
              </w:rPr>
              <w:t>47</w:t>
            </w:r>
            <w:r w:rsidR="0094665D">
              <w:rPr>
                <w:noProof/>
                <w:webHidden/>
              </w:rPr>
              <w:fldChar w:fldCharType="end"/>
            </w:r>
          </w:hyperlink>
        </w:p>
        <w:p w14:paraId="120C97E5" w14:textId="15D913E2" w:rsidR="0094665D" w:rsidRDefault="00000000">
          <w:pPr>
            <w:pStyle w:val="TOC2"/>
            <w:rPr>
              <w:rFonts w:asciiTheme="minorHAnsi" w:eastAsiaTheme="minorEastAsia" w:hAnsiTheme="minorHAnsi" w:cstheme="minorBidi"/>
              <w:noProof/>
              <w:kern w:val="2"/>
              <w:szCs w:val="24"/>
              <w:lang w:val="en-US"/>
              <w14:ligatures w14:val="standardContextual"/>
            </w:rPr>
          </w:pPr>
          <w:hyperlink w:anchor="_Toc166494393" w:history="1">
            <w:r w:rsidR="0094665D" w:rsidRPr="00327784">
              <w:rPr>
                <w:rStyle w:val="Hyperlink"/>
                <w:noProof/>
              </w:rPr>
              <w:t>6.3.</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Experiment 2 - Vplyv techník augmentácie údajov</w:t>
            </w:r>
            <w:r w:rsidR="0094665D">
              <w:rPr>
                <w:noProof/>
                <w:webHidden/>
              </w:rPr>
              <w:tab/>
            </w:r>
            <w:r w:rsidR="0094665D">
              <w:rPr>
                <w:noProof/>
                <w:webHidden/>
              </w:rPr>
              <w:fldChar w:fldCharType="begin"/>
            </w:r>
            <w:r w:rsidR="0094665D">
              <w:rPr>
                <w:noProof/>
                <w:webHidden/>
              </w:rPr>
              <w:instrText xml:space="preserve"> PAGEREF _Toc166494393 \h </w:instrText>
            </w:r>
            <w:r w:rsidR="0094665D">
              <w:rPr>
                <w:noProof/>
                <w:webHidden/>
              </w:rPr>
            </w:r>
            <w:r w:rsidR="0094665D">
              <w:rPr>
                <w:noProof/>
                <w:webHidden/>
              </w:rPr>
              <w:fldChar w:fldCharType="separate"/>
            </w:r>
            <w:r w:rsidR="0094665D">
              <w:rPr>
                <w:noProof/>
                <w:webHidden/>
              </w:rPr>
              <w:t>49</w:t>
            </w:r>
            <w:r w:rsidR="0094665D">
              <w:rPr>
                <w:noProof/>
                <w:webHidden/>
              </w:rPr>
              <w:fldChar w:fldCharType="end"/>
            </w:r>
          </w:hyperlink>
        </w:p>
        <w:p w14:paraId="082BF9F9" w14:textId="33235A1E" w:rsidR="0094665D" w:rsidRDefault="00000000">
          <w:pPr>
            <w:pStyle w:val="TOC2"/>
            <w:rPr>
              <w:rFonts w:asciiTheme="minorHAnsi" w:eastAsiaTheme="minorEastAsia" w:hAnsiTheme="minorHAnsi" w:cstheme="minorBidi"/>
              <w:noProof/>
              <w:kern w:val="2"/>
              <w:szCs w:val="24"/>
              <w:lang w:val="en-US"/>
              <w14:ligatures w14:val="standardContextual"/>
            </w:rPr>
          </w:pPr>
          <w:hyperlink w:anchor="_Toc166494394" w:history="1">
            <w:r w:rsidR="0094665D" w:rsidRPr="00327784">
              <w:rPr>
                <w:rStyle w:val="Hyperlink"/>
                <w:noProof/>
              </w:rPr>
              <w:t>6.4.</w:t>
            </w:r>
            <w:r w:rsidR="0094665D">
              <w:rPr>
                <w:rFonts w:asciiTheme="minorHAnsi" w:eastAsiaTheme="minorEastAsia" w:hAnsiTheme="minorHAnsi" w:cstheme="minorBidi"/>
                <w:noProof/>
                <w:kern w:val="2"/>
                <w:szCs w:val="24"/>
                <w:lang w:val="en-US"/>
                <w14:ligatures w14:val="standardContextual"/>
              </w:rPr>
              <w:tab/>
            </w:r>
            <w:r w:rsidR="0094665D" w:rsidRPr="00327784">
              <w:rPr>
                <w:rStyle w:val="Hyperlink"/>
                <w:noProof/>
              </w:rPr>
              <w:t>Experiment 3 - Porovnávacia analýza tréningu na pôvodných vs. pôvodných + rozšírených údajoch</w:t>
            </w:r>
            <w:r w:rsidR="0094665D">
              <w:rPr>
                <w:noProof/>
                <w:webHidden/>
              </w:rPr>
              <w:tab/>
            </w:r>
            <w:r w:rsidR="0094665D">
              <w:rPr>
                <w:noProof/>
                <w:webHidden/>
              </w:rPr>
              <w:fldChar w:fldCharType="begin"/>
            </w:r>
            <w:r w:rsidR="0094665D">
              <w:rPr>
                <w:noProof/>
                <w:webHidden/>
              </w:rPr>
              <w:instrText xml:space="preserve"> PAGEREF _Toc166494394 \h </w:instrText>
            </w:r>
            <w:r w:rsidR="0094665D">
              <w:rPr>
                <w:noProof/>
                <w:webHidden/>
              </w:rPr>
            </w:r>
            <w:r w:rsidR="0094665D">
              <w:rPr>
                <w:noProof/>
                <w:webHidden/>
              </w:rPr>
              <w:fldChar w:fldCharType="separate"/>
            </w:r>
            <w:r w:rsidR="0094665D">
              <w:rPr>
                <w:noProof/>
                <w:webHidden/>
              </w:rPr>
              <w:t>51</w:t>
            </w:r>
            <w:r w:rsidR="0094665D">
              <w:rPr>
                <w:noProof/>
                <w:webHidden/>
              </w:rPr>
              <w:fldChar w:fldCharType="end"/>
            </w:r>
          </w:hyperlink>
        </w:p>
        <w:p w14:paraId="1A216767" w14:textId="73C59269" w:rsidR="0094665D" w:rsidRDefault="00000000">
          <w:pPr>
            <w:pStyle w:val="TOC1"/>
            <w:rPr>
              <w:rFonts w:asciiTheme="minorHAnsi" w:eastAsiaTheme="minorEastAsia" w:hAnsiTheme="minorHAnsi" w:cstheme="minorBidi"/>
              <w:b w:val="0"/>
              <w:kern w:val="2"/>
              <w:szCs w:val="24"/>
              <w:lang w:val="en-US"/>
              <w14:ligatures w14:val="standardContextual"/>
            </w:rPr>
          </w:pPr>
          <w:hyperlink w:anchor="_Toc166494395" w:history="1">
            <w:r w:rsidR="0094665D" w:rsidRPr="00327784">
              <w:rPr>
                <w:rStyle w:val="Hyperlink"/>
              </w:rPr>
              <w:t>7.</w:t>
            </w:r>
            <w:r w:rsidR="0094665D">
              <w:rPr>
                <w:rFonts w:asciiTheme="minorHAnsi" w:eastAsiaTheme="minorEastAsia" w:hAnsiTheme="minorHAnsi" w:cstheme="minorBidi"/>
                <w:b w:val="0"/>
                <w:kern w:val="2"/>
                <w:szCs w:val="24"/>
                <w:lang w:val="en-US"/>
                <w14:ligatures w14:val="standardContextual"/>
              </w:rPr>
              <w:tab/>
            </w:r>
            <w:r w:rsidR="0094665D" w:rsidRPr="00327784">
              <w:rPr>
                <w:rStyle w:val="Hyperlink"/>
              </w:rPr>
              <w:t>Diskusia</w:t>
            </w:r>
            <w:r w:rsidR="0094665D">
              <w:rPr>
                <w:webHidden/>
              </w:rPr>
              <w:tab/>
            </w:r>
            <w:r w:rsidR="0094665D">
              <w:rPr>
                <w:webHidden/>
              </w:rPr>
              <w:fldChar w:fldCharType="begin"/>
            </w:r>
            <w:r w:rsidR="0094665D">
              <w:rPr>
                <w:webHidden/>
              </w:rPr>
              <w:instrText xml:space="preserve"> PAGEREF _Toc166494395 \h </w:instrText>
            </w:r>
            <w:r w:rsidR="0094665D">
              <w:rPr>
                <w:webHidden/>
              </w:rPr>
            </w:r>
            <w:r w:rsidR="0094665D">
              <w:rPr>
                <w:webHidden/>
              </w:rPr>
              <w:fldChar w:fldCharType="separate"/>
            </w:r>
            <w:r w:rsidR="0094665D">
              <w:rPr>
                <w:webHidden/>
              </w:rPr>
              <w:t>54</w:t>
            </w:r>
            <w:r w:rsidR="0094665D">
              <w:rPr>
                <w:webHidden/>
              </w:rPr>
              <w:fldChar w:fldCharType="end"/>
            </w:r>
          </w:hyperlink>
        </w:p>
        <w:p w14:paraId="0E8898C3" w14:textId="441C9E2D" w:rsidR="0094665D" w:rsidRDefault="00000000">
          <w:pPr>
            <w:pStyle w:val="TOC1"/>
            <w:rPr>
              <w:rFonts w:asciiTheme="minorHAnsi" w:eastAsiaTheme="minorEastAsia" w:hAnsiTheme="minorHAnsi" w:cstheme="minorBidi"/>
              <w:b w:val="0"/>
              <w:kern w:val="2"/>
              <w:szCs w:val="24"/>
              <w:lang w:val="en-US"/>
              <w14:ligatures w14:val="standardContextual"/>
            </w:rPr>
          </w:pPr>
          <w:hyperlink w:anchor="_Toc166494396" w:history="1">
            <w:r w:rsidR="0094665D" w:rsidRPr="00327784">
              <w:rPr>
                <w:rStyle w:val="Hyperlink"/>
              </w:rPr>
              <w:t>8.</w:t>
            </w:r>
            <w:r w:rsidR="0094665D">
              <w:rPr>
                <w:rFonts w:asciiTheme="minorHAnsi" w:eastAsiaTheme="minorEastAsia" w:hAnsiTheme="minorHAnsi" w:cstheme="minorBidi"/>
                <w:b w:val="0"/>
                <w:kern w:val="2"/>
                <w:szCs w:val="24"/>
                <w:lang w:val="en-US"/>
                <w14:ligatures w14:val="standardContextual"/>
              </w:rPr>
              <w:tab/>
            </w:r>
            <w:r w:rsidR="0094665D" w:rsidRPr="00327784">
              <w:rPr>
                <w:rStyle w:val="Hyperlink"/>
              </w:rPr>
              <w:t>Záver</w:t>
            </w:r>
            <w:r w:rsidR="0094665D">
              <w:rPr>
                <w:webHidden/>
              </w:rPr>
              <w:tab/>
            </w:r>
            <w:r w:rsidR="0094665D">
              <w:rPr>
                <w:webHidden/>
              </w:rPr>
              <w:fldChar w:fldCharType="begin"/>
            </w:r>
            <w:r w:rsidR="0094665D">
              <w:rPr>
                <w:webHidden/>
              </w:rPr>
              <w:instrText xml:space="preserve"> PAGEREF _Toc166494396 \h </w:instrText>
            </w:r>
            <w:r w:rsidR="0094665D">
              <w:rPr>
                <w:webHidden/>
              </w:rPr>
            </w:r>
            <w:r w:rsidR="0094665D">
              <w:rPr>
                <w:webHidden/>
              </w:rPr>
              <w:fldChar w:fldCharType="separate"/>
            </w:r>
            <w:r w:rsidR="0094665D">
              <w:rPr>
                <w:webHidden/>
              </w:rPr>
              <w:t>55</w:t>
            </w:r>
            <w:r w:rsidR="0094665D">
              <w:rPr>
                <w:webHidden/>
              </w:rPr>
              <w:fldChar w:fldCharType="end"/>
            </w:r>
          </w:hyperlink>
        </w:p>
        <w:p w14:paraId="2959291D" w14:textId="7F7F9669" w:rsidR="0094665D" w:rsidRDefault="00000000">
          <w:pPr>
            <w:pStyle w:val="TOC1"/>
            <w:rPr>
              <w:rFonts w:asciiTheme="minorHAnsi" w:eastAsiaTheme="minorEastAsia" w:hAnsiTheme="minorHAnsi" w:cstheme="minorBidi"/>
              <w:b w:val="0"/>
              <w:kern w:val="2"/>
              <w:szCs w:val="24"/>
              <w:lang w:val="en-US"/>
              <w14:ligatures w14:val="standardContextual"/>
            </w:rPr>
          </w:pPr>
          <w:hyperlink w:anchor="_Toc166494397" w:history="1">
            <w:r w:rsidR="0094665D" w:rsidRPr="00327784">
              <w:rPr>
                <w:rStyle w:val="Hyperlink"/>
              </w:rPr>
              <w:t>Zoznam použitej literatúry</w:t>
            </w:r>
            <w:r w:rsidR="0094665D">
              <w:rPr>
                <w:webHidden/>
              </w:rPr>
              <w:tab/>
            </w:r>
            <w:r w:rsidR="0094665D">
              <w:rPr>
                <w:webHidden/>
              </w:rPr>
              <w:fldChar w:fldCharType="begin"/>
            </w:r>
            <w:r w:rsidR="0094665D">
              <w:rPr>
                <w:webHidden/>
              </w:rPr>
              <w:instrText xml:space="preserve"> PAGEREF _Toc166494397 \h </w:instrText>
            </w:r>
            <w:r w:rsidR="0094665D">
              <w:rPr>
                <w:webHidden/>
              </w:rPr>
            </w:r>
            <w:r w:rsidR="0094665D">
              <w:rPr>
                <w:webHidden/>
              </w:rPr>
              <w:fldChar w:fldCharType="separate"/>
            </w:r>
            <w:r w:rsidR="0094665D">
              <w:rPr>
                <w:webHidden/>
              </w:rPr>
              <w:t>56</w:t>
            </w:r>
            <w:r w:rsidR="0094665D">
              <w:rPr>
                <w:webHidden/>
              </w:rPr>
              <w:fldChar w:fldCharType="end"/>
            </w:r>
          </w:hyperlink>
        </w:p>
        <w:p w14:paraId="5C8B00D2" w14:textId="6E2581E0" w:rsidR="0094665D" w:rsidRDefault="00000000">
          <w:pPr>
            <w:pStyle w:val="TOC1"/>
            <w:rPr>
              <w:rFonts w:asciiTheme="minorHAnsi" w:eastAsiaTheme="minorEastAsia" w:hAnsiTheme="minorHAnsi" w:cstheme="minorBidi"/>
              <w:b w:val="0"/>
              <w:kern w:val="2"/>
              <w:szCs w:val="24"/>
              <w:lang w:val="en-US"/>
              <w14:ligatures w14:val="standardContextual"/>
            </w:rPr>
          </w:pPr>
          <w:hyperlink w:anchor="_Toc166494398" w:history="1">
            <w:r w:rsidR="0094665D" w:rsidRPr="00327784">
              <w:rPr>
                <w:rStyle w:val="Hyperlink"/>
              </w:rPr>
              <w:t>Zoznam použitých obrázkov</w:t>
            </w:r>
            <w:r w:rsidR="0094665D">
              <w:rPr>
                <w:webHidden/>
              </w:rPr>
              <w:tab/>
            </w:r>
            <w:r w:rsidR="0094665D">
              <w:rPr>
                <w:webHidden/>
              </w:rPr>
              <w:fldChar w:fldCharType="begin"/>
            </w:r>
            <w:r w:rsidR="0094665D">
              <w:rPr>
                <w:webHidden/>
              </w:rPr>
              <w:instrText xml:space="preserve"> PAGEREF _Toc166494398 \h </w:instrText>
            </w:r>
            <w:r w:rsidR="0094665D">
              <w:rPr>
                <w:webHidden/>
              </w:rPr>
            </w:r>
            <w:r w:rsidR="0094665D">
              <w:rPr>
                <w:webHidden/>
              </w:rPr>
              <w:fldChar w:fldCharType="separate"/>
            </w:r>
            <w:r w:rsidR="0094665D">
              <w:rPr>
                <w:webHidden/>
              </w:rPr>
              <w:t>60</w:t>
            </w:r>
            <w:r w:rsidR="0094665D">
              <w:rPr>
                <w:webHidden/>
              </w:rPr>
              <w:fldChar w:fldCharType="end"/>
            </w:r>
          </w:hyperlink>
        </w:p>
        <w:p w14:paraId="5286634C" w14:textId="5BAB5679" w:rsidR="001C2B1E" w:rsidRPr="0068616F" w:rsidRDefault="00A3598A" w:rsidP="00260AAE">
          <w:pPr>
            <w:spacing w:after="0" w:line="360" w:lineRule="auto"/>
          </w:pPr>
          <w:r w:rsidRPr="0068616F">
            <w:fldChar w:fldCharType="end"/>
          </w:r>
        </w:p>
      </w:sdtContent>
    </w:sdt>
    <w:p w14:paraId="5286634D" w14:textId="77777777" w:rsidR="00205843" w:rsidRPr="0068616F" w:rsidRDefault="00205843" w:rsidP="00260AAE">
      <w:pPr>
        <w:tabs>
          <w:tab w:val="right" w:pos="9072"/>
        </w:tabs>
        <w:spacing w:after="0" w:line="360" w:lineRule="auto"/>
        <w:contextualSpacing/>
        <w:rPr>
          <w:szCs w:val="24"/>
        </w:rPr>
      </w:pPr>
    </w:p>
    <w:p w14:paraId="5286634F" w14:textId="77777777" w:rsidR="00205843" w:rsidRPr="0068616F" w:rsidRDefault="00205843" w:rsidP="00780FCA">
      <w:pPr>
        <w:ind w:firstLine="0"/>
        <w:rPr>
          <w:b/>
          <w:sz w:val="28"/>
          <w:szCs w:val="28"/>
        </w:rPr>
        <w:sectPr w:rsidR="00205843" w:rsidRPr="0068616F" w:rsidSect="00057310">
          <w:headerReference w:type="default" r:id="rId12"/>
          <w:footerReference w:type="default" r:id="rId13"/>
          <w:pgSz w:w="11906" w:h="16838" w:code="9"/>
          <w:pgMar w:top="1418" w:right="1418" w:bottom="1418" w:left="1418" w:header="709" w:footer="709" w:gutter="567"/>
          <w:pgNumType w:start="3"/>
          <w:cols w:space="708"/>
          <w:docGrid w:linePitch="360"/>
        </w:sectPr>
      </w:pPr>
    </w:p>
    <w:p w14:paraId="06AF025F" w14:textId="77777777" w:rsidR="00AF0EFF" w:rsidRPr="0068616F" w:rsidRDefault="00AF0EFF" w:rsidP="00AF0EFF">
      <w:pPr>
        <w:pStyle w:val="Heading1"/>
        <w:numPr>
          <w:ilvl w:val="0"/>
          <w:numId w:val="18"/>
        </w:numPr>
        <w:ind w:left="709" w:hanging="709"/>
      </w:pPr>
      <w:bookmarkStart w:id="4" w:name="_Toc166494346"/>
      <w:r w:rsidRPr="0068616F">
        <w:lastRenderedPageBreak/>
        <w:t>Úvod</w:t>
      </w:r>
      <w:bookmarkEnd w:id="4"/>
    </w:p>
    <w:p w14:paraId="02FAA114" w14:textId="77777777" w:rsidR="00AF0EFF" w:rsidRPr="0068616F" w:rsidRDefault="00AF0EFF" w:rsidP="00AF0EFF">
      <w:r w:rsidRPr="0068616F">
        <w:t>Väčšina chorôb sa vo veľkej miere spolieha na zdravotnú diagnostiku a budúcnosť včasného zisťovania chorôb a vývoja liečby spočíva v rýchlo sa rozvíjajúcich oblastiach zdravotnej starostlivosti. Spomedzi všetkých metód používaných pri zobrazovaní je röntgenové zobrazovanie vo väčšine prípadov jednou z najpreferovanejších metód. Dôvodom je dostupnosť a výkonnosť, pretože ponúka základné detaily o vnútornej štruktúre ľudského tela. Interpretácia röntgenových snímok však stále zostáva veľmi odborne náročnou zložitou úlohou náchylnou na ľudské chyby. Práve tento fakt viedol k tomu, že sa v poslednom čase začali používať niektoré výpočtové technológie, ktoré využívajú umelú inteligenciu (AI) a strojové učenie, najmä hlboké učenie, s cieľom pomôcť zvýšiť presnosť a efektívnosť analýzy röntgenových snímok.</w:t>
      </w:r>
    </w:p>
    <w:p w14:paraId="640226F7" w14:textId="77777777" w:rsidR="00AF0EFF" w:rsidRPr="0068616F" w:rsidRDefault="00AF0EFF" w:rsidP="00AF0EFF"/>
    <w:p w14:paraId="419DB0D8" w14:textId="77777777" w:rsidR="00AF0EFF" w:rsidRPr="0068616F" w:rsidRDefault="00AF0EFF" w:rsidP="00AF0EFF">
      <w:r w:rsidRPr="0068616F">
        <w:t>Hlboké učenie, podmnožina strojového učenia, preukázalo mimoriadny úspech v analýze lekárskych snímok prostredníctvom použitia veľkých súborov údajov na trénovanie modelov, ktoré nakoniec detegujú, klasifikujú a lokalizujú patologické znaky s presnosťou, ktorá je porovnateľná alebo dokonca niekedy prevyšuje presnosť ľudských expertov</w:t>
      </w:r>
      <w:r w:rsidRPr="001B1F6C">
        <w:t xml:space="preserve"> </w:t>
      </w:r>
      <w:r w:rsidRPr="001B1F6C">
        <w:fldChar w:fldCharType="begin"/>
      </w:r>
      <w:r w:rsidRPr="001B1F6C">
        <w:instrText xml:space="preserve"> ADDIN ZOTERO_ITEM CSL_CITATION {"citationID":"Cv00SiC9","properties":{"formattedCitation":"[1]","plainCitation":"[1]","noteIndex":0},"citationItems":[{"id":252,"uris":["http://zotero.org/users/local/hW4wcMD6/items/P6GNQLY9"],"itemData":{"id":252,"type":"article-journal","abstract":"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container-title":"Medical Image Analysis","DOI":"10.1016/j.media.2017.07.005","ISSN":"1361-8415","journalAbbreviation":"Medical Image Analysis","page":"60-88","source":"ScienceDirect","title":"A survey on deep learning in medical image analysis","volume":"42","author":[{"family":"Litjens","given":"Geert"},{"family":"Kooi","given":"Thijs"},{"family":"Bejnordi","given":"Babak Ehteshami"},{"family":"Setio","given":"Arnaud Arindra Adiyoso"},{"family":"Ciompi","given":"Francesco"},{"family":"Ghafoorian","given":"Mohsen"},{"family":"Laak","given":"Jeroen A. W. M.","non-dropping-particle":"van der"},{"family":"Ginneken","given":"Bram","non-dropping-particle":"van"},{"family":"Sánchez","given":"Clara I."}],"issued":{"date-parts":[["2017",12,1]]}}}],"schema":"https://github.com/citation-style-language/schema/raw/master/csl-citation.json"} </w:instrText>
      </w:r>
      <w:r w:rsidRPr="001B1F6C">
        <w:fldChar w:fldCharType="separate"/>
      </w:r>
      <w:r w:rsidRPr="001B1F6C">
        <w:t>[1]</w:t>
      </w:r>
      <w:r w:rsidRPr="001B1F6C">
        <w:fldChar w:fldCharType="end"/>
      </w:r>
      <w:r w:rsidRPr="0068616F">
        <w:t>. V oblasti spracovania vizuálnych informácií sa konvolučné neurónové siete (CNN) stali jedným z modelov hlbokého učenia a vyberajú sa na mnohé úlohy v lekárskej diagnostike, ako je klasifikácia, segmentácia a vylepšovanie obrazu. To dokazuje, že hierarchické reprezentácie príznakov naučené z rozsiahlych neštruktúrovaných obrazových údajov sú prísľubom pre oblasť medicínskych obrazov, kde môže byť dôležitá extrakcia drobných narážok.</w:t>
      </w:r>
    </w:p>
    <w:p w14:paraId="5996339F" w14:textId="77777777" w:rsidR="00AF0EFF" w:rsidRPr="0068616F" w:rsidRDefault="00AF0EFF" w:rsidP="00AF0EFF"/>
    <w:p w14:paraId="72473CD7" w14:textId="0241B168" w:rsidR="00AF0EFF" w:rsidRPr="0068616F" w:rsidRDefault="00AF0EFF" w:rsidP="00AF0EFF">
      <w:r w:rsidRPr="0068616F">
        <w:t xml:space="preserve">Napriek týmto pokrokom existuje niekoľko výziev pri aplikácii CNN na klasifikáciu röntgenových snímok. Jednou z mnohých výziev je nevyváženosť tried. Ide o jeden zo štandardných prípadov pre súbory lekárskych údajov, v ktorých sú v porovnaní s ostatnými niektoré stavy extrémne nedostatočne zastúpené. Takáto nerovnováha môže spôsobiť skreslenie modelu, ktoré by mohlo viesť k dobrému výkonu pri častých </w:t>
      </w:r>
      <w:r w:rsidR="00CB283C">
        <w:t>stavoch</w:t>
      </w:r>
      <w:r w:rsidRPr="0068616F">
        <w:t xml:space="preserve">, ale veľmi slabému výkonu pri zriedkavých </w:t>
      </w:r>
      <w:r w:rsidR="00CB283C">
        <w:t>stavoch</w:t>
      </w:r>
      <w:r w:rsidRPr="0068616F">
        <w:t>. Ďalšou veľmi dôležitou výzvou je vlastne skutočnosť, že existuje nedostatok anotovaných lekárskych snímok a väčšina rutinných modelov hlbokého učenia si vyžaduje veľké množstvo údajov, ak majú byť dosiahnuté špičkové výsledky.</w:t>
      </w:r>
    </w:p>
    <w:p w14:paraId="7BEFCE16" w14:textId="1B6A91C1" w:rsidR="00AF0EFF" w:rsidRPr="0068616F" w:rsidRDefault="00CB283C" w:rsidP="00CB283C">
      <w:pPr>
        <w:spacing w:after="0" w:line="240" w:lineRule="auto"/>
        <w:ind w:firstLine="0"/>
        <w:jc w:val="left"/>
      </w:pPr>
      <w:r>
        <w:br w:type="page"/>
      </w:r>
    </w:p>
    <w:p w14:paraId="44BA0BC3" w14:textId="77777777" w:rsidR="00AF0EFF" w:rsidRPr="0068616F" w:rsidRDefault="00AF0EFF" w:rsidP="00AF0EFF">
      <w:r w:rsidRPr="0068616F">
        <w:lastRenderedPageBreak/>
        <w:t>Takéto problémy si vyžadujú veľmi robustné modely, ktoré dokážu dobre zovšeobecniť rozsiahle lekárske dáta, ktorých je často málo a sú rôznorodé. Táto práca sa preto zaoberá výzvou, ktorá hodnotí účinnosť metód hlbokého učenia pre klasifikačné úlohy röntgenových snímok, pričom osobitný dôraz sa kladie na to, ako by sa mohol znížiť problém nevyváženosti tried, resp. veľmi nevyváženého súboru údajov, aby bol takýto súbor údajov užitočnejší na trénovanie.</w:t>
      </w:r>
    </w:p>
    <w:p w14:paraId="306208EA" w14:textId="77777777" w:rsidR="00AF0EFF" w:rsidRPr="0068616F" w:rsidRDefault="00AF0EFF" w:rsidP="00AF0EFF"/>
    <w:p w14:paraId="3BFCC104" w14:textId="37FE4A22" w:rsidR="002C29B6" w:rsidRDefault="00AF0EFF" w:rsidP="00AF0EFF">
      <w:r w:rsidRPr="0068616F">
        <w:t xml:space="preserve">V tomto dokumente sú CNN robustnejšie a presnejšie pomocou nasledujúcich stratégií: začínajúc použitím váh tried na kompenzáciu nevyváženosti údajov a končiac technikami rozšírenia údajov na umelé zvýšenie trénovaného súboru údajov s cieľom vniesť do modelov väčšiu variabilitu. Výskum má tri hlavné ciele: po prvé, posúdiť vplyv váh tried na vyhodnocovanie a riadenie nevyváženosti tried; po druhé, posúdiť vplyv rôznych techník rozšírenia údajov na zlepšenie výkonnosti modelov; a po tretie, porovnať výkonnosť CNN medzi tými, ktoré sú natrénované na pôvodných súboroch údajov, a tými, ktoré sú natrénované na pôvodných a rozšírených súboroch údajov. Cieľom daného výskumu je nájsť a preskúmať postupy a konfigurácie najlepšej klasifikácie röntgenových snímok pomocou najmodernejších architektúr CNN: VGG, </w:t>
      </w:r>
      <w:proofErr w:type="spellStart"/>
      <w:r w:rsidRPr="0068616F">
        <w:t>ResNet</w:t>
      </w:r>
      <w:proofErr w:type="spellEnd"/>
      <w:r w:rsidRPr="0068616F">
        <w:t xml:space="preserve"> a </w:t>
      </w:r>
      <w:proofErr w:type="spellStart"/>
      <w:r w:rsidRPr="0068616F">
        <w:t>DenseNet</w:t>
      </w:r>
      <w:proofErr w:type="spellEnd"/>
      <w:r w:rsidRPr="0068616F">
        <w:t xml:space="preserve"> a ďalšie.</w:t>
      </w:r>
    </w:p>
    <w:p w14:paraId="316EC069" w14:textId="77777777" w:rsidR="002C29B6" w:rsidRDefault="002C29B6">
      <w:pPr>
        <w:spacing w:after="0" w:line="240" w:lineRule="auto"/>
        <w:ind w:firstLine="0"/>
        <w:jc w:val="left"/>
      </w:pPr>
      <w:r>
        <w:br w:type="page"/>
      </w:r>
    </w:p>
    <w:p w14:paraId="59875615" w14:textId="77777777" w:rsidR="00AF0EFF" w:rsidRPr="0068616F" w:rsidRDefault="00AF0EFF" w:rsidP="00AF0EFF"/>
    <w:p w14:paraId="6A857F48" w14:textId="77777777" w:rsidR="00AF0EFF" w:rsidRPr="0068616F" w:rsidRDefault="00AF0EFF" w:rsidP="00AF0EFF">
      <w:pPr>
        <w:pStyle w:val="Heading1"/>
        <w:numPr>
          <w:ilvl w:val="0"/>
          <w:numId w:val="18"/>
        </w:numPr>
        <w:ind w:left="709" w:hanging="709"/>
      </w:pPr>
      <w:bookmarkStart w:id="5" w:name="_Toc166494347"/>
      <w:r w:rsidRPr="0068616F">
        <w:t>Prehľad súčasného stavu</w:t>
      </w:r>
      <w:bookmarkEnd w:id="5"/>
    </w:p>
    <w:p w14:paraId="1E70DC47" w14:textId="77777777" w:rsidR="00AF0EFF" w:rsidRPr="0068616F" w:rsidRDefault="00AF0EFF" w:rsidP="00AF0EFF">
      <w:pPr>
        <w:pStyle w:val="Heading2"/>
        <w:numPr>
          <w:ilvl w:val="1"/>
          <w:numId w:val="18"/>
        </w:numPr>
        <w:ind w:left="709" w:hanging="709"/>
      </w:pPr>
      <w:bookmarkStart w:id="6" w:name="_Toc166494348"/>
      <w:r w:rsidRPr="0068616F">
        <w:t>História a vývoj lekárskeho zobrazovania</w:t>
      </w:r>
      <w:bookmarkEnd w:id="6"/>
    </w:p>
    <w:p w14:paraId="7758D073" w14:textId="6239EEEB" w:rsidR="00AF0EFF" w:rsidRPr="0068616F" w:rsidRDefault="00AF0EFF" w:rsidP="002C29B6">
      <w:r w:rsidRPr="0068616F">
        <w:t>V tejto kapitole sa opisuje transformačná cesta diagnostických zobrazovacích technológií od náhodného objavu röntgenových lúčov v roku 1895 až po digitálnu revolúciu na konci dvadsiateho storočia. Skúma prevratné pokroky, ako je vývoj počítačovej tomografie (CT), zobrazovania magnetickou rezonanciou (MRI) a nástup digitálnych zobrazovacích systémov. V každej časti sú vyzdvihnuté kľúčové inovácie a ich hlboký vplyv na lekársku diagnostiku, čo ilustruje, ako tieto technológie revolučne zmenili starostlivosť o pacientov a rozšírili možnosti lekárskej vedy.</w:t>
      </w:r>
    </w:p>
    <w:p w14:paraId="48A98709" w14:textId="77777777" w:rsidR="00AF0EFF" w:rsidRPr="0068616F" w:rsidRDefault="00AF0EFF" w:rsidP="00AF0EFF">
      <w:pPr>
        <w:pStyle w:val="Heading3"/>
        <w:numPr>
          <w:ilvl w:val="2"/>
          <w:numId w:val="18"/>
        </w:numPr>
        <w:ind w:left="709" w:hanging="709"/>
      </w:pPr>
      <w:bookmarkStart w:id="7" w:name="_Toc166494349"/>
      <w:r w:rsidRPr="0068616F">
        <w:t>Raný vývoj v oblasti lekárskeho zobrazovania</w:t>
      </w:r>
      <w:bookmarkEnd w:id="7"/>
    </w:p>
    <w:p w14:paraId="2AAE502B" w14:textId="4EDCF074" w:rsidR="00AF0EFF" w:rsidRPr="0068616F" w:rsidRDefault="00AF0EFF" w:rsidP="00AF0EFF">
      <w:r w:rsidRPr="0068616F">
        <w:t xml:space="preserve">Jeden z najvýznamnejších objavov urobil v roku 1895 </w:t>
      </w:r>
      <w:proofErr w:type="spellStart"/>
      <w:r w:rsidRPr="0068616F">
        <w:t>Wilhelm</w:t>
      </w:r>
      <w:proofErr w:type="spellEnd"/>
      <w:r w:rsidRPr="0068616F">
        <w:t xml:space="preserve"> Röntgen (Obr. 1) - objav röntgenových lúčov -, ktorý znamenal revolučný skok pre vedu a následne aj pre medicínu. Röntgen pri práci s katódovými lúčmi spozoroval, že </w:t>
      </w:r>
      <w:proofErr w:type="spellStart"/>
      <w:r w:rsidRPr="0068616F">
        <w:t>platinokyanid</w:t>
      </w:r>
      <w:proofErr w:type="spellEnd"/>
      <w:r w:rsidRPr="0068616F">
        <w:t xml:space="preserve"> bária fluoreskuje na obrazovke, hoci prístroj bol chránený pred svetlom, a náhodne objavil röntgenové žiarenie. Všimol si, že pomocou týchto lúčov je možné preniknúť nielen cez pevné telesá vrátane ľudského tkaniva, ale aj zobraziť vnútorné štruktúry metódami, ktoré nezasahujú do organizmu. Röntgen venoval pozornosť tomu, že lúče umožňujú vytvoriť obraz vnútornej štruktúry človeka, a zmienil sa o možnosti ich využitia v lekárskej diagnostike. </w:t>
      </w:r>
      <w:r w:rsidRPr="00B378EC">
        <w:fldChar w:fldCharType="begin"/>
      </w:r>
      <w:r w:rsidRPr="00B378EC">
        <w:instrText xml:space="preserve"> ADDIN ZOTERO_ITEM CSL_CITATION {"citationID":"1d7EHahU","properties":{"formattedCitation":"[2]","plainCitation":"[2]","noteIndex":0},"citationItems":[{"id":151,"uris":["http://zotero.org/users/local/hW4wcMD6/items/XJSX73K7"],"itemData":{"id":151,"type":"article-journal","abstract":"Every healthcare professional should be aware of Wilhelm Conrad Röntgen's discovery of X-rays over 100 years ago, which had an interesting, eventful, and dramatic history. The physicist from Germany won the first Nobel Prize in physics in 1901 for this discovery. Röntgen was one of the outstanding physicists of the nineteenth century, even without considering his best-known discovery, which opened up new vistas in research. In addition to the discovery of X-rays, Röntgen is credited with three standard components that are currently used in X-ray analysis: The fluorescent screen, the photographic plate, and a prototype of the ionization chamber method. This paper is a wordy tribute to a great scientist and presents a simplified picture of Röntgen's great discovery of X-rays.","container-title":"Journal of Indian Academy of Oral Medicine and Radiology","DOI":"10.4103/0972-1363.167119","ISSN":"0972-1363","issue":"1","language":"en-US","page":"90","source":"journals.lww.com","title":"Wilhelm Conrad Röntgen and the discovery of X-rays: Revisited after centennial","title-short":"Wilhelm Conrad Röntgen and the discovery of X-rays","volume":"27","author":[{"family":"Panchbhai","given":"Arati S."}],"issued":{"date-parts":[["2015",3]]}}}],"schema":"https://github.com/citation-style-language/schema/raw/master/csl-citation.json"} </w:instrText>
      </w:r>
      <w:r w:rsidRPr="00B378EC">
        <w:fldChar w:fldCharType="separate"/>
      </w:r>
      <w:r w:rsidRPr="00B378EC">
        <w:t>[2]</w:t>
      </w:r>
      <w:r w:rsidRPr="00B378EC">
        <w:fldChar w:fldCharType="end"/>
      </w:r>
      <w:r w:rsidRPr="0068616F">
        <w:t xml:space="preserve"> </w:t>
      </w:r>
    </w:p>
    <w:p w14:paraId="7C464AAC" w14:textId="77777777" w:rsidR="00AF0EFF" w:rsidRPr="0068616F" w:rsidRDefault="00AF0EFF" w:rsidP="003E2AAE">
      <w:pPr>
        <w:pStyle w:val="Obrzek"/>
      </w:pPr>
      <w:r w:rsidRPr="0068616F">
        <w:drawing>
          <wp:inline distT="0" distB="0" distL="0" distR="0" wp14:anchorId="5B41377C" wp14:editId="5BD3A19F">
            <wp:extent cx="3624120" cy="2545560"/>
            <wp:effectExtent l="0" t="0" r="0" b="7620"/>
            <wp:docPr id="111029934" name="Picture 2" descr="About Röntgen – Roentgen-Memo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bout Röntgen – Roentgen-Memoria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24120" cy="2545560"/>
                    </a:xfrm>
                    <a:prstGeom prst="rect">
                      <a:avLst/>
                    </a:prstGeom>
                    <a:noFill/>
                    <a:ln>
                      <a:noFill/>
                    </a:ln>
                  </pic:spPr>
                </pic:pic>
              </a:graphicData>
            </a:graphic>
          </wp:inline>
        </w:drawing>
      </w:r>
    </w:p>
    <w:p w14:paraId="6805D329" w14:textId="3B6519B8" w:rsidR="00AF0EFF" w:rsidRPr="0068616F" w:rsidRDefault="00AF0EFF" w:rsidP="002C29B6">
      <w:pPr>
        <w:pStyle w:val="Caption"/>
      </w:pPr>
      <w:bookmarkStart w:id="8" w:name="_Toc165912082"/>
      <w:bookmarkStart w:id="9" w:name="_Toc166333549"/>
      <w:bookmarkStart w:id="10" w:name="_Toc166360396"/>
      <w:bookmarkStart w:id="11" w:name="_Toc166360575"/>
      <w:r w:rsidRPr="00BA034A">
        <w:t xml:space="preserve">Obrázok </w:t>
      </w:r>
      <w:r w:rsidRPr="00BA034A">
        <w:fldChar w:fldCharType="begin"/>
      </w:r>
      <w:r w:rsidRPr="00BA034A">
        <w:instrText xml:space="preserve"> SEQ Obrázok \* ARABIC </w:instrText>
      </w:r>
      <w:r w:rsidRPr="00BA034A">
        <w:fldChar w:fldCharType="separate"/>
      </w:r>
      <w:r w:rsidR="00F61368">
        <w:rPr>
          <w:noProof/>
        </w:rPr>
        <w:t>1</w:t>
      </w:r>
      <w:r w:rsidRPr="00BA034A">
        <w:fldChar w:fldCharType="end"/>
      </w:r>
      <w:r w:rsidRPr="00BA034A">
        <w:t xml:space="preserve">: </w:t>
      </w:r>
      <w:proofErr w:type="spellStart"/>
      <w:r w:rsidRPr="00BA034A">
        <w:t>Wilheim</w:t>
      </w:r>
      <w:proofErr w:type="spellEnd"/>
      <w:r w:rsidRPr="00BA034A">
        <w:t xml:space="preserve"> </w:t>
      </w:r>
      <w:proofErr w:type="spellStart"/>
      <w:r w:rsidRPr="00BA034A">
        <w:t>Conrad</w:t>
      </w:r>
      <w:proofErr w:type="spellEnd"/>
      <w:r w:rsidRPr="00BA034A">
        <w:t xml:space="preserve"> Röntgen </w:t>
      </w:r>
      <w:r w:rsidRPr="00BA034A">
        <w:fldChar w:fldCharType="begin"/>
      </w:r>
      <w:r w:rsidRPr="00BA034A">
        <w:instrText xml:space="preserve"> ADDIN ZOTERO_ITEM CSL_CITATION {"citationID":"wXcu89uI","properties":{"formattedCitation":"[3]","plainCitation":"[3]","noteIndex":0},"citationItems":[{"id":255,"uris":["http://zotero.org/users/local/hW4wcMD6/items/3JJER97N"],"itemData":{"id":255,"type":"webpage","title":"Über Röntgen – Röntgen-Gedächtnisstätte","URL":"https://wilhelmconradroentgen.de/de/ueber-roentgen","accessed":{"date-parts":[["2024",4,25]]}}}],"schema":"https://github.com/citation-style-language/schema/raw/master/csl-citation.json"} </w:instrText>
      </w:r>
      <w:r w:rsidRPr="00BA034A">
        <w:fldChar w:fldCharType="separate"/>
      </w:r>
      <w:r w:rsidRPr="00BA034A">
        <w:t>[3]</w:t>
      </w:r>
      <w:bookmarkEnd w:id="8"/>
      <w:bookmarkEnd w:id="9"/>
      <w:bookmarkEnd w:id="10"/>
      <w:bookmarkEnd w:id="11"/>
      <w:r w:rsidRPr="00BA034A">
        <w:fldChar w:fldCharType="end"/>
      </w:r>
    </w:p>
    <w:p w14:paraId="4282C73A" w14:textId="77777777" w:rsidR="00AF0EFF" w:rsidRPr="0068616F" w:rsidRDefault="00AF0EFF" w:rsidP="00AF0EFF">
      <w:r w:rsidRPr="0068616F">
        <w:lastRenderedPageBreak/>
        <w:t xml:space="preserve">Krátko po objavení nového typu röntgenového žiarenia vytvoril Röntgen prvé röntgenové fotografie. Na jednej z nich bola jasne zobrazená ruka (Obr. 2); patrila jeho manželke, na ktorej bolo vidieť kosti a prsteň na jednom z prstov </w:t>
      </w:r>
      <w:r w:rsidRPr="00BA034A">
        <w:fldChar w:fldCharType="begin"/>
      </w:r>
      <w:r w:rsidRPr="00BA034A">
        <w:instrText xml:space="preserve"> ADDIN ZOTERO_ITEM CSL_CITATION {"citationID":"OLJp9CA0","properties":{"formattedCitation":"[4]","plainCitation":"[4]","noteIndex":0},"citationItems":[{"id":152,"uris":["http://zotero.org/users/local/hW4wcMD6/items/ZZ6IL2XX"],"itemData":{"id":152,"type":"article-journal","abstract":"November 8, 1995, marked the 100th anniversary of Wilhelm Conrad Röntgen's discovery of x-rays. This remarkable scientific achievement has had an effect on medicine and science that has been matched by few other advances. I will briefly review the events leading up to Röntgen's discovery and the subsequent development of radiology as a discipline.","container-title":"Western Journal of Medicine","ISSN":"0093-0415","issue":"6","journalAbbreviation":"West J Med","note":"PMID: 8764624\nPMCID: PMC1303625","page":"497-501","source":"PubMed Central","title":"Centennial of Röntgen's discovery of x-rays.","volume":"164","author":[{"family":"Frankel","given":"R I"}],"issued":{"date-parts":[["1996",6]]}}}],"schema":"https://github.com/citation-style-language/schema/raw/master/csl-citation.json"} </w:instrText>
      </w:r>
      <w:r w:rsidRPr="00BA034A">
        <w:fldChar w:fldCharType="separate"/>
      </w:r>
      <w:r w:rsidRPr="00BA034A">
        <w:t>[4]</w:t>
      </w:r>
      <w:r w:rsidRPr="00BA034A">
        <w:fldChar w:fldCharType="end"/>
      </w:r>
      <w:r w:rsidRPr="00BA034A">
        <w:t xml:space="preserve">. Táto ikonická snímka mala neskôr ukázať nielen potenciál röntgenových lúčov na vizualizáciu vnútorných štruktúr ľudského tela, ale mala vzbudiť veľký záujem a nadšenie vo vedeckej komunite a vlastne aj v širokej verejnosti. Schopnosť "vidieť" do vnútra tela bez chirurgického zákroku sa vnímala ako prelomový vývoj v lekárskej vede </w:t>
      </w:r>
      <w:r w:rsidRPr="00BA034A">
        <w:fldChar w:fldCharType="begin"/>
      </w:r>
      <w:r w:rsidRPr="00BA034A">
        <w:instrText xml:space="preserve"> ADDIN ZOTERO_ITEM CSL_CITATION {"citationID":"EzFD9Bf2","properties":{"formattedCitation":"[2]","plainCitation":"[2]","noteIndex":0},"citationItems":[{"id":151,"uris":["http://zotero.org/users/local/hW4wcMD6/items/XJSX73K7"],"itemData":{"id":151,"type":"article-journal","abstract":"Every healthcare professional should be aware of Wilhelm Conrad Röntgen's discovery of X-rays over 100 years ago, which had an interesting, eventful, and dramatic history. The physicist from Germany won the first Nobel Prize in physics in 1901 for this discovery. Röntgen was one of the outstanding physicists of the nineteenth century, even without considering his best-known discovery, which opened up new vistas in research. In addition to the discovery of X-rays, Röntgen is credited with three standard components that are currently used in X-ray analysis: The fluorescent screen, the photographic plate, and a prototype of the ionization chamber method. This paper is a wordy tribute to a great scientist and presents a simplified picture of Röntgen's great discovery of X-rays.","container-title":"Journal of Indian Academy of Oral Medicine and Radiology","DOI":"10.4103/0972-1363.167119","ISSN":"0972-1363","issue":"1","language":"en-US","page":"90","source":"journals.lww.com","title":"Wilhelm Conrad Röntgen and the discovery of X-rays: Revisited after centennial","title-short":"Wilhelm Conrad Röntgen and the discovery of X-rays","volume":"27","author":[{"family":"Panchbhai","given":"Arati S."}],"issued":{"date-parts":[["2015",3]]}}}],"schema":"https://github.com/citation-style-language/schema/raw/master/csl-citation.json"} </w:instrText>
      </w:r>
      <w:r w:rsidRPr="00BA034A">
        <w:fldChar w:fldCharType="separate"/>
      </w:r>
      <w:r w:rsidRPr="00BA034A">
        <w:t>[2]</w:t>
      </w:r>
      <w:r w:rsidRPr="00BA034A">
        <w:fldChar w:fldCharType="end"/>
      </w:r>
      <w:r w:rsidRPr="00BA034A">
        <w:t>.</w:t>
      </w:r>
    </w:p>
    <w:p w14:paraId="2E21D529" w14:textId="77777777" w:rsidR="00AF0EFF" w:rsidRPr="0068616F" w:rsidRDefault="00AF0EFF" w:rsidP="00AF0EFF"/>
    <w:p w14:paraId="62FB5E9C" w14:textId="4BF8390A" w:rsidR="00AF0EFF" w:rsidRPr="0068616F" w:rsidRDefault="00AF0EFF" w:rsidP="003E2AAE">
      <w:pPr>
        <w:pStyle w:val="Obrzek"/>
      </w:pPr>
      <w:r w:rsidRPr="0068616F">
        <w:drawing>
          <wp:inline distT="0" distB="0" distL="0" distR="0" wp14:anchorId="77213F96" wp14:editId="233EC5E0">
            <wp:extent cx="2116080" cy="3566160"/>
            <wp:effectExtent l="0" t="0" r="0" b="0"/>
            <wp:docPr id="1429036042" name="Picture 4" descr="Han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and    "/>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116080" cy="3566160"/>
                    </a:xfrm>
                    <a:prstGeom prst="rect">
                      <a:avLst/>
                    </a:prstGeom>
                    <a:noFill/>
                    <a:ln>
                      <a:noFill/>
                    </a:ln>
                  </pic:spPr>
                </pic:pic>
              </a:graphicData>
            </a:graphic>
          </wp:inline>
        </w:drawing>
      </w:r>
    </w:p>
    <w:p w14:paraId="606962E8" w14:textId="4A57D85E" w:rsidR="00AF0EFF" w:rsidRPr="00D01744" w:rsidRDefault="00AF0EFF" w:rsidP="00AF0EFF">
      <w:pPr>
        <w:pStyle w:val="Caption"/>
      </w:pPr>
      <w:bookmarkStart w:id="12" w:name="_Toc165912083"/>
      <w:bookmarkStart w:id="13" w:name="_Toc166333550"/>
      <w:bookmarkStart w:id="14" w:name="_Toc166360397"/>
      <w:bookmarkStart w:id="15" w:name="_Toc166360576"/>
      <w:r w:rsidRPr="00D01744">
        <w:t xml:space="preserve">Obrázok </w:t>
      </w:r>
      <w:r w:rsidRPr="00D01744">
        <w:fldChar w:fldCharType="begin"/>
      </w:r>
      <w:r w:rsidRPr="00D01744">
        <w:instrText xml:space="preserve"> SEQ Obrázok \* ARABIC </w:instrText>
      </w:r>
      <w:r w:rsidRPr="00D01744">
        <w:fldChar w:fldCharType="separate"/>
      </w:r>
      <w:r w:rsidR="00F61368">
        <w:rPr>
          <w:noProof/>
        </w:rPr>
        <w:t>2</w:t>
      </w:r>
      <w:r w:rsidRPr="00D01744">
        <w:fldChar w:fldCharType="end"/>
      </w:r>
      <w:r w:rsidRPr="00D01744">
        <w:t>: Prvá</w:t>
      </w:r>
      <w:r w:rsidR="000E2507">
        <w:t xml:space="preserve"> vytvorená</w:t>
      </w:r>
      <w:r w:rsidRPr="00D01744">
        <w:t xml:space="preserve"> röntgenová snímka  </w:t>
      </w:r>
      <w:r w:rsidRPr="00D01744">
        <w:fldChar w:fldCharType="begin"/>
      </w:r>
      <w:r w:rsidRPr="00D01744">
        <w:instrText xml:space="preserve"> ADDIN ZOTERO_ITEM CSL_CITATION {"citationID":"qaYsth9j","properties":{"formattedCitation":"[3]","plainCitation":"[3]","noteIndex":0},"citationItems":[{"id":255,"uris":["http://zotero.org/users/local/hW4wcMD6/items/3JJER97N"],"itemData":{"id":255,"type":"webpage","title":"Über Röntgen – Röntgen-Gedächtnisstätte","URL":"https://wilhelmconradroentgen.de/de/ueber-roentgen","accessed":{"date-parts":[["2024",4,25]]}}}],"schema":"https://github.com/citation-style-language/schema/raw/master/csl-citation.json"} </w:instrText>
      </w:r>
      <w:r w:rsidRPr="00D01744">
        <w:fldChar w:fldCharType="separate"/>
      </w:r>
      <w:r w:rsidRPr="00D01744">
        <w:t>[3]</w:t>
      </w:r>
      <w:bookmarkEnd w:id="12"/>
      <w:bookmarkEnd w:id="13"/>
      <w:bookmarkEnd w:id="14"/>
      <w:bookmarkEnd w:id="15"/>
      <w:r w:rsidRPr="00D01744">
        <w:fldChar w:fldCharType="end"/>
      </w:r>
    </w:p>
    <w:p w14:paraId="46044F20" w14:textId="77777777" w:rsidR="00AF0EFF" w:rsidRPr="0068616F" w:rsidRDefault="00AF0EFF" w:rsidP="00AF0EFF"/>
    <w:p w14:paraId="2E5C473B" w14:textId="77777777" w:rsidR="00AF0EFF" w:rsidRPr="0068616F" w:rsidRDefault="00AF0EFF" w:rsidP="00AF0EFF">
      <w:r w:rsidRPr="0068616F">
        <w:t>Spočiatku sa používal na diagnostiku zlomenín kostí a lokalizáciu cudzích telies, napríklad pri strelných poraneniach. Krátko po ich objavení, o niekoľko týždňov neskôr, sa röntgenové lúče už používali na pomoc pri lekárskej diagnostike, čím sa ukázal ich okamžitý vplyv na medicínu pri napomáhaní liečbe a diagnostike. Toto nadšenie však rýchlo opadlo kvôli nebezpečenstvám, ktoré spôsobovalo nesprávne pochopenie a neidentifikované vystavenie radiačnému žiareniu, čo predstavovalo vážne prekážky a obmedzenia pre prvé aplikácie tejto technológ</w:t>
      </w:r>
      <w:r w:rsidRPr="00D01744">
        <w:t xml:space="preserve">ie. </w:t>
      </w:r>
      <w:r w:rsidRPr="00D01744">
        <w:fldChar w:fldCharType="begin"/>
      </w:r>
      <w:r w:rsidRPr="00D01744">
        <w:instrText xml:space="preserve"> ADDIN ZOTERO_ITEM CSL_CITATION {"citationID":"XQmMOTcf","properties":{"formattedCitation":"[4]","plainCitation":"[4]","noteIndex":0},"citationItems":[{"id":152,"uris":["http://zotero.org/users/local/hW4wcMD6/items/ZZ6IL2XX"],"itemData":{"id":152,"type":"article-journal","abstract":"November 8, 1995, marked the 100th anniversary of Wilhelm Conrad Röntgen's discovery of x-rays. This remarkable scientific achievement has had an effect on medicine and science that has been matched by few other advances. I will briefly review the events leading up to Röntgen's discovery and the subsequent development of radiology as a discipline.","container-title":"Western Journal of Medicine","ISSN":"0093-0415","issue":"6","journalAbbreviation":"West J Med","note":"PMID: 8764624\nPMCID: PMC1303625","page":"497-501","source":"PubMed Central","title":"Centennial of Röntgen's discovery of x-rays.","volume":"164","author":[{"family":"Frankel","given":"R I"}],"issued":{"date-parts":[["1996",6]]}}}],"schema":"https://github.com/citation-style-language/schema/raw/master/csl-citation.json"} </w:instrText>
      </w:r>
      <w:r w:rsidRPr="00D01744">
        <w:fldChar w:fldCharType="separate"/>
      </w:r>
      <w:r w:rsidRPr="00D01744">
        <w:t>[4]</w:t>
      </w:r>
      <w:r w:rsidRPr="00D01744">
        <w:fldChar w:fldCharType="end"/>
      </w:r>
    </w:p>
    <w:p w14:paraId="25257CA6" w14:textId="77777777" w:rsidR="00AF0EFF" w:rsidRPr="0068616F" w:rsidRDefault="00AF0EFF" w:rsidP="00AF0EFF">
      <w:pPr>
        <w:pStyle w:val="Heading3"/>
        <w:numPr>
          <w:ilvl w:val="2"/>
          <w:numId w:val="18"/>
        </w:numPr>
        <w:ind w:left="709" w:hanging="709"/>
      </w:pPr>
      <w:bookmarkStart w:id="16" w:name="_Toc166494350"/>
      <w:r w:rsidRPr="0068616F">
        <w:lastRenderedPageBreak/>
        <w:t>Pokrok v zobrazovacích technológiách</w:t>
      </w:r>
      <w:bookmarkEnd w:id="16"/>
    </w:p>
    <w:p w14:paraId="2A2BBA75" w14:textId="60841F3E" w:rsidR="00904017" w:rsidRDefault="00AF0EFF" w:rsidP="00AF0EFF">
      <w:r w:rsidRPr="0068616F">
        <w:t xml:space="preserve">Prechod od tradičných röntgenových prístrojov k počítačovej tomografii (CT) začiatkom 70. rokov 20. storočia znamenal obrovský skok v diagnostickom zobrazovaní. CT, ktoré zdokonalili </w:t>
      </w:r>
      <w:proofErr w:type="spellStart"/>
      <w:r w:rsidRPr="0068616F">
        <w:t>Godfrey</w:t>
      </w:r>
      <w:proofErr w:type="spellEnd"/>
      <w:r w:rsidRPr="0068616F">
        <w:t xml:space="preserve"> </w:t>
      </w:r>
      <w:proofErr w:type="spellStart"/>
      <w:r w:rsidRPr="0068616F">
        <w:t>Hounsfield</w:t>
      </w:r>
      <w:proofErr w:type="spellEnd"/>
      <w:r w:rsidRPr="0068616F">
        <w:t xml:space="preserve"> a </w:t>
      </w:r>
      <w:proofErr w:type="spellStart"/>
      <w:r w:rsidRPr="0068616F">
        <w:t>Allan</w:t>
      </w:r>
      <w:proofErr w:type="spellEnd"/>
      <w:r w:rsidRPr="0068616F">
        <w:t xml:space="preserve"> </w:t>
      </w:r>
      <w:proofErr w:type="spellStart"/>
      <w:r w:rsidRPr="0068616F">
        <w:t>Cormack</w:t>
      </w:r>
      <w:proofErr w:type="spellEnd"/>
      <w:r w:rsidRPr="0068616F">
        <w:t xml:space="preserve">, ponúklo detailné priečne zobrazenie tela, ktoré bolo výrazne lepšie ako </w:t>
      </w:r>
      <w:proofErr w:type="spellStart"/>
      <w:r w:rsidRPr="0068616F">
        <w:t>superponované</w:t>
      </w:r>
      <w:proofErr w:type="spellEnd"/>
      <w:r w:rsidRPr="0068616F">
        <w:t xml:space="preserve"> snímky, ktoré mohli vytvoriť röntgenové </w:t>
      </w:r>
      <w:r w:rsidRPr="00ED4C4E">
        <w:t xml:space="preserve">lúče </w:t>
      </w:r>
      <w:r w:rsidRPr="00ED4C4E">
        <w:fldChar w:fldCharType="begin"/>
      </w:r>
      <w:r w:rsidRPr="00ED4C4E">
        <w:instrText xml:space="preserve"> ADDIN ZOTERO_ITEM CSL_CITATION {"citationID":"KPejNP2q","properties":{"formattedCitation":"[5]","plainCitation":"[5]","noteIndex":0},"citationItems":[{"id":156,"uris":["http://zotero.org/users/local/hW4wcMD6/items/ZPHNLRKM"],"itemData":{"id":156,"type":"article-journal","abstract":"Medical imaging is the principal method for noninvasively obtaining anatomic and physiologic information about the human body. Imaging has experienced a quantum leap in technology and clinical applications over the past 25 years. This leap includes x-ray computed tomography (CT); emission computed tomography (SPECT and PET); magnetic-resonance imaging (MRI) and spectroscopy (MRS), including functional MRI (fMRI), and the networking of images in digital networks (PACS and IMACS). Even traditional projection x-ray imaging is undergoing a major change with the advent of digital x-ray image receptors. Images are important not only to the detection and diagnosis of disease and injury, but also to the design, delivery, and monitoring of treatment. The evolution of medical imaging is the product of physicists working in collaboration with engineers and physicians. Further advances are limited only by the creativity and imagination of these individuals.","container-title":"Reviews of Modern Physics","DOI":"10.1103/RevModPhys.71.S444","issue":"2","journalAbbreviation":"Rev. Mod. Phys.","note":"publisher: American Physical Society","page":"S444-S450","source":"APS","title":"Physics and applications of medical imaging","volume":"71","author":[{"family":"Hendee","given":"William R."}],"issued":{"date-parts":[["1999",3,1]]}}}],"schema":"https://github.com/citation-style-language/schema/raw/master/csl-citation.json"} </w:instrText>
      </w:r>
      <w:r w:rsidRPr="00ED4C4E">
        <w:fldChar w:fldCharType="separate"/>
      </w:r>
      <w:r w:rsidRPr="00ED4C4E">
        <w:t>[5]</w:t>
      </w:r>
      <w:r w:rsidRPr="00ED4C4E">
        <w:fldChar w:fldCharType="end"/>
      </w:r>
      <w:r w:rsidRPr="00ED4C4E">
        <w:t>.</w:t>
      </w:r>
      <w:r w:rsidRPr="0068616F">
        <w:t xml:space="preserve"> Táto technológia poskytla presnejší obraz vnútorných orgánov tela a ukázala sa ako celkom nápomocná pri identifikácii štruktúry mäkkých tkanív. Ovplyvnilo to najmä diagnostickú presnosť a tým ju výrazne zlepšilo.</w:t>
      </w:r>
    </w:p>
    <w:p w14:paraId="6A9CDF49" w14:textId="72CF0BB4" w:rsidR="00AF0EFF" w:rsidRPr="0068616F" w:rsidRDefault="00AF0EFF" w:rsidP="00904017">
      <w:pPr>
        <w:spacing w:after="0" w:line="240" w:lineRule="auto"/>
        <w:ind w:firstLine="0"/>
        <w:jc w:val="left"/>
      </w:pPr>
    </w:p>
    <w:p w14:paraId="1F2EE9FC" w14:textId="06FDECF0" w:rsidR="00AF0EFF" w:rsidRPr="0068616F" w:rsidRDefault="00AF0EFF" w:rsidP="00AF0EFF">
      <w:r w:rsidRPr="0068616F">
        <w:t xml:space="preserve">Popri CT sa ako ďalšia prelomová technológia v lekárskom zobrazovaní objavila aj magnetická rezonancia (MRI) (Obr. 3). Založil ju </w:t>
      </w:r>
      <w:proofErr w:type="spellStart"/>
      <w:r w:rsidRPr="0068616F">
        <w:t>Raymond</w:t>
      </w:r>
      <w:proofErr w:type="spellEnd"/>
      <w:r w:rsidRPr="0068616F">
        <w:t xml:space="preserve"> </w:t>
      </w:r>
      <w:proofErr w:type="spellStart"/>
      <w:r w:rsidRPr="0068616F">
        <w:t>Damadian</w:t>
      </w:r>
      <w:proofErr w:type="spellEnd"/>
      <w:r w:rsidRPr="0068616F">
        <w:t xml:space="preserve"> a výrazne ju vylepšil Paul </w:t>
      </w:r>
      <w:proofErr w:type="spellStart"/>
      <w:r w:rsidRPr="0068616F">
        <w:t>Lauterbur</w:t>
      </w:r>
      <w:proofErr w:type="spellEnd"/>
      <w:r w:rsidRPr="0068616F">
        <w:t>. Pomohla pri hľadaní snímok s vysokým rozlíšením vnútorných štruktúr tela pomocou magnetických polí a rádiových vĺn. Na rozdiel od röntgenových lúčov a počítačovej tomografie sa pri magnetickej rezonancii nepoužíva ionizujúce žiarenie. Bol to veľký prelom v oblasti bezpečnosti pacientov. Vďaka tomu sa MRI stala užitočnou najmä v neurológii, onkológii a pri diagnostike ochorení pohybového aparátu, pretože poskytovala jasnejší kontrast medzi rôznymi druhmi tkanív, hoci neexistujú rozdiely v ich hustote</w:t>
      </w:r>
      <w:r w:rsidRPr="00ED4C4E">
        <w:t xml:space="preserve">. </w:t>
      </w:r>
      <w:r w:rsidRPr="00ED4C4E">
        <w:fldChar w:fldCharType="begin"/>
      </w:r>
      <w:r w:rsidRPr="00ED4C4E">
        <w:instrText xml:space="preserve"> ADDIN ZOTERO_ITEM CSL_CITATION {"citationID":"mzWWBy5F","properties":{"formattedCitation":"[5]","plainCitation":"[5]","noteIndex":0},"citationItems":[{"id":156,"uris":["http://zotero.org/users/local/hW4wcMD6/items/ZPHNLRKM"],"itemData":{"id":156,"type":"article-journal","abstract":"Medical imaging is the principal method for noninvasively obtaining anatomic and physiologic information about the human body. Imaging has experienced a quantum leap in technology and clinical applications over the past 25 years. This leap includes x-ray computed tomography (CT); emission computed tomography (SPECT and PET); magnetic-resonance imaging (MRI) and spectroscopy (MRS), including functional MRI (fMRI), and the networking of images in digital networks (PACS and IMACS). Even traditional projection x-ray imaging is undergoing a major change with the advent of digital x-ray image receptors. Images are important not only to the detection and diagnosis of disease and injury, but also to the design, delivery, and monitoring of treatment. The evolution of medical imaging is the product of physicists working in collaboration with engineers and physicians. Further advances are limited only by the creativity and imagination of these individuals.","container-title":"Reviews of Modern Physics","DOI":"10.1103/RevModPhys.71.S444","issue":"2","journalAbbreviation":"Rev. Mod. Phys.","note":"publisher: American Physical Society","page":"S444-S450","source":"APS","title":"Physics and applications of medical imaging","volume":"71","author":[{"family":"Hendee","given":"William R."}],"issued":{"date-parts":[["1999",3,1]]}}}],"schema":"https://github.com/citation-style-language/schema/raw/master/csl-citation.json"} </w:instrText>
      </w:r>
      <w:r w:rsidRPr="00ED4C4E">
        <w:fldChar w:fldCharType="separate"/>
      </w:r>
      <w:r w:rsidRPr="00ED4C4E">
        <w:t>[5]</w:t>
      </w:r>
      <w:r w:rsidRPr="00ED4C4E">
        <w:fldChar w:fldCharType="end"/>
      </w:r>
    </w:p>
    <w:p w14:paraId="65D322B0" w14:textId="77777777" w:rsidR="00AF0EFF" w:rsidRPr="0068616F" w:rsidRDefault="00AF0EFF" w:rsidP="00AF0EFF"/>
    <w:p w14:paraId="6FE6B857" w14:textId="394E2C15" w:rsidR="00AF0EFF" w:rsidRPr="0068616F" w:rsidRDefault="00AF0EFF" w:rsidP="003E2AAE">
      <w:pPr>
        <w:pStyle w:val="Obrzek"/>
      </w:pPr>
      <w:r w:rsidRPr="0068616F">
        <w:drawing>
          <wp:inline distT="0" distB="0" distL="0" distR="0" wp14:anchorId="5165402B" wp14:editId="613B2F3F">
            <wp:extent cx="2857680" cy="1714680"/>
            <wp:effectExtent l="0" t="0" r="0" b="0"/>
            <wp:docPr id="1382325121" name="Picture 5" descr="CT Scans VS MRI Scans: What are the Differences Between Th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T Scans VS MRI Scans: What are the Differences Between Them"/>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57680" cy="1714680"/>
                    </a:xfrm>
                    <a:prstGeom prst="rect">
                      <a:avLst/>
                    </a:prstGeom>
                    <a:noFill/>
                    <a:ln>
                      <a:noFill/>
                    </a:ln>
                  </pic:spPr>
                </pic:pic>
              </a:graphicData>
            </a:graphic>
          </wp:inline>
        </w:drawing>
      </w:r>
    </w:p>
    <w:p w14:paraId="013ACBDC" w14:textId="65F2F26A" w:rsidR="00AF0EFF" w:rsidRPr="002D3E55" w:rsidRDefault="00AF0EFF" w:rsidP="00AF0EFF">
      <w:pPr>
        <w:pStyle w:val="Caption"/>
      </w:pPr>
      <w:bookmarkStart w:id="17" w:name="_Toc165912084"/>
      <w:bookmarkStart w:id="18" w:name="_Toc166333551"/>
      <w:bookmarkStart w:id="19" w:name="_Toc166360398"/>
      <w:bookmarkStart w:id="20" w:name="_Toc166360577"/>
      <w:r w:rsidRPr="002D3E55">
        <w:t xml:space="preserve">Obrázok </w:t>
      </w:r>
      <w:r w:rsidRPr="002D3E55">
        <w:fldChar w:fldCharType="begin"/>
      </w:r>
      <w:r w:rsidRPr="002D3E55">
        <w:instrText xml:space="preserve"> SEQ Obrázok \* ARABIC </w:instrText>
      </w:r>
      <w:r w:rsidRPr="002D3E55">
        <w:fldChar w:fldCharType="separate"/>
      </w:r>
      <w:r w:rsidR="00F61368" w:rsidRPr="002D3E55">
        <w:rPr>
          <w:noProof/>
        </w:rPr>
        <w:t>3</w:t>
      </w:r>
      <w:r w:rsidRPr="002D3E55">
        <w:fldChar w:fldCharType="end"/>
      </w:r>
      <w:r w:rsidRPr="002D3E55">
        <w:t>:</w:t>
      </w:r>
      <w:r w:rsidR="008410D1" w:rsidRPr="002D3E55">
        <w:t xml:space="preserve"> </w:t>
      </w:r>
      <w:r w:rsidR="0088084C" w:rsidRPr="002D3E55">
        <w:t>Príklad snímky hrudníka</w:t>
      </w:r>
      <w:r w:rsidRPr="002D3E55">
        <w:t xml:space="preserve"> CT </w:t>
      </w:r>
      <w:r w:rsidR="008410D1" w:rsidRPr="002D3E55">
        <w:t>a</w:t>
      </w:r>
      <w:r w:rsidRPr="002D3E55">
        <w:t xml:space="preserve"> MRI </w:t>
      </w:r>
      <w:r w:rsidRPr="002D3E55">
        <w:fldChar w:fldCharType="begin"/>
      </w:r>
      <w:r w:rsidRPr="002D3E55">
        <w:instrText xml:space="preserve"> ADDIN ZOTERO_ITEM CSL_CITATION {"citationID":"NCqD6UIs","properties":{"formattedCitation":"[6]","plainCitation":"[6]","noteIndex":0},"citationItems":[{"id":257,"uris":["http://zotero.org/users/local/hW4wcMD6/items/URLSVWBY"],"itemData":{"id":257,"type":"post-weblog","abstract":"Unraveling the dissimilarities between CT scans and MRI scans. Understand which imaging technique suits your medical needs best","container-title":"Kiran Lab","language":"en-US","title":"CT Scans VS MRI Scans: What are the Differences Between Them","title-short":"CT Scans VS MRI Scans","URL":"https://kiranpetct.com/ct-scans-vs-mri-scans-what-are-the-differences-between-them/","author":[{"family":"Raksha","given":"D. S."}],"accessed":{"date-parts":[["2024",4,25]]},"issued":{"date-parts":[["2023",7,14]]}}}],"schema":"https://github.com/citation-style-language/schema/raw/master/csl-citation.json"} </w:instrText>
      </w:r>
      <w:r w:rsidRPr="002D3E55">
        <w:fldChar w:fldCharType="separate"/>
      </w:r>
      <w:r w:rsidRPr="002D3E55">
        <w:t>[6]</w:t>
      </w:r>
      <w:bookmarkEnd w:id="17"/>
      <w:bookmarkEnd w:id="18"/>
      <w:bookmarkEnd w:id="19"/>
      <w:bookmarkEnd w:id="20"/>
      <w:r w:rsidRPr="002D3E55">
        <w:fldChar w:fldCharType="end"/>
      </w:r>
    </w:p>
    <w:p w14:paraId="47AB59EA" w14:textId="30791785" w:rsidR="00AF0EFF" w:rsidRPr="0068616F" w:rsidRDefault="00AF0EFF" w:rsidP="00AF0EFF"/>
    <w:p w14:paraId="13A5392F" w14:textId="77777777" w:rsidR="00AF0EFF" w:rsidRPr="0068616F" w:rsidRDefault="00AF0EFF" w:rsidP="00AF0EFF">
      <w:r w:rsidRPr="0068616F">
        <w:t xml:space="preserve">Ultrazvuková technológia (Obr. 4) sa vyvinula od najjednoduchšej formy až po zložitejšie digitálne systémy, ktoré poskytujú jasné a zároveň </w:t>
      </w:r>
      <w:r w:rsidRPr="00904017">
        <w:t xml:space="preserve">spoľahlivé obrazy </w:t>
      </w:r>
      <w:r w:rsidRPr="00904017">
        <w:fldChar w:fldCharType="begin"/>
      </w:r>
      <w:r w:rsidRPr="00904017">
        <w:instrText xml:space="preserve"> ADDIN ZOTERO_ITEM CSL_CITATION {"citationID":"4guNF2Qr","properties":{"formattedCitation":"[7]","plainCitation":"[7]","noteIndex":0},"citationItems":[{"id":159,"uris":["http://zotero.org/users/local/hW4wcMD6/items/KU3DW3UH"],"itemData":{"id":159,"type":"article-journal","abstract":"Ultrasound (US) has undergone dramatic changes since its inception three decades ago; the original cumbersome B-mode gantry system has evolved into a high resolution real-time imaging system. This review describes both recent advances in ultrasound and contrast media and likely future developments. Technological advances in electronics and computing have revolutionized ultrasound practice with ever expanding applications. Developments in transducer materials and array designs have resulted in greater bandwidths with improvements in spatial and contrast resolution. Developments in digital signal processing have produced innovations in beam forming, image display and archiving. Technological advances have resulted in novel imaging modes which exploit the non-linear behaviour of tissue and microbubble contrast agents. Microbubble contrast agents have dramatically extended the clinical and research applications of ultrasound. Not only can Doppler studies be enhanced but also novel non-linear modes allow vessels down to the level of the microcirculation to be imaged. Functional and quantitative studies allow interrogation of a wide spectrum of tissue beds. The advent of tissue-specific agents promises to improve the sensitivity and specificity of ultrasound in the detection and characterization of focal liver lesions to rival that of computed tomography (CT) and magnetic resonance imaging (MRI). Ultrasound has recently moved into therapeutic applications with high intensity focused ultrasound (HIFU) and microbubble assisted delivery of drugs and genes showing great promise. Harvey, C. J. et al. (2002) Clinical Radiology57, 157–177.","container-title":"Clinical Radiology","DOI":"10.1053/crad.2001.0918","ISSN":"0009-9260","issue":"3","journalAbbreviation":"Clinical Radiology","page":"157-177","source":"ScienceDirect","title":"Advances in Ultrasound","volume":"57","author":[{"family":"Harvey","given":"Christopher J."},{"family":"Pilcher","given":"James M."},{"family":"Eckersley","given":"Robert J."},{"family":"Blomley","given":"Martin J. K."},{"family":"Cosgrove","given":"David O."}],"issued":{"date-parts":[["2002",3,1]]}}}],"schema":"https://github.com/citation-style-language/schema/raw/master/csl-citation.json"} </w:instrText>
      </w:r>
      <w:r w:rsidRPr="00904017">
        <w:fldChar w:fldCharType="separate"/>
      </w:r>
      <w:r w:rsidRPr="00904017">
        <w:t>[7]</w:t>
      </w:r>
      <w:r w:rsidRPr="00904017">
        <w:fldChar w:fldCharType="end"/>
      </w:r>
      <w:r w:rsidRPr="00904017">
        <w:t>.</w:t>
      </w:r>
      <w:r w:rsidRPr="0068616F">
        <w:t xml:space="preserve"> Najnovšie technológie, napríklad vývoj prenosných ultrazvukových prístrojov, poskytli ľudstvu ešte rozsiahlejšie využitie ultrazvukového zobrazovania v rôznych odboroch.</w:t>
      </w:r>
    </w:p>
    <w:p w14:paraId="448F707A" w14:textId="77777777" w:rsidR="00AF0EFF" w:rsidRPr="0068616F" w:rsidRDefault="00AF0EFF" w:rsidP="00AF0EFF"/>
    <w:p w14:paraId="4DDADF32" w14:textId="7052B866" w:rsidR="00AF0EFF" w:rsidRPr="0068616F" w:rsidRDefault="00AF0EFF" w:rsidP="003E2AAE">
      <w:pPr>
        <w:pStyle w:val="Obrzek"/>
      </w:pPr>
      <w:r w:rsidRPr="0068616F">
        <w:lastRenderedPageBreak/>
        <w:drawing>
          <wp:inline distT="0" distB="0" distL="0" distR="0" wp14:anchorId="37E51553" wp14:editId="681A0068">
            <wp:extent cx="1980720" cy="1980720"/>
            <wp:effectExtent l="0" t="0" r="635" b="635"/>
            <wp:docPr id="9330895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089526"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980720" cy="1980720"/>
                    </a:xfrm>
                    <a:prstGeom prst="rect">
                      <a:avLst/>
                    </a:prstGeom>
                    <a:noFill/>
                    <a:ln>
                      <a:noFill/>
                    </a:ln>
                  </pic:spPr>
                </pic:pic>
              </a:graphicData>
            </a:graphic>
          </wp:inline>
        </w:drawing>
      </w:r>
    </w:p>
    <w:p w14:paraId="60B16A10" w14:textId="7AFC3AFF" w:rsidR="00AF0EFF" w:rsidRPr="002D3E55" w:rsidRDefault="00AF0EFF" w:rsidP="00AF0EFF">
      <w:pPr>
        <w:pStyle w:val="Caption"/>
      </w:pPr>
      <w:bookmarkStart w:id="21" w:name="_Toc165912085"/>
      <w:bookmarkStart w:id="22" w:name="_Toc166333552"/>
      <w:bookmarkStart w:id="23" w:name="_Toc166360399"/>
      <w:bookmarkStart w:id="24" w:name="_Toc166360578"/>
      <w:r w:rsidRPr="002D3E55">
        <w:t xml:space="preserve">Obrázok </w:t>
      </w:r>
      <w:r w:rsidRPr="002D3E55">
        <w:fldChar w:fldCharType="begin"/>
      </w:r>
      <w:r w:rsidRPr="002D3E55">
        <w:instrText xml:space="preserve"> SEQ Obrázok \* ARABIC </w:instrText>
      </w:r>
      <w:r w:rsidRPr="002D3E55">
        <w:fldChar w:fldCharType="separate"/>
      </w:r>
      <w:r w:rsidR="00F61368" w:rsidRPr="002D3E55">
        <w:rPr>
          <w:noProof/>
        </w:rPr>
        <w:t>4</w:t>
      </w:r>
      <w:r w:rsidRPr="002D3E55">
        <w:fldChar w:fldCharType="end"/>
      </w:r>
      <w:r w:rsidRPr="002D3E55">
        <w:t>:</w:t>
      </w:r>
      <w:r w:rsidR="0088084C" w:rsidRPr="002D3E55">
        <w:t xml:space="preserve"> Príklad</w:t>
      </w:r>
      <w:r w:rsidRPr="002D3E55">
        <w:t xml:space="preserve"> </w:t>
      </w:r>
      <w:r w:rsidR="0088084C" w:rsidRPr="002D3E55">
        <w:t>u</w:t>
      </w:r>
      <w:r w:rsidRPr="002D3E55">
        <w:t>ltrazvuk</w:t>
      </w:r>
      <w:r w:rsidR="0088084C" w:rsidRPr="002D3E55">
        <w:t>u</w:t>
      </w:r>
      <w:r w:rsidRPr="002D3E55">
        <w:t xml:space="preserve"> pľúc </w:t>
      </w:r>
      <w:r w:rsidRPr="002D3E55">
        <w:fldChar w:fldCharType="begin"/>
      </w:r>
      <w:r w:rsidRPr="002D3E55">
        <w:instrText xml:space="preserve"> ADDIN ZOTERO_ITEM CSL_CITATION {"citationID":"fLBiTGbv","properties":{"formattedCitation":"[8]","plainCitation":"[8]","noteIndex":0},"citationItems":[{"id":259,"uris":["http://zotero.org/users/local/hW4wcMD6/items/7CKSPTVJ"],"itemData":{"id":259,"type":"post-weblog","abstract":"Thoracic ultrasound is used to image the lung, pleura and soft tissues. Lung ultrasound is particularly useful in critically ill patients and patients with infectious respiratory conditions like pn…","container-title":"Sonographic Tendencies","language":"en","title":"Chest and Lung Ultrasound","URL":"https://sonographictendencies.com/2020/03/18/chest-and-lung-ultrasound/","author":[{"literal":"SONOGRAPHICTENDENCIES"}],"accessed":{"date-parts":[["2024",4,25]]},"issued":{"date-parts":[["2020",3,18]]}}}],"schema":"https://github.com/citation-style-language/schema/raw/master/csl-citation.json"} </w:instrText>
      </w:r>
      <w:r w:rsidRPr="002D3E55">
        <w:fldChar w:fldCharType="separate"/>
      </w:r>
      <w:r w:rsidRPr="002D3E55">
        <w:t>[8]</w:t>
      </w:r>
      <w:bookmarkEnd w:id="21"/>
      <w:bookmarkEnd w:id="22"/>
      <w:bookmarkEnd w:id="23"/>
      <w:bookmarkEnd w:id="24"/>
      <w:r w:rsidRPr="002D3E55">
        <w:fldChar w:fldCharType="end"/>
      </w:r>
    </w:p>
    <w:p w14:paraId="113ECD0B" w14:textId="77777777" w:rsidR="00AF0EFF" w:rsidRPr="0068616F" w:rsidRDefault="00AF0EFF" w:rsidP="00AF0EFF"/>
    <w:p w14:paraId="314CE1AF" w14:textId="77777777" w:rsidR="00AF0EFF" w:rsidRPr="0068616F" w:rsidRDefault="00AF0EFF" w:rsidP="00AF0EFF">
      <w:r w:rsidRPr="0068616F">
        <w:t>Takéto zariadenia pomáhajú rozvíjať okamžité diagnostické možnosti aj vo vzdialených alebo zdrojovo obmedzených prostrediach a rozširujú rozsah diagnostickej praxe, čo v konečnom dôsledku pomáha zlepšovať starostlivosť o pacientov. Tieto zobrazovacie metódy - CT, MRI, pokročilá ultrasonografia - každá z nich načrtla spektrum gigantických technologických krokov, ktoré bolo potrebné urobiť, a mali obrovský vplyv na diagnostickú medicínu. Každá metóda sa vo väčšine prípadov navzájom dopĺňa, čím ponecháva v rukách lekára mocné nástroje na stanovenie ešte účinnejšej diagnózy a zavedenie vhodného liečebného postupu pri chorobách.</w:t>
      </w:r>
    </w:p>
    <w:p w14:paraId="6D7AC360" w14:textId="77777777" w:rsidR="00AF0EFF" w:rsidRPr="0068616F" w:rsidRDefault="00AF0EFF" w:rsidP="00AF0EFF">
      <w:pPr>
        <w:pStyle w:val="Heading3"/>
        <w:numPr>
          <w:ilvl w:val="2"/>
          <w:numId w:val="18"/>
        </w:numPr>
        <w:ind w:left="709" w:hanging="709"/>
      </w:pPr>
      <w:bookmarkStart w:id="25" w:name="_Toc166494351"/>
      <w:r w:rsidRPr="0068616F">
        <w:t>Digitálna revolúcia</w:t>
      </w:r>
      <w:bookmarkEnd w:id="25"/>
    </w:p>
    <w:p w14:paraId="19A61AAF" w14:textId="254B1980" w:rsidR="00AF0EFF" w:rsidRPr="0068616F" w:rsidRDefault="00AF0EFF" w:rsidP="00AF0EFF">
      <w:r w:rsidRPr="0068616F">
        <w:t xml:space="preserve">Posledné dve dekády 90. rokov a samotné 90. roky boli svedkami niektorých z najvýznamnejších technologických zmien v oblasti lekárskeho zobrazovania, keďže výpočtová technika a digitálne úložiská priniesli nový trend, ktorý viedol k rozvoju digitálneho zobrazovania. Spočiatku sa táto zmena stretávala s veľkou nedôverou zo strany lekárskych odborníkov kvôli nákladom, ktoré s tým súviseli, a tiež kvôli tomu, že táto technológia bola nová. Nové výhody, ktoré prinášala zvýšená kvalita obrazu a možnosť jednoduchej manipulácie s obrazom, však boli neprehliadnuteľné, a tak došlo k jej všeobecnému prijatiu. Kľúčovými míľnikmi v rámci rádiológie bolo zavedenie počítačovej rádiografie a PACS (Picture </w:t>
      </w:r>
      <w:proofErr w:type="spellStart"/>
      <w:r w:rsidRPr="0068616F">
        <w:t>Archiving</w:t>
      </w:r>
      <w:proofErr w:type="spellEnd"/>
      <w:r w:rsidRPr="0068616F">
        <w:t xml:space="preserve"> and </w:t>
      </w:r>
      <w:proofErr w:type="spellStart"/>
      <w:r w:rsidRPr="0068616F">
        <w:t>Communication</w:t>
      </w:r>
      <w:proofErr w:type="spellEnd"/>
      <w:r w:rsidRPr="0068616F">
        <w:t xml:space="preserve"> Systems) - integrovaného systému rôznych zobrazovacích metód do jednotného systému, ktorého cieľom je zefektívniť pracovný postup v zdravotníckych z</w:t>
      </w:r>
      <w:r w:rsidRPr="004949CD">
        <w:t xml:space="preserve">ariadeniach. </w:t>
      </w:r>
      <w:r w:rsidRPr="004949CD">
        <w:fldChar w:fldCharType="begin"/>
      </w:r>
      <w:r w:rsidRPr="004949CD">
        <w:instrText xml:space="preserve"> ADDIN ZOTERO_ITEM CSL_CITATION {"citationID":"wbRump5L","properties":{"formattedCitation":"[9]","plainCitation":"[9]","noteIndex":0},"citationItems":[{"id":161,"uris":["http://zotero.org/users/local/hW4wcMD6/items/5CSCSUX7"],"itemData":{"id":161,"type":"article-journal","abstract":"Future hospital information systems should permit the systematic storage of all information generalized within the hospital, including medical diagnostic images. For such a system to be realized, implementation of a picture archiving and communication system (PACS) is needed. The development of computed radiography with an imaging plate (CR) has made it possible for digitalization of all kinds of projection radiographs, and thus for PACS to be realized. In this paper the clinical usefulness of CR and many factors required to realize PACS are described.","container-title":"Nagoya journal of medical science","journalAbbreviation":"Nagoya journal of medical science","page":"53-67","source":"ResearchGate","title":"Digital radiology and PACS","volume":"56","author":[{"family":"Ishigaki","given":"Takeo"},{"family":"Ikeda","given":"Mitsuru"},{"family":"Shimamoto","given":"Kazuhiro"},{"family":"Hirota","given":"Hideki"},{"family":"Makino","given":"Naoki"}],"issued":{"date-parts":[["1993",12,1]]}}}],"schema":"https://github.com/citation-style-language/schema/raw/master/csl-citation.json"} </w:instrText>
      </w:r>
      <w:r w:rsidRPr="004949CD">
        <w:fldChar w:fldCharType="separate"/>
      </w:r>
      <w:r w:rsidRPr="004949CD">
        <w:t>[9]</w:t>
      </w:r>
      <w:r w:rsidRPr="004949CD">
        <w:fldChar w:fldCharType="end"/>
      </w:r>
    </w:p>
    <w:p w14:paraId="145A7921" w14:textId="0C00E9D6" w:rsidR="009E5998" w:rsidRDefault="009E5998">
      <w:pPr>
        <w:spacing w:after="0" w:line="240" w:lineRule="auto"/>
        <w:ind w:firstLine="0"/>
        <w:jc w:val="left"/>
      </w:pPr>
      <w:r>
        <w:br w:type="page"/>
      </w:r>
    </w:p>
    <w:p w14:paraId="1A176A85" w14:textId="77777777" w:rsidR="00AF0EFF" w:rsidRPr="0068616F" w:rsidRDefault="00AF0EFF" w:rsidP="00AF0EFF"/>
    <w:p w14:paraId="6DE59A63" w14:textId="77777777" w:rsidR="00AF0EFF" w:rsidRPr="0068616F" w:rsidRDefault="00AF0EFF" w:rsidP="00AF0EFF">
      <w:r w:rsidRPr="0068616F">
        <w:t xml:space="preserve">Revolúcia digitálnych médií výrazne ovplyvnila archiváciu a vyhľadávanie lekárskych snímok. Nahradenie používania objemných fyzických materiálov digitálnymi formátmi okrem iného zvýšilo efektívnosť pri manipulácii so snímkami </w:t>
      </w:r>
      <w:r w:rsidRPr="00CC3733">
        <w:fldChar w:fldCharType="begin"/>
      </w:r>
      <w:r w:rsidRPr="00CC3733">
        <w:instrText xml:space="preserve"> ADDIN ZOTERO_ITEM CSL_CITATION {"citationID":"wOuW60gl","properties":{"formattedCitation":"[10]","plainCitation":"[10]","noteIndex":0},"citationItems":[{"id":164,"uris":["http://zotero.org/users/local/hW4wcMD6/items/U2EMH7DQ"],"itemData":{"id":164,"type":"paper-conference","abstract":"Among the applications of computer science in the field of medicine, the processing of medical image data is playing an increasingly important role. With medical imaging techniques such as X-Ray, computer tomography, magnetic resonance imaging, and ultrasound, the amount of digital images that are produced in hospitals is increasing incredibly. Thus the need for systems that can provide efficient retrieval of images of particular interest is becoming very high. Unfortunately, only very few medical image retrieval systems are currently used in clinical routine. This paper presents a highlight on the role of image retrieval in medical domain. Also it reviews the techniques used in medical image. Paper has also briefed about retrieval trends, key issues and limitations. It also point out scope and challenges in designing image retrieval systems.","container-title":"2010 International Conference on Data Storage and Data Engineering","DOI":"10.1109/DSDE.2010.55","event-title":"2010 International Conference on Data Storage and Data Engineering","page":"192-196","source":"IEEE Xplore","title":"Study of Medical Image Retrieval","URL":"https://ieeexplore.ieee.org/document/5452605","author":[{"family":"Bhadoria","given":"Sonali"},{"family":"Dethe","given":"C.G."}],"accessed":{"date-parts":[["2024",4,15]]},"issued":{"date-parts":[["2010",2]]}}}],"schema":"https://github.com/citation-style-language/schema/raw/master/csl-citation.json"} </w:instrText>
      </w:r>
      <w:r w:rsidRPr="00CC3733">
        <w:fldChar w:fldCharType="separate"/>
      </w:r>
      <w:r w:rsidRPr="00CC3733">
        <w:t>[10]</w:t>
      </w:r>
      <w:r w:rsidRPr="00CC3733">
        <w:fldChar w:fldCharType="end"/>
      </w:r>
      <w:r w:rsidRPr="00CC3733">
        <w:t>.</w:t>
      </w:r>
      <w:r w:rsidRPr="0068616F">
        <w:t xml:space="preserve"> Digitálne databázy umožnili jednoduchšiu manipuláciu a rýchlejšie vyhľadávanie ako tradičné archívy, čo spôsobilo revolúciu v pracovnom procese lekárskeho zobrazovania. Vývoj viedol k rýchlemu zvýšeniu prístupu k záznamom o pacientoch, čím sa skrátil časový harmonogram diagnostiky a liečby.</w:t>
      </w:r>
    </w:p>
    <w:p w14:paraId="2203D458" w14:textId="0F5E3780" w:rsidR="00AF0EFF" w:rsidRPr="0068616F" w:rsidRDefault="00AF0EFF" w:rsidP="000D58EA">
      <w:pPr>
        <w:spacing w:after="0" w:line="240" w:lineRule="auto"/>
        <w:ind w:firstLine="0"/>
        <w:jc w:val="left"/>
      </w:pPr>
    </w:p>
    <w:p w14:paraId="45A7457E" w14:textId="77777777" w:rsidR="00AF0EFF" w:rsidRPr="0068616F" w:rsidRDefault="00AF0EFF" w:rsidP="00AF0EFF">
      <w:r w:rsidRPr="0068616F">
        <w:t xml:space="preserve">Systémy PACS definitívne zmenili prostredie zdravotnej starostlivosti tým, že integrovali rôzne zobrazovacie techniky, zlepšili pracovné postupy a dokonca aj </w:t>
      </w:r>
      <w:proofErr w:type="spellStart"/>
      <w:r w:rsidRPr="0068616F">
        <w:t>interoperabilitu</w:t>
      </w:r>
      <w:proofErr w:type="spellEnd"/>
      <w:r w:rsidRPr="0068616F">
        <w:t xml:space="preserve"> zdravotných záznamov. Integrácia priniesla veľké zlepšenie v spôsobe poskytovania zdravotnej starostlivosti a starostlivosti o pacientov, umožnila rýchle stanovenie diagnózy a obmedzila oneskorenia spojené s fyzickým presunom snímok. Možnosť vzdialenej dostupnosti snímok ďalej zlepšila komunikáciu zdravotníckych pracovníkov a bola rozhodujúca pre globalizáciu </w:t>
      </w:r>
      <w:proofErr w:type="spellStart"/>
      <w:r w:rsidRPr="0068616F">
        <w:t>telemedicíny</w:t>
      </w:r>
      <w:proofErr w:type="spellEnd"/>
      <w:r w:rsidRPr="0068616F">
        <w:t xml:space="preserve">. V tomto období umelej inteligencie a </w:t>
      </w:r>
      <w:proofErr w:type="spellStart"/>
      <w:r w:rsidRPr="0068616F">
        <w:t>telemedicíny</w:t>
      </w:r>
      <w:proofErr w:type="spellEnd"/>
      <w:r w:rsidRPr="0068616F">
        <w:t xml:space="preserve"> sa význam digitálneho zobrazovania mnohonásobne zvýšil. </w:t>
      </w:r>
      <w:r w:rsidRPr="00720163">
        <w:fldChar w:fldCharType="begin"/>
      </w:r>
      <w:r w:rsidRPr="00720163">
        <w:instrText xml:space="preserve"> ADDIN ZOTERO_ITEM CSL_CITATION {"citationID":"67Y0JVFZ","properties":{"formattedCitation":"[11]","plainCitation":"[11]","noteIndex":0},"citationItems":[{"id":172,"uris":["http://zotero.org/users/local/hW4wcMD6/items/M6NT9IY4"],"itemData":{"id":172,"type":"article-journal","abstract":"To assess evidence of the impact of Picture Archiving and Communication Systems (PACS) on clinicians' work practices in the intensive care unit (ICU).We searched Medline, Pre-Medline, CINAHL, Embase, and the SPIE Digital Library databases for English-language ...","container-title":"Journal of the American Medical Informatics Association : JAMIA","DOI":"10.1136/amiajnl-2011-000422","issue":"4","language":"en","note":"publisher: Oxford University Press\nPMID: 22323392","page":"506","source":"www.ncbi.nlm.nih.gov","title":"The impact of PACS on clinician work practices in the intensive care unit: a systematic review of the literature","title-short":"The impact of PACS on clinician work practices in the intensive care unit","volume":"19","author":[{"family":"Hains","given":"Isla M."},{"family":"Georgiou","given":"Andrew"},{"family":"Westbrook","given":"Johanna I."}],"issued":{"date-parts":[["2012",8]]}}}],"schema":"https://github.com/citation-style-language/schema/raw/master/csl-citation.json"} </w:instrText>
      </w:r>
      <w:r w:rsidRPr="00720163">
        <w:fldChar w:fldCharType="separate"/>
      </w:r>
      <w:r w:rsidRPr="00720163">
        <w:t>[11]</w:t>
      </w:r>
      <w:r w:rsidRPr="00720163">
        <w:fldChar w:fldCharType="end"/>
      </w:r>
    </w:p>
    <w:p w14:paraId="3D21C798" w14:textId="77777777" w:rsidR="00AF0EFF" w:rsidRPr="0068616F" w:rsidRDefault="00AF0EFF" w:rsidP="00AF0EFF"/>
    <w:p w14:paraId="53F2DD5F" w14:textId="77777777" w:rsidR="00AF0EFF" w:rsidRPr="0068616F" w:rsidRDefault="00AF0EFF" w:rsidP="00AF0EFF">
      <w:proofErr w:type="spellStart"/>
      <w:r w:rsidRPr="0068616F">
        <w:t>Telemedicína</w:t>
      </w:r>
      <w:proofErr w:type="spellEnd"/>
      <w:r w:rsidRPr="0068616F">
        <w:t xml:space="preserve"> podporuje konzultácie a diagnostiku na diaľku, čím sa prístup k lekárskej expertíze posúva za geografické hranice. Integrácia umelej inteligencie s digitálnym zobrazovaním ďalej integrovala revolučné zmeny v analýze obrazu na zvýšenie diagnostickej presnosti a prediktívnej analýzy. Aplikácie umelej inteligencie v lekárskom zobrazovaní, ako napríklad automatická detekcia a diagnostika, naďalej napredujú a vykazujú pozitívny vplyv na výsledky liečby pacientov tým, že pomáhajú pri včasných a presných rozhodnutiach o lie</w:t>
      </w:r>
      <w:r w:rsidRPr="00FA4811">
        <w:t xml:space="preserve">čbe. </w:t>
      </w:r>
      <w:r w:rsidRPr="00FA4811">
        <w:fldChar w:fldCharType="begin"/>
      </w:r>
      <w:r w:rsidRPr="00FA4811">
        <w:instrText xml:space="preserve"> ADDIN ZOTERO_ITEM CSL_CITATION {"citationID":"ZpZstCSW","properties":{"formattedCitation":"[10]","plainCitation":"[10]","noteIndex":0},"citationItems":[{"id":164,"uris":["http://zotero.org/users/local/hW4wcMD6/items/U2EMH7DQ"],"itemData":{"id":164,"type":"paper-conference","abstract":"Among the applications of computer science in the field of medicine, the processing of medical image data is playing an increasingly important role. With medical imaging techniques such as X-Ray, computer tomography, magnetic resonance imaging, and ultrasound, the amount of digital images that are produced in hospitals is increasing incredibly. Thus the need for systems that can provide efficient retrieval of images of particular interest is becoming very high. Unfortunately, only very few medical image retrieval systems are currently used in clinical routine. This paper presents a highlight on the role of image retrieval in medical domain. Also it reviews the techniques used in medical image. Paper has also briefed about retrieval trends, key issues and limitations. It also point out scope and challenges in designing image retrieval systems.","container-title":"2010 International Conference on Data Storage and Data Engineering","DOI":"10.1109/DSDE.2010.55","event-title":"2010 International Conference on Data Storage and Data Engineering","page":"192-196","source":"IEEE Xplore","title":"Study of Medical Image Retrieval","URL":"https://ieeexplore.ieee.org/document/5452605","author":[{"family":"Bhadoria","given":"Sonali"},{"family":"Dethe","given":"C.G."}],"accessed":{"date-parts":[["2024",4,15]]},"issued":{"date-parts":[["2010",2]]}}}],"schema":"https://github.com/citation-style-language/schema/raw/master/csl-citation.json"} </w:instrText>
      </w:r>
      <w:r w:rsidRPr="00FA4811">
        <w:fldChar w:fldCharType="separate"/>
      </w:r>
      <w:r w:rsidRPr="00FA4811">
        <w:t>[10]</w:t>
      </w:r>
      <w:r w:rsidRPr="00FA4811">
        <w:fldChar w:fldCharType="end"/>
      </w:r>
    </w:p>
    <w:p w14:paraId="27236679" w14:textId="77777777" w:rsidR="00AF0EFF" w:rsidRPr="0068616F" w:rsidRDefault="00AF0EFF" w:rsidP="00AF0EFF"/>
    <w:p w14:paraId="141EE516" w14:textId="42B37679" w:rsidR="009E5998" w:rsidRDefault="00AF0EFF" w:rsidP="00AF0EFF">
      <w:r w:rsidRPr="0068616F">
        <w:t>Všetky tieto poznatky spoločne poukazujú na transformačný vplyv digitálneho zobrazovania na medicínu, pretože znamenajú posun od pôvodného dôrazu v tejto oblasti na vytváranie a získavanie snímok k praktickejšiemu, oveľa cielenejšiemu zameraniu na spracovanie, organizáciu a interpretáciu lekárskych snímok.</w:t>
      </w:r>
    </w:p>
    <w:p w14:paraId="79D4E854" w14:textId="77777777" w:rsidR="009E5998" w:rsidRDefault="009E5998">
      <w:pPr>
        <w:spacing w:after="0" w:line="240" w:lineRule="auto"/>
        <w:ind w:firstLine="0"/>
        <w:jc w:val="left"/>
      </w:pPr>
      <w:r>
        <w:br w:type="page"/>
      </w:r>
    </w:p>
    <w:p w14:paraId="16B1EBE5" w14:textId="77777777" w:rsidR="00AF0EFF" w:rsidRPr="0068616F" w:rsidRDefault="00AF0EFF" w:rsidP="00AF0EFF"/>
    <w:p w14:paraId="00472828" w14:textId="77777777" w:rsidR="00AF0EFF" w:rsidRPr="0068616F" w:rsidRDefault="00AF0EFF" w:rsidP="00AF0EFF">
      <w:pPr>
        <w:pStyle w:val="Heading2"/>
        <w:numPr>
          <w:ilvl w:val="1"/>
          <w:numId w:val="18"/>
        </w:numPr>
        <w:ind w:left="709" w:hanging="709"/>
      </w:pPr>
      <w:bookmarkStart w:id="26" w:name="_Toc166494352"/>
      <w:r w:rsidRPr="0068616F">
        <w:t>Výzvy pri analýze röntgenových snímok</w:t>
      </w:r>
      <w:bookmarkEnd w:id="26"/>
      <w:r w:rsidRPr="0068616F">
        <w:t xml:space="preserve"> </w:t>
      </w:r>
    </w:p>
    <w:p w14:paraId="4658C9EE" w14:textId="1475A400" w:rsidR="00AF0EFF" w:rsidRPr="0068616F" w:rsidRDefault="00AF0EFF" w:rsidP="009E5998">
      <w:r w:rsidRPr="0068616F">
        <w:t>V tejto kapitole sa skúmajú mnohostranné výzvy a inovácie pri dosahovaní vysokokvalitných röntgenových snímok, ktoré sú kľúčové pre spoľahlivú diagnostiku. Rozoberá faktory ovplyvňujúce kvalitu snímok vrátane použitých technológií, odborných znalostí technikov a podmienok prostredia v zobrazovacích zariadeniach. Okrem toho sa v kapitole skúmajú ťažkosti pri štandardizácii röntgenových protokolov v rôznych zdravotníckych zariadeniach v dôsledku rôznorodého vybavenia a absencie univerzálnych zobrazovacích noriem. Tieto zložitosti zdôrazňujú význam nepretržitého vzdelávania, modernizácie vybavenia a prísnej štandardizácie na zvýšenie diagnostickej presnosti a starostlivosti o pacientov.</w:t>
      </w:r>
    </w:p>
    <w:p w14:paraId="4D82493B" w14:textId="77777777" w:rsidR="00AF0EFF" w:rsidRPr="0068616F" w:rsidRDefault="00AF0EFF" w:rsidP="00AF0EFF">
      <w:pPr>
        <w:pStyle w:val="Heading3"/>
        <w:numPr>
          <w:ilvl w:val="2"/>
          <w:numId w:val="18"/>
        </w:numPr>
        <w:ind w:left="709" w:hanging="709"/>
      </w:pPr>
      <w:bookmarkStart w:id="27" w:name="_Toc166494353"/>
      <w:r w:rsidRPr="0068616F">
        <w:t>Kvalita obrazu a štandardizácia</w:t>
      </w:r>
      <w:bookmarkEnd w:id="27"/>
    </w:p>
    <w:p w14:paraId="1A4035D3" w14:textId="77777777" w:rsidR="00AF0EFF" w:rsidRPr="00E87E61" w:rsidRDefault="00AF0EFF" w:rsidP="00AF0EFF">
      <w:r w:rsidRPr="00E87E61">
        <w:t xml:space="preserve">Dosiahnutie vysokej kvality röntgenových snímok závisí od viacerých faktorov vrátane technologických možností a stavu zariadenia, rozdielov medzi výrobcami a odbornosti technikov, ktorí tieto systémy obsluhujú </w:t>
      </w:r>
      <w:r w:rsidRPr="00E87E61">
        <w:fldChar w:fldCharType="begin"/>
      </w:r>
      <w:r w:rsidRPr="00E87E61">
        <w:instrText xml:space="preserve"> ADDIN ZOTERO_ITEM CSL_CITATION {"citationID":"PT7Fe44s","properties":{"formattedCitation":"[12]","plainCitation":"[12]","noteIndex":0},"citationItems":[{"id":175,"uris":["http://zotero.org/users/local/hW4wcMD6/items/WAL47INH"],"itemData":{"id":175,"type":"article-journal","abstract":"A new stage in the standardization of domestic medical X-ray equipment based on IEC for medical engineering devices (general standard GOST R IEC 60601-1-2010) and safety requirements to X-ray apparatuses for roentgenoscopy and radiography (GOST R 50267.2.54-2013) is discussed. The requirements should be observed in development of new domestic X-ray apparatus models. The harmonization of the IEC standards for roentgeno-radiographic devices has been implemented within the framework of the activities of Standardization Committee TC 411 for more than 15 years. More than 80 GOST standards have been approved within this period of time.","container-title":"Biomedical Engineering","DOI":"10.1007/s10527-014-9380-y","ISSN":"1573-8256","issue":"5","journalAbbreviation":"Biomed Eng","language":"en","page":"241-242","source":"Springer Link","title":"A New Stage for Standardization of Medical X-Ray Equipment","volume":"47","author":[{"family":"Blinov","given":"N. N."},{"family":"Kozlovskii","given":"E. B."},{"family":"Romanov","given":"O. V."}],"issued":{"date-parts":[["2014",1,1]]}}}],"schema":"https://github.com/citation-style-language/schema/raw/master/csl-citation.json"} </w:instrText>
      </w:r>
      <w:r w:rsidRPr="00E87E61">
        <w:fldChar w:fldCharType="separate"/>
      </w:r>
      <w:r w:rsidRPr="00E87E61">
        <w:t>[12]</w:t>
      </w:r>
      <w:r w:rsidRPr="00E87E61">
        <w:fldChar w:fldCharType="end"/>
      </w:r>
      <w:r w:rsidRPr="00E87E61">
        <w:t xml:space="preserve">. Je veľmi dôležité, aby technici boli riadne vyškolení a skúsení, aby sa optimalizovalo používanie röntgenových prístrojov a zabezpečilo sa správne zachytenie a interpretácia snímok. Okrem toho podmienky prostredia v zobrazovacích zariadeniach, ako je nastavenie miestnosti a postupy priebežnej údržby, významne ovplyvňujú jasnosť a detailnosť röntgenových snímok, čo zdôrazňuje dôležitosť udržiavania dobre nastaveného zobrazovacieho prostredia </w:t>
      </w:r>
      <w:r w:rsidRPr="00E87E61">
        <w:fldChar w:fldCharType="begin"/>
      </w:r>
      <w:r w:rsidRPr="00E87E61">
        <w:instrText xml:space="preserve"> ADDIN ZOTERO_ITEM CSL_CITATION {"citationID":"LnoHXVvG","properties":{"formattedCitation":"[13]","plainCitation":"[13]","noteIndex":0},"citationItems":[{"id":177,"uris":["http://zotero.org/users/local/hW4wcMD6/items/DUQTRGF6"],"itemData":{"id":177,"type":"article-journal","abstract":"Value-based imaging requires appropriate utilization and the delivery of consistently high-quality imaging at an acceptable cost. Challenges include developing standardized imaging protocols, ensuring consistent application by technologists, and monitoring ...","container-title":"Journal of Digital Imaging","DOI":"10.1007/s10278-019-00185-4","issue":"5","language":"en","note":"publisher: Springer\nPMID: 30756266","page":"880","source":"www.ncbi.nlm.nih.gov","title":"Implementing Shared, Standardized Imaging Protocols to Improve Cross-Enterprise Workflow and Quality","volume":"32","author":[{"family":"Venkataraman","given":"Viswanathan"},{"family":"Browning","given":"Travis"},{"family":"Pedrosa","given":"Ivan"},{"family":"Abbara","given":"Suhny"},{"family":"Fetzer","given":"David"},{"family":"Toomay","given":"Seth"},{"family":"Peshock","given":"Ronald M."}],"issued":{"date-parts":[["2019",10]]}}}],"schema":"https://github.com/citation-style-language/schema/raw/master/csl-citation.json"} </w:instrText>
      </w:r>
      <w:r w:rsidRPr="00E87E61">
        <w:fldChar w:fldCharType="separate"/>
      </w:r>
      <w:r w:rsidRPr="00E87E61">
        <w:t>[13]</w:t>
      </w:r>
      <w:r w:rsidRPr="00E87E61">
        <w:fldChar w:fldCharType="end"/>
      </w:r>
      <w:r w:rsidRPr="00E87E61">
        <w:t>.</w:t>
      </w:r>
    </w:p>
    <w:p w14:paraId="2C5DADE1" w14:textId="77777777" w:rsidR="00AF0EFF" w:rsidRPr="0068616F" w:rsidRDefault="00AF0EFF" w:rsidP="00AF0EFF"/>
    <w:p w14:paraId="20E45C7E" w14:textId="77777777" w:rsidR="00AF0EFF" w:rsidRPr="0068616F" w:rsidRDefault="00AF0EFF" w:rsidP="00AF0EFF">
      <w:r w:rsidRPr="0068616F">
        <w:t>Štandardizácia protokolov röntgenového zobrazovania v rôznych zdravotníckych zariadeniach, ako sú malé kliniky až po veľké nemocničné systémy, prináša značné výzvy. Dôvodom je predovšetkým absencia univerzálnych noriem kvality snímok, čo vedie k variabilite, ktorá môže ovplyvniť diagnostické postupy a potenciálne viesť k nesprávnej interpretácii röntgenových snímok, a tým ovplyvniť starostlivosť o pacientov a diagnostickú spoľahlivosť.</w:t>
      </w:r>
    </w:p>
    <w:p w14:paraId="73BD19BF" w14:textId="77777777" w:rsidR="00AF0EFF" w:rsidRPr="0068616F" w:rsidRDefault="00AF0EFF" w:rsidP="00AF0EFF"/>
    <w:p w14:paraId="3891BBA2" w14:textId="77777777" w:rsidR="00AF0EFF" w:rsidRPr="0068616F" w:rsidRDefault="00AF0EFF" w:rsidP="00AF0EFF">
      <w:r w:rsidRPr="0068616F">
        <w:t>Štandardizačné úsilie navyše komplikuje rôznorodosť röntgenových zariadení používaných v rôznych inštitúciách. Široká škála modelov a technológií, z ktorých každá má jedinečné špecifikácie a zobrazovacie schopnosti, sťažuje zavedenie jednotnej normy. Modernizácia starších zariadení s cieľom zosúladiť ich s modernými štandardmi si často vyžaduje značné finančné investície a spoločné úsilie na zabezpečenie kompatibility rôznych zariadení a generácií technológií, čo je nevyhnutné pre konzistentné a presné diagnostické zobrazovan</w:t>
      </w:r>
      <w:r w:rsidRPr="00B363A6">
        <w:t xml:space="preserve">ie. </w:t>
      </w:r>
      <w:r w:rsidRPr="00B363A6">
        <w:fldChar w:fldCharType="begin"/>
      </w:r>
      <w:r w:rsidRPr="00B363A6">
        <w:instrText xml:space="preserve"> ADDIN ZOTERO_ITEM CSL_CITATION {"citationID":"kzdf73CQ","properties":{"formattedCitation":"[13]","plainCitation":"[13]","noteIndex":0},"citationItems":[{"id":177,"uris":["http://zotero.org/users/local/hW4wcMD6/items/DUQTRGF6"],"itemData":{"id":177,"type":"article-journal","abstract":"Value-based imaging requires appropriate utilization and the delivery of consistently high-quality imaging at an acceptable cost. Challenges include developing standardized imaging protocols, ensuring consistent application by technologists, and monitoring ...","container-title":"Journal of Digital Imaging","DOI":"10.1007/s10278-019-00185-4","issue":"5","language":"en","note":"publisher: Springer\nPMID: 30756266","page":"880","source":"www.ncbi.nlm.nih.gov","title":"Implementing Shared, Standardized Imaging Protocols to Improve Cross-Enterprise Workflow and Quality","volume":"32","author":[{"family":"Venkataraman","given":"Viswanathan"},{"family":"Browning","given":"Travis"},{"family":"Pedrosa","given":"Ivan"},{"family":"Abbara","given":"Suhny"},{"family":"Fetzer","given":"David"},{"family":"Toomay","given":"Seth"},{"family":"Peshock","given":"Ronald M."}],"issued":{"date-parts":[["2019",10]]}}}],"schema":"https://github.com/citation-style-language/schema/raw/master/csl-citation.json"} </w:instrText>
      </w:r>
      <w:r w:rsidRPr="00B363A6">
        <w:fldChar w:fldCharType="separate"/>
      </w:r>
      <w:r w:rsidRPr="00B363A6">
        <w:t>[13]</w:t>
      </w:r>
      <w:r w:rsidRPr="00B363A6">
        <w:fldChar w:fldCharType="end"/>
      </w:r>
    </w:p>
    <w:p w14:paraId="49D80A72" w14:textId="77777777" w:rsidR="00AF0EFF" w:rsidRPr="0068616F" w:rsidRDefault="00AF0EFF" w:rsidP="00AF0EFF"/>
    <w:p w14:paraId="000EBD54" w14:textId="021DEFF6" w:rsidR="00AF0EFF" w:rsidRPr="0068616F" w:rsidRDefault="00AF0EFF" w:rsidP="009E5998">
      <w:r w:rsidRPr="0068616F">
        <w:t>Tieto faktory spoločne poukazujú na zložitosť udržiavania štandardov zobrazovania v zdravotníctve. Riešenie týchto výziev prostredníctvom komplexnej odbornej prípravy, efektívneho riadenia zobrazovacieho prostredia a prísnej štandardizácie protokolov je nevyhnutné na zvýšenie kvality a konzistentnosti röntgenovej diagnostiky v rôznych zdravotníckych zariadeniach.</w:t>
      </w:r>
    </w:p>
    <w:p w14:paraId="56DC9780" w14:textId="77777777" w:rsidR="00AF0EFF" w:rsidRPr="0068616F" w:rsidRDefault="00AF0EFF" w:rsidP="00AF0EFF">
      <w:pPr>
        <w:pStyle w:val="Heading3"/>
        <w:numPr>
          <w:ilvl w:val="2"/>
          <w:numId w:val="18"/>
        </w:numPr>
        <w:ind w:left="709" w:hanging="709"/>
      </w:pPr>
      <w:bookmarkStart w:id="28" w:name="_Toc166494354"/>
      <w:r w:rsidRPr="0068616F">
        <w:t>Interpretácia a odbornosť</w:t>
      </w:r>
      <w:bookmarkEnd w:id="28"/>
    </w:p>
    <w:p w14:paraId="67ACE3DD" w14:textId="77777777" w:rsidR="00AF0EFF" w:rsidRPr="0068616F" w:rsidRDefault="00AF0EFF" w:rsidP="00AF0EFF">
      <w:r w:rsidRPr="0068616F">
        <w:t>V súčasnej situácii v oblasti zdravotnej starostlivosti je úloha rádiológie nenahraditeľná. Bez špecifických odborných znalostí rádiológov pri interpretácii zložitých röntgenových snímok by detaily, ktoré sú kľúčom k diagnóze, zostali z pohľadu bežného diagnostika nejasné. Na druhej strane to zahŕňa zložitosti spojené s hlbokým pochopením anatómie, choroby a klinických súvislostí. Nakoniec, pri všetkých týchto zručnostiach sú rádiológovia zraniteľní voči ľudským chybám, ako je únava, kognitívne skreslenia a vplyvy veľkého množstva práce, ktoré ich môžu prinútiť dopustiť sa chýb pri stanovení diagnózy. Táto skutočnosť zdôrazňuje potrebu neustáleho vzdelávania a dosť možno aj prijatia moderných technológií, ktoré pomôžu znížiť chybovosť.</w:t>
      </w:r>
      <w:r w:rsidRPr="00441052">
        <w:t xml:space="preserve"> </w:t>
      </w:r>
      <w:r w:rsidRPr="00441052">
        <w:fldChar w:fldCharType="begin"/>
      </w:r>
      <w:r w:rsidRPr="00441052">
        <w:instrText xml:space="preserve"> ADDIN ZOTERO_ITEM CSL_CITATION {"citationID":"2fHbK7Z6","properties":{"formattedCitation":"[14]","plainCitation":"[14]","noteIndex":0},"citationItems":[{"id":183,"uris":["http://zotero.org/users/local/hW4wcMD6/items/QNMYA8XW"],"itemData":{"id":183,"type":"article-journal","abstract":"Arriving at a medical diagnosis is a highly complex process that is extremely error prone. Missed or delayed diagnoses often lead to patient harm and missed opportunities for treatment. Since medical imaging is a major contributor to the overall diagnostic process, it is also a major potential source of diagnostic error. Although some diagnoses may be missed because of the technical or physical limitations of the imaging modality, including image resolution, intrinsic or extrinsic contrast, and signal-to-noise ratio, most missed radiologic diagnoses are attributable to image interpretation errors by radiologists. Radiologic interpretation cannot be mechanized or automated; it is a human enterprise based on complex psychophysiologic and cognitive processes and is itself subject to a wide variety of error types, including perceptual errors (those in which an important abnormality is simply not seen on the images) and cognitive errors (those in which the abnormality is visually detected but the meaning or importance of the finding is not correctly understood or appreciated). The overall prevalence of radiologists’ errors in practice does not appear to have changed since it was first estimated in the 1960s. The authors review the epidemiology of errors in diagnostic radiology, including a recently proposed taxonomy of radiologists’ errors, as well as research findings, in an attempt to elucidate possible underlying causes of these errors. The authors also propose strategies for error reduction in radiology. On the basis of current understanding, specific suggestions are offered as to how radiologists can improve their performance in practice.\n\n©RSNA, 2015","container-title":"RadioGraphics","DOI":"10.1148/rg.2015150023","ISSN":"0271-5333","issue":"6","note":"publisher: Radiological Society of North America","page":"1668-1676","source":"pubs.rsna.org (Atypon)","title":"Understanding and Confronting Our Mistakes: The Epidemiology of Error in Radiology and Strategies for Error Reduction","title-short":"Understanding and Confronting Our Mistakes","volume":"35","author":[{"family":"Bruno","given":"Michael A."},{"family":"Walker","given":"Eric A."},{"family":"Abujudeh","given":"Hani H."}],"issued":{"date-parts":[["2015",10]]}}}],"schema":"https://github.com/citation-style-language/schema/raw/master/csl-citation.json"} </w:instrText>
      </w:r>
      <w:r w:rsidRPr="00441052">
        <w:fldChar w:fldCharType="separate"/>
      </w:r>
      <w:r w:rsidRPr="00441052">
        <w:t>[14]</w:t>
      </w:r>
      <w:r w:rsidRPr="00441052">
        <w:fldChar w:fldCharType="end"/>
      </w:r>
    </w:p>
    <w:p w14:paraId="6EAE7F02" w14:textId="77777777" w:rsidR="00AF0EFF" w:rsidRPr="0068616F" w:rsidRDefault="00AF0EFF" w:rsidP="00AF0EFF"/>
    <w:p w14:paraId="374B54E1" w14:textId="77777777" w:rsidR="00AF0EFF" w:rsidRPr="0068616F" w:rsidRDefault="00AF0EFF" w:rsidP="00AF0EFF">
      <w:r w:rsidRPr="0068616F">
        <w:t xml:space="preserve">K týmto výzvam sa pridáva celosvetový nedostatok vyškolených rádiológov, najmä v regiónoch s obmedzenými zdravotníckymi zdrojmi. Čakacie lehoty na potrebné lekárske zákroky a oneskorenia v diagnostike potom ďalej prispievajú k obmedzeniu starostlivosti o pacientov. Vo väčšine krajín vrátane Mongolska </w:t>
      </w:r>
      <w:r w:rsidRPr="00441052">
        <w:fldChar w:fldCharType="begin"/>
      </w:r>
      <w:r w:rsidRPr="00441052">
        <w:instrText xml:space="preserve"> ADDIN ZOTERO_ITEM CSL_CITATION {"citationID":"nEHY7ZVj","properties":{"formattedCitation":"[15]","plainCitation":"[15]","noteIndex":0},"citationItems":[{"id":180,"uris":["http://zotero.org/users/local/hW4wcMD6/items/IQDABDYS"],"itemData":{"id":180,"type":"article-journal","container-title":"Korean Journal of Radiology","DOI":"10.3348/kjr.2023.0787","ISSN":"1229-6929","issue":"10","journalAbbreviation":"Korean J Radiol","note":"PMID: 37793664\nPMCID: PMC10550733","page":"938-940","source":"PubMed Central","title":"The Growing Problem of Radiologist Shortage: Mongolia’s Perspective","title-short":"The Growing Problem of Radiologist Shortage","volume":"24","author":[{"family":"Dagvasumberel","given":"Gonchigsuren"},{"family":"Bold","given":"Bayarbaatar"},{"family":"Dagvasumberel","given":"Munkhbaatar"}],"issued":{"date-parts":[["2023",10]]}}}],"schema":"https://github.com/citation-style-language/schema/raw/master/csl-citation.json"} </w:instrText>
      </w:r>
      <w:r w:rsidRPr="00441052">
        <w:fldChar w:fldCharType="separate"/>
      </w:r>
      <w:r w:rsidRPr="00441052">
        <w:t>[15]</w:t>
      </w:r>
      <w:r w:rsidRPr="00441052">
        <w:fldChar w:fldCharType="end"/>
      </w:r>
      <w:r w:rsidRPr="00441052">
        <w:t xml:space="preserve"> a Malajzie </w:t>
      </w:r>
      <w:r w:rsidRPr="00441052">
        <w:fldChar w:fldCharType="begin"/>
      </w:r>
      <w:r w:rsidRPr="00441052">
        <w:instrText xml:space="preserve"> ADDIN ZOTERO_ITEM CSL_CITATION {"citationID":"IsK4gzu6","properties":{"formattedCitation":"[16]","plainCitation":"[16]","noteIndex":0},"citationItems":[{"id":184,"uris":["http://zotero.org/users/local/hW4wcMD6/items/2AT8PSLW"],"itemData":{"id":184,"type":"article-journal","container-title":"Korean Journal of Radiology","DOI":"10.3348/kjr.2023.0742","ISSN":"1229-6929","issue":"10","journalAbbreviation":"Korean J Radiol","note":"PMID: 37793663\nPMCID: PMC10550742","page":"936-937","source":"PubMed Central","title":"The Growing Problem of Radiologist Shortage: Malaysia’s Perspective","title-short":"The Growing Problem of Radiologist Shortage","volume":"24","author":[{"family":"Ramli","given":"Norlisah Mohd"},{"family":"Mohd Zain","given":"Norzaini Rose"}],"issued":{"date-parts":[["2023",10]]}}}],"schema":"https://github.com/citation-style-language/schema/raw/master/csl-citation.json"} </w:instrText>
      </w:r>
      <w:r w:rsidRPr="00441052">
        <w:fldChar w:fldCharType="separate"/>
      </w:r>
      <w:r w:rsidRPr="00441052">
        <w:t>[16]</w:t>
      </w:r>
      <w:r w:rsidRPr="00441052">
        <w:fldChar w:fldCharType="end"/>
      </w:r>
      <w:r w:rsidRPr="0068616F">
        <w:t xml:space="preserve"> znížený pomer počtu rádiológov k počtu obyvateľov ďalej zaťažuje systém zdravotnej starostlivosti, pričom na existujúcich rádiológov je vyvíjaný vysoký tlak a existuje vysoký potenciál pre výskyt narastajúcich diagnostických chýb. Táto situácia preto zdôrazňuje potrebu strategických plánov vzdelávania a nasadenia rádiológov, ktoré využívajú účinnejšie diagnostické postupy, ako je </w:t>
      </w:r>
      <w:proofErr w:type="spellStart"/>
      <w:r w:rsidRPr="0068616F">
        <w:t>telerádiológia</w:t>
      </w:r>
      <w:proofErr w:type="spellEnd"/>
      <w:r w:rsidRPr="0068616F">
        <w:t>, zamerané na zmiernenie dopadov, ktoré môže takýto nedostatok spôsobiť.</w:t>
      </w:r>
    </w:p>
    <w:p w14:paraId="60041DF8" w14:textId="518B749C" w:rsidR="009E5998" w:rsidRDefault="009E5998">
      <w:pPr>
        <w:spacing w:after="0" w:line="240" w:lineRule="auto"/>
        <w:ind w:firstLine="0"/>
        <w:jc w:val="left"/>
      </w:pPr>
      <w:r>
        <w:br w:type="page"/>
      </w:r>
    </w:p>
    <w:p w14:paraId="6E056933" w14:textId="77777777" w:rsidR="00AF0EFF" w:rsidRPr="0068616F" w:rsidRDefault="00AF0EFF" w:rsidP="00AF0EFF"/>
    <w:p w14:paraId="271A7BCA" w14:textId="2B095921" w:rsidR="00AF0EFF" w:rsidRPr="0068616F" w:rsidRDefault="00AF0EFF" w:rsidP="009E5998">
      <w:r w:rsidRPr="0068616F">
        <w:t xml:space="preserve">Dôsledky týchto zložených problémov sú významné a siahajú </w:t>
      </w:r>
      <w:r w:rsidR="00FA122E">
        <w:t xml:space="preserve">na </w:t>
      </w:r>
      <w:r w:rsidRPr="0068616F">
        <w:t>kvalit</w:t>
      </w:r>
      <w:r w:rsidR="00FA122E">
        <w:t>u</w:t>
      </w:r>
      <w:r w:rsidRPr="0068616F">
        <w:t xml:space="preserve"> starostlivosti o pacientov </w:t>
      </w:r>
      <w:r w:rsidR="00290BED">
        <w:t>po</w:t>
      </w:r>
      <w:r w:rsidRPr="0068616F">
        <w:t xml:space="preserve"> celom svete. To by teda malo za následok zlý zdravotný výsledok, </w:t>
      </w:r>
      <w:r w:rsidR="00F51FF6">
        <w:t xml:space="preserve">a </w:t>
      </w:r>
      <w:r w:rsidRPr="0068616F">
        <w:t>teda zlý prístup k službám vysokokvalifikovaných rádiológov a vysokú chybovosť znásobenú rozdielmi v zdravotnej starostlivosti. To odôvodňuje medzinárodné partnerstvo na riešenie tohto deficitu a na posilnenie a dokonca ďalší rozvoj kapacít rádiologických služieb na celom svete, aby sa zabezpečilo, že nové rádiologické technológie a techniky sa dostanú do širokého prostredia zdravotnej starostlivosti. Medzi ďalšie riešenia, ktoré je potrebné zaviesť, patria lepšie programy odbornej prípravy, podpora kontinuálneho odborného rozvoja</w:t>
      </w:r>
      <w:r w:rsidR="00F51FF6">
        <w:t>,</w:t>
      </w:r>
      <w:r w:rsidRPr="0068616F">
        <w:t xml:space="preserve"> </w:t>
      </w:r>
      <w:proofErr w:type="spellStart"/>
      <w:r w:rsidRPr="0068616F">
        <w:t>telerádiológia</w:t>
      </w:r>
      <w:proofErr w:type="spellEnd"/>
      <w:r w:rsidRPr="0068616F">
        <w:t xml:space="preserve"> a umelá inteligencia, aby sa rádiologické služby stali presnejšími a efektívnejšími, čo v konečnom dôsledku pomôže globálnej starostlivosti o pacientov. </w:t>
      </w:r>
    </w:p>
    <w:p w14:paraId="793215D4" w14:textId="77777777" w:rsidR="00AF0EFF" w:rsidRPr="0068616F" w:rsidRDefault="00AF0EFF" w:rsidP="00AF0EFF">
      <w:pPr>
        <w:pStyle w:val="Heading3"/>
        <w:numPr>
          <w:ilvl w:val="2"/>
          <w:numId w:val="18"/>
        </w:numPr>
        <w:ind w:left="709" w:hanging="709"/>
      </w:pPr>
      <w:bookmarkStart w:id="29" w:name="_Toc166494355"/>
      <w:r w:rsidRPr="0068616F">
        <w:t>Objem údajov</w:t>
      </w:r>
      <w:bookmarkEnd w:id="29"/>
    </w:p>
    <w:p w14:paraId="117C5E34" w14:textId="77777777" w:rsidR="00AF0EFF" w:rsidRPr="0068616F" w:rsidRDefault="00AF0EFF" w:rsidP="00AF0EFF">
      <w:r w:rsidRPr="0068616F">
        <w:t>Medzi hlavné dôvody nárastu súborov údajov patrí technologický vývoj v oblasti zobrazovacích systémov, rastúci trend v zobrazovacích postupoch a širšie uplatňovanie skríningových programov.</w:t>
      </w:r>
    </w:p>
    <w:p w14:paraId="6B36B1DA" w14:textId="77777777" w:rsidR="00AF0EFF" w:rsidRPr="0068616F" w:rsidRDefault="00AF0EFF" w:rsidP="00AF0EFF">
      <w:r w:rsidRPr="0068616F">
        <w:t xml:space="preserve">V tomto kontexte je potrebné venovať pozornosť skutočnosti, že používanie moderných technológií a nástrojov v oblasti zdravotnej starostlivosti zvýšilo množstvo vytvorených obrazových údajov na doteraz nevídanú úroveň. Moderné </w:t>
      </w:r>
      <w:proofErr w:type="spellStart"/>
      <w:r w:rsidRPr="0068616F">
        <w:t>viacrezové</w:t>
      </w:r>
      <w:proofErr w:type="spellEnd"/>
      <w:r w:rsidRPr="0068616F">
        <w:t xml:space="preserve"> CT skenery a prístroje MRI s vysokým rozlíšením produkujú súbory údajov, ktoré sú podstatne väčšie ako súbory, ktoré vytvárali ich staršie ekvivalenty</w:t>
      </w:r>
      <w:r w:rsidRPr="009405CE">
        <w:t xml:space="preserve">. </w:t>
      </w:r>
      <w:r w:rsidRPr="009405CE">
        <w:fldChar w:fldCharType="begin"/>
      </w:r>
      <w:r w:rsidRPr="009405CE">
        <w:instrText xml:space="preserve"> ADDIN ZOTERO_ITEM CSL_CITATION {"citationID":"osfETSPa","properties":{"formattedCitation":"[17]","plainCitation":"[17]","noteIndex":0},"citationItems":[{"id":194,"uris":["http://zotero.org/users/local/hW4wcMD6/items/UQ6RQPKN"],"itemData":{"id":194,"type":"webpage","title":"Deep Learning Applications in Medical Image Analysis | IEEE Journals &amp; Magazine | IEEE Xplore","URL":"https://ieeexplore.ieee.org/document/8241753","accessed":{"date-parts":[["2024",4,15]]}}}],"schema":"https://github.com/citation-style-language/schema/raw/master/csl-citation.json"} </w:instrText>
      </w:r>
      <w:r w:rsidRPr="009405CE">
        <w:fldChar w:fldCharType="separate"/>
      </w:r>
      <w:r w:rsidRPr="009405CE">
        <w:t>[17]</w:t>
      </w:r>
      <w:r w:rsidRPr="009405CE">
        <w:fldChar w:fldCharType="end"/>
      </w:r>
    </w:p>
    <w:p w14:paraId="2C51E48B" w14:textId="77777777" w:rsidR="00AF0EFF" w:rsidRPr="0068616F" w:rsidRDefault="00AF0EFF" w:rsidP="00AF0EFF"/>
    <w:p w14:paraId="5CB97525" w14:textId="7E325885" w:rsidR="00AF0EFF" w:rsidRPr="0068616F" w:rsidRDefault="00AF0EFF" w:rsidP="00AF0EFF">
      <w:r w:rsidRPr="0068616F">
        <w:t xml:space="preserve">Tento veľký objem obrazových údajov tak vytvára silný tlak na systémy zdravotnej starostlivosti a najmä na infraštruktúru na ukladanie, vyhľadávanie a údržbu údajov. Toto zvýšené zaťaženie údajmi by mohlo nahromadiť neefektivitu v pracovnom procese, problémy s prístupom k údajom a vyššie riziko porušenia ochrany údajov. Takéto ohromujúce objemy zaťažujú zdravotnícke zariadenia, aby ich zvládli, a pritom je len logické, že systémy riadenia údajov musia byť veľmi silné. Riešením týchto potrieb sú technológie, ako cloudové úložiská, techniky kompresie údajov, pokročilé databázové systémy vyvinuté pre veľké objemy údajov a ďalšie škálovateľné riešenia, ktoré sú navrhnuté a aplikované s rastúcim </w:t>
      </w:r>
      <w:r w:rsidRPr="00B04A68">
        <w:t xml:space="preserve">dopytom. </w:t>
      </w:r>
      <w:r w:rsidRPr="00B04A68">
        <w:fldChar w:fldCharType="begin"/>
      </w:r>
      <w:r w:rsidRPr="00B04A68">
        <w:instrText xml:space="preserve"> ADDIN ZOTERO_ITEM CSL_CITATION {"citationID":"0ziOLVA3","properties":{"formattedCitation":"[18]","plainCitation":"[18]","noteIndex":0},"citationItems":[{"id":196,"uris":["http://zotero.org/users/local/hW4wcMD6/items/5GBW9DGC"],"itemData":{"id":196,"type":"article-journal","abstract":"Researchers in medical imaging have multiple challenges for storing, indexing, maintaining viability, and sharing their data. Addressing all these concerns requires a constellation of tools, but not all of them need to be local to the site. In particular, the data storage challenges faced by researchers can begin to require professional information technology skills. With limited human resources and funds, the medical imaging researcher may be better served with an outsourcing strategy for some management aspects. This paper outlines an approach to manage the main objectives faced by medical imaging scientists whose work includes processing and data mining on non-standard file formats, and relating those files to the their DICOM standard descendents. The capacity of the approach scales as the researcher’s need grows by leveraging the on-demand provisioning ability of cloud computing.","container-title":"Journal of Digital Imaging","DOI":"10.1007/s10278-010-9311-8","ISSN":"0897-1889","issue":"2","journalAbbreviation":"J Digit Imaging","note":"PMID: 20544372\nPMCID: PMC3056978","page":"203-207","source":"PubMed Central","title":"Challenges for Data Storage in Medical Imaging Research","volume":"24","author":[{"family":"Langer","given":"Steve G."}],"issued":{"date-parts":[["2011",4]]}}}],"schema":"https://github.com/citation-style-language/schema/raw/master/csl-citation.json"} </w:instrText>
      </w:r>
      <w:r w:rsidRPr="00B04A68">
        <w:fldChar w:fldCharType="separate"/>
      </w:r>
      <w:r w:rsidRPr="00B04A68">
        <w:t>[18]</w:t>
      </w:r>
      <w:r w:rsidRPr="00B04A68">
        <w:fldChar w:fldCharType="end"/>
      </w:r>
    </w:p>
    <w:p w14:paraId="51D005AD" w14:textId="20AD0CE6" w:rsidR="009E5998" w:rsidRDefault="009E5998">
      <w:pPr>
        <w:spacing w:after="0" w:line="240" w:lineRule="auto"/>
        <w:ind w:firstLine="0"/>
        <w:jc w:val="left"/>
      </w:pPr>
      <w:r>
        <w:br w:type="page"/>
      </w:r>
    </w:p>
    <w:p w14:paraId="29D49917" w14:textId="77777777" w:rsidR="00AF0EFF" w:rsidRPr="0068616F" w:rsidRDefault="00AF0EFF" w:rsidP="00AF0EFF"/>
    <w:p w14:paraId="347693A4" w14:textId="77777777" w:rsidR="00AF0EFF" w:rsidRPr="0068616F" w:rsidRDefault="00AF0EFF" w:rsidP="00AF0EFF">
      <w:r w:rsidRPr="0068616F">
        <w:t xml:space="preserve">Okrem toho si ďalšie fungovanie systému vyžaduje sofistikovanú analytiku a umelú inteligenciu (AI) na správu a analýzu týchto rozsiahlych súborov údajov. Umelá inteligencia a strojové učenie pomáhajú pri automatizácii analýzy obrazu, umožňujú rýchlu a presnú diagnostiku, čo vedie k lepšiemu </w:t>
      </w:r>
      <w:r w:rsidRPr="008A6A4F">
        <w:t xml:space="preserve">rozhodovaniu </w:t>
      </w:r>
      <w:r w:rsidRPr="008A6A4F">
        <w:fldChar w:fldCharType="begin"/>
      </w:r>
      <w:r w:rsidRPr="008A6A4F">
        <w:instrText xml:space="preserve"> ADDIN ZOTERO_ITEM CSL_CITATION {"citationID":"4Ce8EiWV","properties":{"formattedCitation":"[17]","plainCitation":"[17]","noteIndex":0},"citationItems":[{"id":194,"uris":["http://zotero.org/users/local/hW4wcMD6/items/UQ6RQPKN"],"itemData":{"id":194,"type":"webpage","title":"Deep Learning Applications in Medical Image Analysis | IEEE Journals &amp; Magazine | IEEE Xplore","URL":"https://ieeexplore.ieee.org/document/8241753","accessed":{"date-parts":[["2024",4,15]]}}}],"schema":"https://github.com/citation-style-language/schema/raw/master/csl-citation.json"} </w:instrText>
      </w:r>
      <w:r w:rsidRPr="008A6A4F">
        <w:fldChar w:fldCharType="separate"/>
      </w:r>
      <w:r w:rsidRPr="008A6A4F">
        <w:t>[17]</w:t>
      </w:r>
      <w:r w:rsidRPr="008A6A4F">
        <w:fldChar w:fldCharType="end"/>
      </w:r>
      <w:r w:rsidRPr="008A6A4F">
        <w:t>.</w:t>
      </w:r>
      <w:r w:rsidRPr="0068616F">
        <w:t xml:space="preserve"> K výraznému zlepšeniu došlo v niektorých špecifických aplikáciách umelej inteligencie týkajúcich sa práce s veľkými súbormi obrazových údajov a ich interpretácie - napríklad rozpoznávanie vzorov a detekcia anomálií v rámci snímok. Tieto nástroje slúžia na automatizáciu správy údajov a zároveň pomáhajú rádiológom presnejšie a rýchlejšie obslúžiť pacientov.</w:t>
      </w:r>
    </w:p>
    <w:p w14:paraId="440AD398" w14:textId="77777777" w:rsidR="00AF0EFF" w:rsidRPr="0068616F" w:rsidRDefault="00AF0EFF" w:rsidP="00AF0EFF"/>
    <w:p w14:paraId="24B80EF9" w14:textId="53CC8387" w:rsidR="00AF0EFF" w:rsidRPr="0068616F" w:rsidRDefault="00AF0EFF" w:rsidP="009E5998">
      <w:r w:rsidRPr="0068616F">
        <w:t>To všetko zdôrazňuje naliehavú potrebu inovatívnych riešení na riadenie rastúcich požiadaviek na údaje v lekárskom zobrazovaní, aby zdravotnícke systémy mohli naďalej poskytovať kvalitnú, efektívnu a bezpečnú starostlivosť o pacientov.</w:t>
      </w:r>
    </w:p>
    <w:p w14:paraId="16F6C717" w14:textId="77777777" w:rsidR="00AF0EFF" w:rsidRPr="0068616F" w:rsidRDefault="00AF0EFF" w:rsidP="00AF0EFF">
      <w:pPr>
        <w:pStyle w:val="Heading2"/>
        <w:numPr>
          <w:ilvl w:val="1"/>
          <w:numId w:val="18"/>
        </w:numPr>
        <w:ind w:left="709" w:hanging="709"/>
      </w:pPr>
      <w:bookmarkStart w:id="30" w:name="_Toc166494356"/>
      <w:r w:rsidRPr="0068616F">
        <w:t>Hlboké učenie v lekárskom zobrazovaní</w:t>
      </w:r>
      <w:bookmarkEnd w:id="30"/>
    </w:p>
    <w:p w14:paraId="1440879D" w14:textId="77777777" w:rsidR="00AF0EFF" w:rsidRPr="0068616F" w:rsidRDefault="00AF0EFF" w:rsidP="00AF0EFF">
      <w:r w:rsidRPr="0068616F">
        <w:t>V tejto kapitole sa skúma významný vplyv hlbokého učenia na lekársku diagnostiku, pričom sa zdôrazňuje jeho schopnosť zvýšiť presnosť a účinnosť detekcie a analýzy chorôb v rôznych špecializáciách. Rozoberajú sa v nej výzvy súvisiace so závislosťou od údajov a etickými aspektmi, pričom sa zdôrazňuje potreba starostlivej integrácie a dodržiavania právnych predpisov s cieľom plne využiť potenciál umelej inteligencie v zdravotníctve.</w:t>
      </w:r>
    </w:p>
    <w:p w14:paraId="0A9F45BD" w14:textId="77777777" w:rsidR="00AF0EFF" w:rsidRPr="0068616F" w:rsidRDefault="00AF0EFF" w:rsidP="00AF0EFF">
      <w:pPr>
        <w:pStyle w:val="Heading3"/>
        <w:numPr>
          <w:ilvl w:val="2"/>
          <w:numId w:val="18"/>
        </w:numPr>
        <w:ind w:left="709" w:hanging="709"/>
      </w:pPr>
      <w:bookmarkStart w:id="31" w:name="_Toc166494357"/>
      <w:r w:rsidRPr="0068616F">
        <w:t>Úvod do hlbokého učenia</w:t>
      </w:r>
      <w:bookmarkEnd w:id="31"/>
    </w:p>
    <w:p w14:paraId="1B4323E0" w14:textId="77777777" w:rsidR="00AF0EFF" w:rsidRPr="0068616F" w:rsidRDefault="00AF0EFF" w:rsidP="00AF0EFF">
      <w:r w:rsidRPr="0068616F">
        <w:t>Hlboké učenie je súčasťou podmnožiny strojového učenia (Obr. 5), ale s neporovnateľnou schopnosťou komplexne spracovať obrovské množstvo údajov prostredníctvom mnohých vrstiev abstrakcie, čím napodobňuje funkcie ľudského mozgu. Kým tradičné strojové učenie sa často spoliehalo na manuálnu extrakciu funkcií, hlboké učenie spôsobilo revolúciu vďaka automatizácii prostredníctvom architektúr vrstvených neurónových sietí. Tieto siete pozostávajú z neurónov vo vrstvách, ktoré komunikujú prostredníctvom prepojených uzlov, čím simulujú spôsob, akým sa informácie spracúvajú v biologických mozgoch.</w:t>
      </w:r>
      <w:r w:rsidRPr="00D90581">
        <w:t xml:space="preserve"> </w:t>
      </w:r>
      <w:r w:rsidRPr="00D90581">
        <w:fldChar w:fldCharType="begin"/>
      </w:r>
      <w:r w:rsidRPr="00D90581">
        <w:instrText xml:space="preserve"> ADDIN ZOTERO_ITEM CSL_CITATION {"citationID":"yDyqd3RO","properties":{"formattedCitation":"[19]","plainCitation":"[19]","noteIndex":0},"citationItems":[{"id":199,"uris":["http://zotero.org/users/local/hW4wcMD6/items/7E5WYU72"],"itemData":{"id":199,"type":"article-journal","abstract":"Deep learning methods are extensively applied to various fields of science and engineering such as speech recognition, image classifications, and learning methods in language processing. Similarly, traditional data processing techniques have several limitations of processing large amount of data. In addition, Big Data analytics requires new and sophisticated algorithms based on machine and deep learning techniques to process data in real-time with high accuracy and efficiency. However, recently, research incorporated various deep learning techniques with hybrid learning and training mechanisms of processing data with high speed. Most of these techniques are specific to scenarios and based on vector space thus, shows poor performance in generic scenarios and learning features in big data. In addition, one of the reason of such failure is high involvement of humans to design sophisticated and optimized algorithms based on machine and deep learning techniques. In this article, we bring forward an approach of comparing various deep learning techniques for processing huge amount of data with different number of neurons and hidden layers. The comparative study shows that deep learning techniques can be built by introducing a number of methods in combination with supervised and unsupervised training techniques.","container-title":"Computers &amp; Electrical Engineering","DOI":"10.1016/j.compeleceng.2017.12.009","ISSN":"0045-7906","journalAbbreviation":"Computers &amp; Electrical Engineering","page":"275-287","source":"ScienceDirect","title":"Deep learning in big data Analytics: A comparative study","title-short":"Deep learning in big data Analytics","volume":"75","author":[{"family":"Jan","given":"Bilal"},{"family":"Farman","given":"Haleem"},{"family":"Khan","given":"Murad"},{"family":"Imran","given":"Muhammad"},{"family":"Islam","given":"Ihtesham Ul"},{"family":"Ahmad","given":"Awais"},{"family":"Ali","given":"Shaukat"},{"family":"Jeon","given":"Gwanggil"}],"issued":{"date-parts":[["2019",5,1]]}}}],"schema":"https://github.com/citation-style-language/schema/raw/master/csl-citation.json"} </w:instrText>
      </w:r>
      <w:r w:rsidRPr="00D90581">
        <w:fldChar w:fldCharType="separate"/>
      </w:r>
      <w:r w:rsidRPr="00D90581">
        <w:t>[19]</w:t>
      </w:r>
      <w:r w:rsidRPr="00D90581">
        <w:fldChar w:fldCharType="end"/>
      </w:r>
    </w:p>
    <w:p w14:paraId="79C41566" w14:textId="77777777" w:rsidR="00AF0EFF" w:rsidRPr="0068616F" w:rsidRDefault="00AF0EFF" w:rsidP="00AF0EFF"/>
    <w:p w14:paraId="7275DFC4" w14:textId="77777777" w:rsidR="00AF0EFF" w:rsidRPr="0068616F" w:rsidRDefault="00AF0EFF" w:rsidP="003E2AAE">
      <w:pPr>
        <w:pStyle w:val="Obrzek"/>
      </w:pPr>
      <w:r w:rsidRPr="0068616F">
        <w:lastRenderedPageBreak/>
        <w:drawing>
          <wp:inline distT="0" distB="0" distL="0" distR="0" wp14:anchorId="5FB9E4EC" wp14:editId="29934B08">
            <wp:extent cx="4195080" cy="2317320"/>
            <wp:effectExtent l="0" t="0" r="0" b="6985"/>
            <wp:docPr id="182989760" name="Picture 1" descr="Deep Learning Sprea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ep Learning Spread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95080" cy="2317320"/>
                    </a:xfrm>
                    <a:prstGeom prst="rect">
                      <a:avLst/>
                    </a:prstGeom>
                    <a:noFill/>
                    <a:ln>
                      <a:noFill/>
                    </a:ln>
                  </pic:spPr>
                </pic:pic>
              </a:graphicData>
            </a:graphic>
          </wp:inline>
        </w:drawing>
      </w:r>
    </w:p>
    <w:p w14:paraId="2F1649D5" w14:textId="6AC5BD7C" w:rsidR="00AF0EFF" w:rsidRPr="0068616F" w:rsidRDefault="00AF0EFF" w:rsidP="00AF0EFF">
      <w:pPr>
        <w:pStyle w:val="Caption"/>
      </w:pPr>
      <w:bookmarkStart w:id="32" w:name="_Toc165912086"/>
      <w:bookmarkStart w:id="33" w:name="_Toc166333553"/>
      <w:bookmarkStart w:id="34" w:name="_Toc166360400"/>
      <w:bookmarkStart w:id="35" w:name="_Toc166360579"/>
      <w:r w:rsidRPr="0068616F">
        <w:t xml:space="preserve">Obrázok </w:t>
      </w:r>
      <w:r w:rsidRPr="0068616F">
        <w:fldChar w:fldCharType="begin"/>
      </w:r>
      <w:r w:rsidRPr="0068616F">
        <w:instrText xml:space="preserve"> SEQ Obrázok \* ARABIC </w:instrText>
      </w:r>
      <w:r w:rsidRPr="0068616F">
        <w:fldChar w:fldCharType="separate"/>
      </w:r>
      <w:r w:rsidR="00F61368">
        <w:rPr>
          <w:noProof/>
        </w:rPr>
        <w:t>5</w:t>
      </w:r>
      <w:r w:rsidRPr="0068616F">
        <w:fldChar w:fldCharType="end"/>
      </w:r>
      <w:r w:rsidRPr="0068616F">
        <w:t xml:space="preserve">: </w:t>
      </w:r>
      <w:r w:rsidR="001B52D1">
        <w:t>Rozdiel medzi h</w:t>
      </w:r>
      <w:r w:rsidR="001B52D1" w:rsidRPr="0068616F">
        <w:t>lbok</w:t>
      </w:r>
      <w:r w:rsidR="001B52D1">
        <w:t>ým</w:t>
      </w:r>
      <w:r w:rsidRPr="0068616F">
        <w:t xml:space="preserve"> a </w:t>
      </w:r>
      <w:r w:rsidR="001B52D1" w:rsidRPr="0068616F">
        <w:t>strojov</w:t>
      </w:r>
      <w:r w:rsidR="001B52D1">
        <w:t>ým</w:t>
      </w:r>
      <w:r w:rsidRPr="0068616F">
        <w:t xml:space="preserve"> učenie</w:t>
      </w:r>
      <w:r w:rsidRPr="00B45D7D">
        <w:t xml:space="preserve"> </w:t>
      </w:r>
      <w:r w:rsidRPr="00B45D7D">
        <w:fldChar w:fldCharType="begin"/>
      </w:r>
      <w:r w:rsidRPr="00B45D7D">
        <w:instrText xml:space="preserve"> ADDIN ZOTERO_ITEM CSL_CITATION {"citationID":"FY23Bc7W","properties":{"formattedCitation":"[20]","plainCitation":"[20]","noteIndex":0},"citationItems":[{"id":261,"uris":["http://zotero.org/users/local/hW4wcMD6/items/7SMCLJCT"],"itemData":{"id":261,"type":"webpage","abstract":"Deep Learning Spreads Better tools, more compute power, and more efficient algorithms are pushing this technology into the mainstream.","container-title":"Semiconductor Engineering","language":"en-US","title":"Deep Learning Spreads","URL":"https://semiengineering.com/deep-learning-spreads/","author":[{"family":"Sperling","given":"Ed"}],"accessed":{"date-parts":[["2024",4,25]]},"issued":{"date-parts":[["2018",1,31]]}}}],"schema":"https://github.com/citation-style-language/schema/raw/master/csl-citation.json"} </w:instrText>
      </w:r>
      <w:r w:rsidRPr="00B45D7D">
        <w:fldChar w:fldCharType="separate"/>
      </w:r>
      <w:r w:rsidRPr="00B45D7D">
        <w:t>[20]</w:t>
      </w:r>
      <w:bookmarkEnd w:id="32"/>
      <w:bookmarkEnd w:id="33"/>
      <w:bookmarkEnd w:id="34"/>
      <w:bookmarkEnd w:id="35"/>
      <w:r w:rsidRPr="00B45D7D">
        <w:fldChar w:fldCharType="end"/>
      </w:r>
    </w:p>
    <w:p w14:paraId="051B2BF3" w14:textId="77777777" w:rsidR="00AF0EFF" w:rsidRPr="0068616F" w:rsidRDefault="00AF0EFF" w:rsidP="00AF0EFF"/>
    <w:p w14:paraId="6EB60F03" w14:textId="08BD7D46" w:rsidR="00AF0EFF" w:rsidRPr="0068616F" w:rsidRDefault="00AF0EFF" w:rsidP="00D90581">
      <w:r w:rsidRPr="0068616F">
        <w:t xml:space="preserve">Možnosti hlbokého učenia ďaleko prevyšujú možnosti bežného strojového učenia, najmä pokiaľ ide o spracovanie veľkého objemu </w:t>
      </w:r>
      <w:r w:rsidRPr="00734320">
        <w:t xml:space="preserve">dát </w:t>
      </w:r>
      <w:r w:rsidRPr="00734320">
        <w:fldChar w:fldCharType="begin"/>
      </w:r>
      <w:r w:rsidRPr="00734320">
        <w:instrText xml:space="preserve"> ADDIN ZOTERO_ITEM CSL_CITATION {"citationID":"IMVqOvki","properties":{"formattedCitation":"[21]","plainCitation":"[21]","noteIndex":0},"citationItems":[{"id":200,"uris":["http://zotero.org/users/local/hW4wcMD6/items/S4FYS4ZF"],"itemData":{"id":200,"type":"article-journal","abstract":"Deep learning, as one of the most currently remarkable machine learning techniques, has achieved great success in many applications such as image analysis, speech recognition and text understanding. It uses supervised and unsupervised strategies to learn multi-level representations and features in hierarchical architectures for the tasks of classification and pattern recognition. Recent development in sensor networks and communication technologies has enabled the collection of big data. Although big data provides great opportunities for a broad of areas including e-commerce, industrial control and smart medical, it poses many challenging issues on data mining and information processing due to its characteristics of large volume, large variety, large velocity and large veracity. In the past few years, deep learning has played an important role in big data analytic solutions. In this paper, we review the emerging researches of deep learning models for big data feature learning. Furthermore, we point out the remaining challenges of big data deep learning and discuss the future topics.","container-title":"Information Fusion","DOI":"10.1016/j.inffus.2017.10.006","ISSN":"1566-2535","journalAbbreviation":"Information Fusion","page":"146-157","source":"ScienceDirect","title":"A survey on deep learning for big data","volume":"42","author":[{"family":"Zhang","given":"Qingchen"},{"family":"Yang","given":"Laurence T."},{"family":"Chen","given":"Zhikui"},{"family":"Li","given":"Peng"}],"issued":{"date-parts":[["2018",7,1]]}}}],"schema":"https://github.com/citation-style-language/schema/raw/master/csl-citation.json"} </w:instrText>
      </w:r>
      <w:r w:rsidRPr="00734320">
        <w:fldChar w:fldCharType="separate"/>
      </w:r>
      <w:r w:rsidRPr="00734320">
        <w:t>[21]</w:t>
      </w:r>
      <w:r w:rsidRPr="00734320">
        <w:fldChar w:fldCharType="end"/>
      </w:r>
      <w:r w:rsidRPr="00734320">
        <w:t>.</w:t>
      </w:r>
      <w:r w:rsidRPr="0068616F">
        <w:t xml:space="preserve"> S nárastom aplikácií náročných na dáta, napríklad rozpoznávanie obrazu a spracovanie prirodzeného jazyka, hlboké učenie prekonáva väčšinu existujúcich prístupov vo výpočtovej efektivite a presnosti. Hĺbkové učenie umožňuje jemnejšie a detailnejšie pochopenie a interpretáciu údajov, a preto dokáže prekonať predchádzajúce algoritmy v rýchlosti a sofistikovanosti.</w:t>
      </w:r>
    </w:p>
    <w:p w14:paraId="596ADCDA" w14:textId="28BC5996" w:rsidR="00AF0EFF" w:rsidRPr="0068616F" w:rsidRDefault="00AF0EFF" w:rsidP="00AF0EFF">
      <w:r w:rsidRPr="0068616F">
        <w:t>Veľké súbory údajov sú navyše zdrojom tréningu, ktorý umožňuje vytvárať</w:t>
      </w:r>
      <w:r w:rsidR="00FD6521">
        <w:t xml:space="preserve"> modely</w:t>
      </w:r>
      <w:r w:rsidRPr="0068616F">
        <w:t xml:space="preserve"> hlboké</w:t>
      </w:r>
      <w:r w:rsidR="00FD6521">
        <w:t>ho</w:t>
      </w:r>
      <w:r w:rsidRPr="0068616F">
        <w:t xml:space="preserve"> učeni</w:t>
      </w:r>
      <w:r w:rsidR="00FD6521">
        <w:t>a</w:t>
      </w:r>
      <w:r w:rsidRPr="0068616F">
        <w:t xml:space="preserve"> a</w:t>
      </w:r>
      <w:r w:rsidR="00FD6521">
        <w:t> </w:t>
      </w:r>
      <w:r w:rsidRPr="0068616F">
        <w:t>autonómne</w:t>
      </w:r>
      <w:r w:rsidR="00FD6521">
        <w:t xml:space="preserve"> ich</w:t>
      </w:r>
      <w:r w:rsidRPr="0068616F">
        <w:t xml:space="preserve"> zdokonaľovať. Najlepšie to dokazujú konvolučné neurónové siete (CNN), ktoré si výnimočne dobre počínajú napríklad pri úlohách klasifikácie obrázkov a detekcie objektov. CNN, podobne ako mnohé iné architektúry hlbokého učenia, sa automaticky učia extrahovať podstatné vlastnosti z údajov, pričom tento proces sa zlepšuje, keď je k dispozícii väčšie množstvo tréningových </w:t>
      </w:r>
      <w:r w:rsidRPr="00CD7CFA">
        <w:t xml:space="preserve">údajov </w:t>
      </w:r>
      <w:r w:rsidRPr="00CD7CFA">
        <w:fldChar w:fldCharType="begin"/>
      </w:r>
      <w:r w:rsidRPr="00CD7CFA">
        <w:instrText xml:space="preserve"> ADDIN ZOTERO_ITEM CSL_CITATION {"citationID":"XJSCyP9L","properties":{"formattedCitation":"[22]","plainCitation":"[22]","noteIndex":0},"citationItems":[{"id":203,"uris":["http://zotero.org/users/local/hW4wcMD6/items/LNM9RFGZ"],"itemData":{"id":203,"type":"article-journal","abstract":"A convolutional neural network (CNN) is one of the most significant networks in the deep learning field. Since CNN made impressive achievements in many areas, including but not limited to computer vision and natural language processing, it attracted much attention from both industry and academia in the past few years. The existing reviews mainly focus on CNN’s applications in different scenarios without considering CNN from a general perspective, and some novel ideas proposed recently are not covered. In this review, we aim to provide some novel ideas and prospects in this fast-growing field. Besides, not only 2-D convolution but also 1-D and multidimensional ones are involved. First, this review introduces the history of CNN. Second, we provide an overview of various convolutions. Third, some classic and advanced CNN models are introduced; especially those key points making them reach state-of-the-art results. Fourth, through experimental analysis, we draw some conclusions and provide several rules of thumb for functions and hyperparameter selection. Fifth, the applications of 1-D, 2-D, and multidimensional convolution are covered. Finally, some open issues and promising directions for CNN are discussed as guidelines for future work.","container-title":"IEEE Transactions on Neural Networks and Learning Systems","DOI":"10.1109/TNNLS.2021.3084827","ISSN":"2162-2388","issue":"12","note":"event-title: IEEE Transactions on Neural Networks and Learning Systems","page":"6999-7019","source":"IEEE Xplore","title":"A Survey of Convolutional Neural Networks: Analysis, Applications, and Prospects","title-short":"A Survey of Convolutional Neural Networks","volume":"33","author":[{"family":"Li","given":"Zewen"},{"family":"Liu","given":"Fan"},{"family":"Yang","given":"Wenjie"},{"family":"Peng","given":"Shouheng"},{"family":"Zhou","given":"Jun"}],"issued":{"date-parts":[["2022",12]]}}}],"schema":"https://github.com/citation-style-language/schema/raw/master/csl-citation.json"} </w:instrText>
      </w:r>
      <w:r w:rsidRPr="00CD7CFA">
        <w:fldChar w:fldCharType="separate"/>
      </w:r>
      <w:r w:rsidRPr="00CD7CFA">
        <w:t>[22]</w:t>
      </w:r>
      <w:r w:rsidRPr="00CD7CFA">
        <w:fldChar w:fldCharType="end"/>
      </w:r>
      <w:r w:rsidRPr="00CD7CFA">
        <w:t>.</w:t>
      </w:r>
    </w:p>
    <w:p w14:paraId="73A76D49" w14:textId="77777777" w:rsidR="00AF0EFF" w:rsidRPr="0068616F" w:rsidRDefault="00AF0EFF" w:rsidP="00AF0EFF"/>
    <w:p w14:paraId="79187E68" w14:textId="77777777" w:rsidR="00AF0EFF" w:rsidRPr="0068616F" w:rsidRDefault="00AF0EFF" w:rsidP="00AF0EFF">
      <w:r w:rsidRPr="0068616F">
        <w:t>Vďaka tejto schopnosti samoučenia je hlboké učenie mimoriadne vhodné pre všetky aplikácie, kde neustále pribúdajú nové údaje, čo umožňuje modelu vyvíjať sa a prispôsobovať sa týmto novým informáciám v priebehu času. Stručne povedané, hlboké učenie je pravdepodobne najinovatívnejším pokrokom v oblasti umelej inteligencie, ktorá sa dokáže učiť a dokonca rozhodovať na základe veľkých súborov údajov. To, čo ho odlišuje, sú intenzívne neurónové siete, ktoré sú nastavené na automatizáciu procesov extrakcie funkcií a rozhodovania, čím sa robí obrat od konvenčných metód učenia k niečomu oveľa dynamickejšiemu a prispôsobivejšiemu.</w:t>
      </w:r>
    </w:p>
    <w:p w14:paraId="3BB64368" w14:textId="77777777" w:rsidR="00AF0EFF" w:rsidRPr="0068616F" w:rsidRDefault="00AF0EFF" w:rsidP="00AF0EFF">
      <w:pPr>
        <w:pStyle w:val="Heading3"/>
        <w:numPr>
          <w:ilvl w:val="2"/>
          <w:numId w:val="18"/>
        </w:numPr>
        <w:ind w:left="709" w:hanging="709"/>
      </w:pPr>
      <w:bookmarkStart w:id="36" w:name="_Toc166494358"/>
      <w:r w:rsidRPr="0068616F">
        <w:lastRenderedPageBreak/>
        <w:t>Úspešné projekty hlbokého učenia</w:t>
      </w:r>
      <w:bookmarkEnd w:id="36"/>
    </w:p>
    <w:p w14:paraId="5A44CEB6" w14:textId="77777777" w:rsidR="00AF0EFF" w:rsidRPr="0068616F" w:rsidRDefault="00AF0EFF" w:rsidP="00AF0EFF">
      <w:r w:rsidRPr="0068616F">
        <w:t xml:space="preserve">Pokiaľ ide o techniky hlbokého učenia, používanie konvolučných neurónových sietí (CNN) spôsobilo revolúciu v lekárskej diagnostike v rôznych špecializáciách, či už ide o </w:t>
      </w:r>
      <w:proofErr w:type="spellStart"/>
      <w:r w:rsidRPr="0068616F">
        <w:t>oftalmológiu</w:t>
      </w:r>
      <w:proofErr w:type="spellEnd"/>
      <w:r w:rsidRPr="0068616F">
        <w:t>, onkológiu alebo kardiológiu alebo ďalšie.</w:t>
      </w:r>
    </w:p>
    <w:p w14:paraId="1CBB0578" w14:textId="77777777" w:rsidR="00AF0EFF" w:rsidRPr="0068616F" w:rsidRDefault="00AF0EFF" w:rsidP="00AF0EFF"/>
    <w:p w14:paraId="4DCD8EE8" w14:textId="54ED2FA5" w:rsidR="00AF0EFF" w:rsidRPr="0068616F" w:rsidRDefault="00AF0EFF" w:rsidP="00AF0EFF">
      <w:r w:rsidRPr="00287A84">
        <w:rPr>
          <w:u w:val="single"/>
        </w:rPr>
        <w:t xml:space="preserve">Diagnostika diabetickej </w:t>
      </w:r>
      <w:proofErr w:type="spellStart"/>
      <w:r w:rsidRPr="00287A84">
        <w:rPr>
          <w:u w:val="single"/>
        </w:rPr>
        <w:t>retinopatie</w:t>
      </w:r>
      <w:proofErr w:type="spellEnd"/>
      <w:r w:rsidRPr="0068616F">
        <w:t>:</w:t>
      </w:r>
      <w:r w:rsidR="00EB67D1">
        <w:t xml:space="preserve"> U</w:t>
      </w:r>
      <w:r w:rsidRPr="0068616F">
        <w:t xml:space="preserve"> diabetickej </w:t>
      </w:r>
      <w:proofErr w:type="spellStart"/>
      <w:r w:rsidRPr="0068616F">
        <w:t>retinopatie</w:t>
      </w:r>
      <w:proofErr w:type="spellEnd"/>
      <w:r w:rsidRPr="0068616F">
        <w:t>, jednej z hlavných príčin slepoty u ľudí s cukrovkou, sa výrazne zlepšila</w:t>
      </w:r>
      <w:r w:rsidR="003A6474">
        <w:t xml:space="preserve"> detekcia</w:t>
      </w:r>
      <w:r w:rsidRPr="0068616F">
        <w:t xml:space="preserve"> vďaka modelom hlbokého učenia. Vďaka nemu dokážu CNN zistiť jemné vzory na snímkach sietnice, ktoré indikujú ochorenie, ktoré však ľudský pozorovateľ nemusí rozpoznať. Napríklad štúdia Alexandra </w:t>
      </w:r>
      <w:proofErr w:type="spellStart"/>
      <w:r w:rsidRPr="0068616F">
        <w:t>Rakhlina</w:t>
      </w:r>
      <w:proofErr w:type="spellEnd"/>
      <w:r w:rsidR="006C4C9A">
        <w:t>, 2018</w:t>
      </w:r>
      <w:r w:rsidRPr="006C4C9A">
        <w:t xml:space="preserve"> </w:t>
      </w:r>
      <w:r w:rsidRPr="006C4C9A">
        <w:fldChar w:fldCharType="begin"/>
      </w:r>
      <w:r w:rsidRPr="006C4C9A">
        <w:instrText xml:space="preserve"> ADDIN ZOTERO_ITEM CSL_CITATION {"citationID":"K2obVIUK","properties":{"formattedCitation":"[23]","plainCitation":"[23]","noteIndex":0},"citationItems":[{"id":206,"uris":["http://zotero.org/users/local/hW4wcMD6/items/AYR8IGJB"],"itemData":{"id":206,"type":"article","abstract":"This document represents a brief account of ongoing project for Diabetic Retinopathy Detection (DRD) through integration of state-of the art Deep Learning methods. We make use of deep Convolutional Neural Networks (CNNs), which have proven revolutionary in multiple fields of computer vision including medical imaging, and we bring their power to the diagnosis of eye fundus images. For training our models we used publicly available Kaggle data set. For testing we used portion of Kaggle data withheld from training and Messidor-2 reference standard. Neither withheld Kaggle images, nor Messidor-2 were used for training. For Messidor-2 we achieved sensitivity 99%, specificity 71%, and AUC 0.97. These results close to recent state-of-the-art models trained on much larger data sets and surpass average results of diabetic retinopathy screening when performed by trained optometrists. With continuous development of our Deep Learning models we expect to further increase the accuracy of the method and expand it to cataract and glaucoma diagnostics.","DOI":"10.1101/225508","language":"en","license":"© 2018, Posted by Cold Spring Harbor Laboratory. This pre-print is available under a Creative Commons License (Attribution-NonCommercial-NoDerivs 4.0 International), CC BY-NC-ND 4.0, as described at http://creativecommons.org/licenses/by-nc-nd/4.0/","note":"page: 225508\nsection: New Results","publisher":"bioRxiv","source":"bioRxiv","title":"Diabetic Retinopathy detection through integration of Deep Learning classification framework","URL":"https://www.biorxiv.org/content/10.1101/225508v2","author":[{"family":"Rakhlin","given":"Alexander"}],"accessed":{"date-parts":[["2024",4,15]]},"issued":{"date-parts":[["2018",6,19]]}}}],"schema":"https://github.com/citation-style-language/schema/raw/master/csl-citation.json"} </w:instrText>
      </w:r>
      <w:r w:rsidRPr="006C4C9A">
        <w:fldChar w:fldCharType="separate"/>
      </w:r>
      <w:r w:rsidRPr="006C4C9A">
        <w:t>[23]</w:t>
      </w:r>
      <w:r w:rsidRPr="006C4C9A">
        <w:fldChar w:fldCharType="end"/>
      </w:r>
      <w:r w:rsidRPr="0068616F">
        <w:t xml:space="preserve"> s využitím hlbokého učenia dosiahla až 99 % citlivosť a 71 % špecifickosť, </w:t>
      </w:r>
      <w:r w:rsidR="00EF515F" w:rsidRPr="0068616F">
        <w:t xml:space="preserve">hodnotu plochy pod krivkou </w:t>
      </w:r>
      <w:r w:rsidR="00EF515F">
        <w:t>(</w:t>
      </w:r>
      <w:r w:rsidRPr="0068616F">
        <w:t>AUC</w:t>
      </w:r>
      <w:r w:rsidR="00EF515F">
        <w:t>)</w:t>
      </w:r>
      <w:r w:rsidRPr="0068616F">
        <w:t xml:space="preserve"> 0,97, čím okrem iného prekonala diagnostickú presnosť, ktorú dosahujú niektorí vyškolení </w:t>
      </w:r>
      <w:proofErr w:type="spellStart"/>
      <w:r w:rsidRPr="0068616F">
        <w:t>optometristi</w:t>
      </w:r>
      <w:proofErr w:type="spellEnd"/>
      <w:r w:rsidRPr="0068616F">
        <w:t>. To odráža prísľub AI pre hlboké učenie na zvýšenie účinnosti a pokrytia v skríningových programoch.</w:t>
      </w:r>
    </w:p>
    <w:p w14:paraId="7D410B3E" w14:textId="67DEC5BB" w:rsidR="00AF0EFF" w:rsidRPr="0068616F" w:rsidRDefault="00AF0EFF" w:rsidP="00B43E08">
      <w:pPr>
        <w:spacing w:after="0" w:line="240" w:lineRule="auto"/>
        <w:ind w:firstLine="0"/>
        <w:jc w:val="left"/>
      </w:pPr>
    </w:p>
    <w:p w14:paraId="559F4B5B" w14:textId="6FA88D9D" w:rsidR="00AF0EFF" w:rsidRPr="0068616F" w:rsidRDefault="00AF0EFF" w:rsidP="00AF0EFF">
      <w:r w:rsidRPr="00287A84">
        <w:rPr>
          <w:u w:val="single"/>
        </w:rPr>
        <w:t>Zisťovanie a klasifikácia rakoviny</w:t>
      </w:r>
      <w:r w:rsidRPr="0068616F">
        <w:t xml:space="preserve">: Technológia hlbokého učenia môže zohrávať úlohu v úsilí o zlepšenie kvality života vďaka tomu, že pomôže odhaliť a klasifikovať rakovinu. Hlboké učenie ukázalo mnoho potenciálov smerom k pokroku v detekcii a klasifikácii rakoviny, napríklad rakoviny prsníka, z rôznych obrázkov. Čo je dôležitejšie, je tiež cenné zdôrazniť, že tieto modely konkrétne poskytovali rýchlejšiu a presnejšiu rýchlosť merania v porovnaní s tradičnými metódami prostredníctvom prístupov komplexného tréningu. Hlboké učenie bude skutočne schopné dosiahnuť pôsobivú úroveň detekcie využitím veľkých tréningových súborov údajov, či už plne klinicky anotovaných, alebo len so značkami na úrovni obrazu. Napríklad v jednej zo štúdií od </w:t>
      </w:r>
      <w:proofErr w:type="spellStart"/>
      <w:r w:rsidRPr="0068616F">
        <w:t>Li</w:t>
      </w:r>
      <w:proofErr w:type="spellEnd"/>
      <w:r w:rsidRPr="0068616F">
        <w:t xml:space="preserve"> </w:t>
      </w:r>
      <w:proofErr w:type="spellStart"/>
      <w:r w:rsidRPr="0068616F">
        <w:t>Shena</w:t>
      </w:r>
      <w:proofErr w:type="spellEnd"/>
      <w:r w:rsidRPr="0068616F">
        <w:t xml:space="preserve"> a</w:t>
      </w:r>
      <w:r w:rsidR="0057415D">
        <w:t> </w:t>
      </w:r>
      <w:r w:rsidR="00F622C5">
        <w:t>spoluautorov</w:t>
      </w:r>
      <w:r w:rsidR="0057415D">
        <w:t>, 201</w:t>
      </w:r>
      <w:r w:rsidR="0057415D" w:rsidRPr="0057415D">
        <w:t>9</w:t>
      </w:r>
      <w:r w:rsidRPr="0057415D">
        <w:t xml:space="preserve"> </w:t>
      </w:r>
      <w:r w:rsidRPr="0057415D">
        <w:fldChar w:fldCharType="begin"/>
      </w:r>
      <w:r w:rsidRPr="0057415D">
        <w:instrText xml:space="preserve"> ADDIN ZOTERO_ITEM CSL_CITATION {"citationID":"QXfGq1dy","properties":{"formattedCitation":"[24]","plainCitation":"[24]","noteIndex":0},"citationItems":[{"id":208,"uris":["http://zotero.org/users/local/hW4wcMD6/items/LG7HHWRZ"],"itemData":{"id":208,"type":"article-journal","abstract":"The rapid development of deep learning, a family of machine learning techniques, has spurred much interest in its application to medical imaging problems. Here, we develop a deep learning algorithm that can accurately detect breast cancer on screening mammograms using an “end-to-end” training approach that efficiently leverages training datasets with either complete clinical annotation or only the cancer status (label) of the whole image. In this approach, lesion annotations are required only in the initial training stage, and subsequent stages require only image-level labels, eliminating the reliance on rarely available lesion annotations. Our all convolutional network method for classifying screening mammograms attained excellent performance in comparison with previous methods. On an independent test set of digitized film mammograms from the Digital Database for Screening Mammography (CBIS-DDSM), the best single model achieved a per-image AUC of 0.88, and four-model averaging improved the AUC to 0.91 (sensitivity: 86.1%, specificity: 80.1%). On an independent test set of full-field digital mammography (FFDM) images from the INbreast database, the best single model achieved a per-image AUC of 0.95, and four-model averaging improved the AUC to 0.98 (sensitivity: 86.7%, specificity: 96.1%). We also demonstrate that a whole image classifier trained using our end-to-end approach on the CBIS-DDSM digitized film mammograms can be transferred to INbreast FFDM images using only a subset of the INbreast data for fine-tuning and without further reliance on the availability of lesion annotations. These findings show that automatic deep learning methods can be readily trained to attain high accuracy on heterogeneous mammography platforms, and hold tremendous promise for improving clinical tools to reduce false positive and false negative screening mammography results. Code and model available at: https://github.com/lishen/end2end-all-conv.","container-title":"Scientific Reports","DOI":"10.1038/s41598-019-48995-4","ISSN":"2045-2322","issue":"1","journalAbbreviation":"Sci Rep","language":"en","license":"2019 The Author(s)","note":"publisher: Nature Publishing Group","page":"12495","source":"www.nature.com","title":"Deep Learning to Improve Breast Cancer Detection on Screening Mammography","volume":"9","author":[{"family":"Shen","given":"Li"},{"family":"Margolies","given":"Laurie R."},{"family":"Rothstein","given":"Joseph H."},{"family":"Fluder","given":"Eugene"},{"family":"McBride","given":"Russell"},{"family":"Sieh","given":"Weiva"}],"issued":{"date-parts":[["2019",8,29]]}}}],"schema":"https://github.com/citation-style-language/schema/raw/master/csl-citation.json"} </w:instrText>
      </w:r>
      <w:r w:rsidRPr="0057415D">
        <w:fldChar w:fldCharType="separate"/>
      </w:r>
      <w:r w:rsidRPr="0057415D">
        <w:t>[24]</w:t>
      </w:r>
      <w:r w:rsidRPr="0057415D">
        <w:fldChar w:fldCharType="end"/>
      </w:r>
      <w:r w:rsidRPr="0068616F">
        <w:t xml:space="preserve">  na databáze </w:t>
      </w:r>
      <w:proofErr w:type="spellStart"/>
      <w:r w:rsidRPr="0068616F">
        <w:t>INbreast</w:t>
      </w:r>
      <w:proofErr w:type="spellEnd"/>
      <w:r w:rsidRPr="0068616F">
        <w:t xml:space="preserve"> na známom úložisku snímok FFDM (</w:t>
      </w:r>
      <w:proofErr w:type="spellStart"/>
      <w:r w:rsidRPr="0068616F">
        <w:t>Full-Field</w:t>
      </w:r>
      <w:proofErr w:type="spellEnd"/>
      <w:r w:rsidRPr="0068616F">
        <w:t xml:space="preserve"> </w:t>
      </w:r>
      <w:proofErr w:type="spellStart"/>
      <w:r w:rsidRPr="0068616F">
        <w:t>Digital</w:t>
      </w:r>
      <w:proofErr w:type="spellEnd"/>
      <w:r w:rsidRPr="0068616F">
        <w:t xml:space="preserve"> </w:t>
      </w:r>
      <w:proofErr w:type="spellStart"/>
      <w:r w:rsidRPr="0068616F">
        <w:t>Mammography</w:t>
      </w:r>
      <w:proofErr w:type="spellEnd"/>
      <w:r w:rsidRPr="0068616F">
        <w:t>), najlepší jednotlivý model hlbokého učenia vykazoval pôsobivú AUC na úrovni 0,95. Pri štyroch modeloch dosiahla AUC hodnotu 0,98 a citlivosť bola 86,7 % a špecifickosť 96,1 % v skupine výsledkov s kombináciou. To poukazuje na potenciálnu úlohu, ktorú by hlboké učenie mohlo zohrávať pri umožňovaní skoršieho a presnejšieho odhaľovania zhubných nádorov, čo je rozhodujúce nielen pre správne plánovanie a liečbu, ale aj pre zvýšenie miery prežitia vďaka lepšej diagnostike.</w:t>
      </w:r>
    </w:p>
    <w:p w14:paraId="5B1AD419" w14:textId="68548227" w:rsidR="009E5998" w:rsidRDefault="009E5998">
      <w:pPr>
        <w:spacing w:after="0" w:line="240" w:lineRule="auto"/>
        <w:ind w:firstLine="0"/>
        <w:jc w:val="left"/>
      </w:pPr>
      <w:r>
        <w:br w:type="page"/>
      </w:r>
    </w:p>
    <w:p w14:paraId="0D120F9A" w14:textId="77777777" w:rsidR="00AF0EFF" w:rsidRPr="0068616F" w:rsidRDefault="00AF0EFF" w:rsidP="00AF0EFF"/>
    <w:p w14:paraId="2F47AE75" w14:textId="77777777" w:rsidR="00AF0EFF" w:rsidRPr="0068616F" w:rsidRDefault="00AF0EFF" w:rsidP="00AF0EFF">
      <w:r w:rsidRPr="00287A84">
        <w:rPr>
          <w:u w:val="single"/>
        </w:rPr>
        <w:t>Analýza zobrazovania srdca</w:t>
      </w:r>
      <w:r w:rsidRPr="0068616F">
        <w:t xml:space="preserve">: Hlboké učenie prinieslo revolúciu do kardiologickej starostlivosti tým, že umožňuje lepšie posúdenie funkcie a štruktúry srdca oveľa účinnejším a efektívnejším spôsobom ako tradičné metódy. Z ľudského hľadiska dáva automatizácia takýchto analýz pri zobrazovaní srdca istotu presnosti a šance na včasné odhalenie akejkoľvek anomálie v srdci na presný zásah liečby. Jedným z veľkých atribútov hlbokého učenia v tomto postupe - proces segmentácie snímok srdca, ktorý je základným nástrojom lekárov na veľmi presnú diagnostiku stavu srdca - je zefektívnenie pracovných postupov pre </w:t>
      </w:r>
      <w:r w:rsidRPr="00FB6C01">
        <w:t xml:space="preserve">pacientov. </w:t>
      </w:r>
      <w:r w:rsidRPr="00FB6C01">
        <w:fldChar w:fldCharType="begin"/>
      </w:r>
      <w:r w:rsidRPr="00FB6C01">
        <w:instrText xml:space="preserve"> ADDIN ZOTERO_ITEM CSL_CITATION {"citationID":"McTQ2q9b","properties":{"formattedCitation":"[25]","plainCitation":"[25]","noteIndex":0},"citationItems":[{"id":210,"uris":["http://zotero.org/users/local/hW4wcMD6/items/HN52BGHB"],"itemData":{"id":210,"type":"article-journal","abstract":"Deep learning has become the most widely used approach for cardiac image segmentation in recent years. In this paper, we provide a review of over 100 cardiac image segmentation papers using deep learning, which covers common imaging modalities including magnetic resonance imaging (MRI), computed tomography (CT), and ultrasound and major anatomical structures of interest (ventricles, atria and vessels). In addition, a summary of publicly available cardiac image datasets and code repositories are included to provide a base for encouraging reproducible research. Finally, we discuss the challenges and limitations with current deep learning-based approaches (scarcity of labels, model generalizability across different domains, interpretability) and suggest potential directions for future research.","container-title":"Frontiers in Cardiovascular Medicine","DOI":"10.3389/fcvm.2020.00025","ISSN":"2297-055X","journalAbbreviation":"Front. Cardiovasc. Med.","language":"English","note":"publisher: Frontiers","source":"Frontiers","title":"Deep Learning for Cardiac Image Segmentation: A Review","title-short":"Deep Learning for Cardiac Image Segmentation","URL":"https://www.frontiersin.org/articles/10.3389/fcvm.2020.00025","volume":"7","author":[{"family":"Chen","given":"Chen"},{"family":"Qin","given":"Chen"},{"family":"Qiu","given":"Huaqi"},{"family":"Tarroni","given":"Giacomo"},{"family":"Duan","given":"Jinming"},{"family":"Bai","given":"Wenjia"},{"family":"Rueckert","given":"Daniel"}],"accessed":{"date-parts":[["2024",4,15]]},"issued":{"date-parts":[["2020",3,5]]}}}],"schema":"https://github.com/citation-style-language/schema/raw/master/csl-citation.json"} </w:instrText>
      </w:r>
      <w:r w:rsidRPr="00FB6C01">
        <w:fldChar w:fldCharType="separate"/>
      </w:r>
      <w:r w:rsidRPr="00FB6C01">
        <w:t>[25]</w:t>
      </w:r>
      <w:r w:rsidRPr="00FB6C01">
        <w:fldChar w:fldCharType="end"/>
      </w:r>
    </w:p>
    <w:p w14:paraId="6BFC7D24" w14:textId="77777777" w:rsidR="00AF0EFF" w:rsidRPr="0068616F" w:rsidRDefault="00AF0EFF" w:rsidP="00AF0EFF"/>
    <w:p w14:paraId="5059C896" w14:textId="77777777" w:rsidR="00AF0EFF" w:rsidRPr="0068616F" w:rsidRDefault="00AF0EFF" w:rsidP="00AF0EFF">
      <w:r w:rsidRPr="0068616F">
        <w:t>Integrácia hlbokého učenia výrazne zmenila medicínske zobrazovanie pre klinickú prax. Tieto technologické prelomy prispievajú k ešte väčšej automatizácii strašne prácnych a opakujúcich sa úloh spojených s analýzou obrazu, čím uberajú neoceniteľný čas a pozornosť odborníkov, ktorí ich namiesto toho musia venovať komplikovanejším analýzam prípadov. Všetky tieto vylepšenia trocha zvyšujú efektívnosť klinického pracovného postupu, ale čo je dôležitejšie, znižujú pravdepodobnosť diagnostických chýb. Inými slovami, modely hlbokého učenia poskytujú presné poznatky, ktoré zvýšia presnosť diagnostiky a pomôžu pri lepšom manažmente pacienta, čím sa výrazne zlepšia výsledky starostlivosti o pacientov v rôznych lekárskych špecializáciách.</w:t>
      </w:r>
    </w:p>
    <w:p w14:paraId="1F70FBBC" w14:textId="77777777" w:rsidR="00AF0EFF" w:rsidRPr="0068616F" w:rsidRDefault="00AF0EFF" w:rsidP="00AF0EFF">
      <w:pPr>
        <w:pStyle w:val="Heading3"/>
        <w:numPr>
          <w:ilvl w:val="2"/>
          <w:numId w:val="18"/>
        </w:numPr>
        <w:ind w:left="709" w:hanging="709"/>
      </w:pPr>
      <w:bookmarkStart w:id="37" w:name="_Toc166494359"/>
      <w:r w:rsidRPr="0068616F">
        <w:t>Výzvy a obmedzenia</w:t>
      </w:r>
      <w:bookmarkEnd w:id="37"/>
    </w:p>
    <w:p w14:paraId="4C761B96" w14:textId="77777777" w:rsidR="00AF0EFF" w:rsidRPr="0068616F" w:rsidRDefault="00AF0EFF" w:rsidP="00AF0EFF">
      <w:r w:rsidRPr="0068616F">
        <w:t xml:space="preserve">Hlboké učenie spôsobilo revolúciu v tejto oblasti tým, že výrazne zlepšilo schopnosť diagnostikovať choroby a analyzovať lekárske snímky, nehovoriac o potenciáli predpovedať prognózu pacienta. Tieto modely sú však aj naďalej závislé od rozsiahlych, vysokokvalitných anotovaných súborov údajov na ich trénovanie, a preto stále predstavujú významnú výzvu. Zhromažďovanie a anotácia takýchto údajov si vyžiada veľa úsilia, zručností a zdrojov - niečo, čo sa zvyčajne komplikuje otázkami ochrany súkromia a rozmanitosti údajov potrebných na zabránenie skreslenia. Modely vyškolené na základe údajov bez rôznorodosti môžu zlyhať pri dosahovaní primeraných výsledkov v rôznych demografických skupinách, čo môže viesť k rozdielom vo výsledkoch zdravotnej </w:t>
      </w:r>
      <w:r w:rsidRPr="00581170">
        <w:t xml:space="preserve">starostlivosti.  </w:t>
      </w:r>
      <w:r w:rsidRPr="00581170">
        <w:fldChar w:fldCharType="begin"/>
      </w:r>
      <w:r w:rsidRPr="00581170">
        <w:instrText xml:space="preserve"> ADDIN ZOTERO_ITEM CSL_CITATION {"citationID":"7JvCRaLd","properties":{"formattedCitation":"[26]","plainCitation":"[26]","noteIndex":0},"citationItems":[{"id":213,"uris":["http://zotero.org/users/local/hW4wcMD6/items/7PKM8ZP4"],"itemData":{"id":213,"type":"article-journal","abstract":"Deep learning has recently become a potent tool in healthcare, excelling at tasks like analyzing medical images, diagnosing diseases, and predicting patient outcomes. The Second Chapter's Literature Review explained Deep Learning in Healthcare: Current Applications and Challenges or Interpretable Techniques in Deep Learning along with Performance Evaluation of Deep Learning Models in Healthcare. It has also done Clinical Standards and Decision Support Systems. The Third Chapter Methodology discusses comprehending the subjective perceptions and interpretations of healthcare professionals regarding Explainable Deep Learning Models (EDLMs) in clinical decision-making, this study employs an interpretive research philosophy.","container-title":"International Journal of Advances in Computer Science and Technology","DOI":"10.30534/ijacst/2023/0112102023","ISSN":"23202602","issue":"10","journalAbbreviation":"IJACST","language":"en","page":"63-69","source":"DOI.org (Crossref)","title":"Explainable Deep Learning Models for Healthcare Decision Support","volume":"12","issued":{"date-parts":[["2023",10,8]]}}}],"schema":"https://github.com/citation-style-language/schema/raw/master/csl-citation.json"} </w:instrText>
      </w:r>
      <w:r w:rsidRPr="00581170">
        <w:fldChar w:fldCharType="separate"/>
      </w:r>
      <w:r w:rsidRPr="00581170">
        <w:t>[26]</w:t>
      </w:r>
      <w:r w:rsidRPr="00581170">
        <w:fldChar w:fldCharType="end"/>
      </w:r>
    </w:p>
    <w:p w14:paraId="6A0D1D7C" w14:textId="08ED3CF9" w:rsidR="009E5998" w:rsidRDefault="009E5998">
      <w:pPr>
        <w:spacing w:after="0" w:line="240" w:lineRule="auto"/>
        <w:ind w:firstLine="0"/>
        <w:jc w:val="left"/>
      </w:pPr>
      <w:r>
        <w:br w:type="page"/>
      </w:r>
    </w:p>
    <w:p w14:paraId="1048CE83" w14:textId="77777777" w:rsidR="00AF0EFF" w:rsidRPr="0068616F" w:rsidRDefault="00AF0EFF" w:rsidP="00AF0EFF"/>
    <w:p w14:paraId="14310FA4" w14:textId="77777777" w:rsidR="00AF0EFF" w:rsidRPr="0068616F" w:rsidRDefault="00AF0EFF" w:rsidP="00AF0EFF">
      <w:r w:rsidRPr="0068616F">
        <w:t xml:space="preserve">To na druhej strane spôsobuje, že problémy s interpretovateľnosťou a dôveryhodnosťou modelov hlbokého učenia sú ešte oveľa náročnejšie. Inými slovami, zdravotnícki pracovníci budú implementovať rozhodnutia generované umelou inteligenciou do klinickej praxe len vtedy, ak budú mať vysokú úroveň porozumenia a dôvery v umelú inteligenciu - možno dokonca väčšiu ako v samotné rozhodnutia. Nepriehľadné, t. j. netransparentné modely rozhodovacích procesov sú stále významnou prekážkou väčšej akceptácie modelov hlbokého učenia. Ide o klasickú požiadavku pri vývoji vysvetľujúcich modelov hlbokého učenia (EDLM), pretože ich cieľom je urobiť rozhodovací proces umelej inteligencie oveľa transparentnejším, zrozumiteľnejším a klinicky </w:t>
      </w:r>
      <w:r w:rsidRPr="00BD7244">
        <w:t xml:space="preserve">súvisiacim </w:t>
      </w:r>
      <w:r w:rsidRPr="00BD7244">
        <w:fldChar w:fldCharType="begin"/>
      </w:r>
      <w:r w:rsidRPr="00BD7244">
        <w:instrText xml:space="preserve"> ADDIN ZOTERO_ITEM CSL_CITATION {"citationID":"czZbi5DG","properties":{"formattedCitation":"[27]","plainCitation":"[27]","noteIndex":0},"citationItems":[{"id":214,"uris":["http://zotero.org/users/local/hW4wcMD6/items/5PT7AEUE"],"itemData":{"id":214,"type":"post-weblog","abstract":"This paper discusses the ethical implications of AI for health care, suggesting that health care professionals and AI developers should collaborate with ethicists and philosophers to create a moral","container-title":"International Journal of Advanced Research","language":"en-US","title":"Article Detail","URL":"https://www.journalijar.com/article/","accessed":{"date-parts":[["2024",4,15]]}}}],"schema":"https://github.com/citation-style-language/schema/raw/master/csl-citation.json"} </w:instrText>
      </w:r>
      <w:r w:rsidRPr="00BD7244">
        <w:fldChar w:fldCharType="separate"/>
      </w:r>
      <w:r w:rsidRPr="00BD7244">
        <w:t>[27]</w:t>
      </w:r>
      <w:r w:rsidRPr="00BD7244">
        <w:fldChar w:fldCharType="end"/>
      </w:r>
      <w:r w:rsidRPr="00BD7244">
        <w:t>.</w:t>
      </w:r>
      <w:r w:rsidRPr="0068616F">
        <w:t xml:space="preserve"> Tie sa zasa usilujú poskytovať lekárom nielen presné, ale aj interpretovateľné poznatky, čo je pre získanie dôvery a umožnenie klinického prijatia celkom zásadné.</w:t>
      </w:r>
    </w:p>
    <w:p w14:paraId="3931C824" w14:textId="77777777" w:rsidR="00AF0EFF" w:rsidRPr="0068616F" w:rsidRDefault="00AF0EFF" w:rsidP="00AF0EFF"/>
    <w:p w14:paraId="45D7E472" w14:textId="77777777" w:rsidR="00AF0EFF" w:rsidRPr="0068616F" w:rsidRDefault="00AF0EFF" w:rsidP="00AF0EFF">
      <w:r w:rsidRPr="0068616F">
        <w:t>V popredí musia byť etické aspekty - ochrana osobných údajov pacientov a algoritmická zaujatosť. Zabezpečenie etického používania umelej inteligencie v zdravotníctve by znamenalo dodržiavanie najprísnejších zákonov o ochrane údajov, pravidelné vykonávanie kontrol zaujatosti a spoluprácu s etikmi, ktorí by ich previedli morálnym bludiskom, ktoré umelá inteligencia prináša. Tieto opatrenia sú nevyhnutné na zachovanie integrity informácií o pacientoch a vytvorenie spravodlivých podmienok pre zdravotnú starostliv</w:t>
      </w:r>
      <w:r w:rsidRPr="004B0A01">
        <w:t xml:space="preserve">osť. </w:t>
      </w:r>
      <w:r w:rsidRPr="004B0A01">
        <w:fldChar w:fldCharType="begin"/>
      </w:r>
      <w:r w:rsidRPr="004B0A01">
        <w:instrText xml:space="preserve"> ADDIN ZOTERO_ITEM CSL_CITATION {"citationID":"G0bN8GQW","properties":{"formattedCitation":"[26]","plainCitation":"[26]","noteIndex":0},"citationItems":[{"id":213,"uris":["http://zotero.org/users/local/hW4wcMD6/items/7PKM8ZP4"],"itemData":{"id":213,"type":"article-journal","abstract":"Deep learning has recently become a potent tool in healthcare, excelling at tasks like analyzing medical images, diagnosing diseases, and predicting patient outcomes. The Second Chapter's Literature Review explained Deep Learning in Healthcare: Current Applications and Challenges or Interpretable Techniques in Deep Learning along with Performance Evaluation of Deep Learning Models in Healthcare. It has also done Clinical Standards and Decision Support Systems. The Third Chapter Methodology discusses comprehending the subjective perceptions and interpretations of healthcare professionals regarding Explainable Deep Learning Models (EDLMs) in clinical decision-making, this study employs an interpretive research philosophy.","container-title":"International Journal of Advances in Computer Science and Technology","DOI":"10.30534/ijacst/2023/0112102023","ISSN":"23202602","issue":"10","journalAbbreviation":"IJACST","language":"en","page":"63-69","source":"DOI.org (Crossref)","title":"Explainable Deep Learning Models for Healthcare Decision Support","volume":"12","issued":{"date-parts":[["2023",10,8]]}}}],"schema":"https://github.com/citation-style-language/schema/raw/master/csl-citation.json"} </w:instrText>
      </w:r>
      <w:r w:rsidRPr="004B0A01">
        <w:fldChar w:fldCharType="separate"/>
      </w:r>
      <w:r w:rsidRPr="004B0A01">
        <w:t>[26]</w:t>
      </w:r>
      <w:r w:rsidRPr="004B0A01">
        <w:fldChar w:fldCharType="end"/>
      </w:r>
    </w:p>
    <w:p w14:paraId="12C9F4DA" w14:textId="542737F4" w:rsidR="00AF0EFF" w:rsidRPr="0068616F" w:rsidRDefault="00AF0EFF" w:rsidP="00F20BDA">
      <w:pPr>
        <w:spacing w:after="0" w:line="240" w:lineRule="auto"/>
        <w:ind w:firstLine="0"/>
        <w:jc w:val="left"/>
      </w:pPr>
    </w:p>
    <w:p w14:paraId="3B15B3FF" w14:textId="77777777" w:rsidR="00AF0EFF" w:rsidRPr="0068616F" w:rsidRDefault="00AF0EFF" w:rsidP="00AF0EFF">
      <w:r w:rsidRPr="0068616F">
        <w:t xml:space="preserve">Okrem toho je potrebné riešiť regulačné a integračné problémy s cieľom zabezpečiť úspešnú implementáciu technológií v klinických podmienkach. Medzi dôležité výzvy patrí súlad s lekárskymi normami a regulačnými schváleniami, ktoré môžu pôsobiť ako prekážky pri hladkej integrácii do každodenného klinického používania. K tomu sa pridáva zabezpečenie technickej integrácie, aby sa systémy umelej inteligencie dobre spájali a koexistovali s už existujúcimi IT systémami v zdravotníctve s cieľom zabezpečiť, aby ich prijatie neovplyvnilo pracovný tok. To si bude vyžadovať spoluprácu medzi vývojármi AI, zdravotníckymi pracovníkmi a regulačnými orgánmi, aby sa zabezpečilo, že vyvinuté nástroje hlbokého učenia prinesú do zdravotnej starostlivosti pridanú hodnotu, a nie veci skomplikujú. </w:t>
      </w:r>
    </w:p>
    <w:p w14:paraId="4AA6FF80" w14:textId="77777777" w:rsidR="00AF0EFF" w:rsidRPr="0068616F" w:rsidRDefault="00AF0EFF" w:rsidP="00AF0EFF"/>
    <w:p w14:paraId="03A49E61" w14:textId="77777777" w:rsidR="00AF0EFF" w:rsidRPr="0068616F" w:rsidRDefault="00AF0EFF" w:rsidP="00AF0EFF">
      <w:r w:rsidRPr="0068616F">
        <w:t>Všetky tieto faktory spoločne naznačujú, že oblasť nasadenia hlbokého učenia v zdravotníctve je rozsiahla a trochu zložitá, s mnohými potenciálnymi prísľubmi, ale aj s mnohými možnými nástrahami, ktoré je potrebné opatrne obísť, aby sa naplno využil potenciál umelej inteligencie v zdravotníctve.</w:t>
      </w:r>
    </w:p>
    <w:p w14:paraId="5D5CB0A6" w14:textId="77777777" w:rsidR="00AF0EFF" w:rsidRPr="0068616F" w:rsidRDefault="00AF0EFF" w:rsidP="00AF0EFF">
      <w:pPr>
        <w:pStyle w:val="Heading2"/>
        <w:numPr>
          <w:ilvl w:val="1"/>
          <w:numId w:val="18"/>
        </w:numPr>
        <w:ind w:left="709" w:hanging="709"/>
      </w:pPr>
      <w:bookmarkStart w:id="38" w:name="_Toc166494360"/>
      <w:r w:rsidRPr="0068616F">
        <w:lastRenderedPageBreak/>
        <w:t>Prehľad existujúcich modelov hlbokého učenia</w:t>
      </w:r>
      <w:bookmarkEnd w:id="38"/>
    </w:p>
    <w:p w14:paraId="47F1C019" w14:textId="77777777" w:rsidR="00AF0EFF" w:rsidRPr="0068616F" w:rsidRDefault="00AF0EFF" w:rsidP="00AF0EFF">
      <w:r w:rsidRPr="0068616F">
        <w:t>Táto kapitola sa zaoberá kľúčovou úlohou konvolučných neurónových sietí (CNN) v oblasti hlbokého učenia, pričom zdôrazňuje najmä ich účinnosť pri spracovaní a analýze vizuálnych údajov. Skúma, ako architektúra CNN - pozostávajúca z konvolučných, združených a plne prepojených vrstiev - umožňuje komplexné úlohy analýzy obrazu, čím spôsobuje revolúciu v oblastiach, ako je rozpoznávanie tváre, autonómna navigácia vozidiel a lekárska diagnostika. Kapitola sa zaoberá aj širšími dôsledkami a výzvami použitia týchto modelov v reálnych aplikáciách, pričom zdôrazňuje ich transformačný vplyv na to, ako stroje vnímajú vizuálny svet a komunikujú s ním.</w:t>
      </w:r>
    </w:p>
    <w:p w14:paraId="20635939" w14:textId="77777777" w:rsidR="00AF0EFF" w:rsidRPr="0068616F" w:rsidRDefault="00AF0EFF" w:rsidP="00AF0EFF">
      <w:pPr>
        <w:pStyle w:val="Heading3"/>
        <w:numPr>
          <w:ilvl w:val="2"/>
          <w:numId w:val="18"/>
        </w:numPr>
        <w:ind w:left="709" w:hanging="709"/>
      </w:pPr>
      <w:bookmarkStart w:id="39" w:name="_Toc166494361"/>
      <w:r w:rsidRPr="0068616F">
        <w:t>Konvolučné neurónové siete</w:t>
      </w:r>
      <w:bookmarkEnd w:id="39"/>
    </w:p>
    <w:p w14:paraId="1E62A6E4" w14:textId="77777777" w:rsidR="00AF0EFF" w:rsidRPr="0068616F" w:rsidRDefault="00AF0EFF" w:rsidP="00AF0EFF">
      <w:r w:rsidRPr="0068616F">
        <w:t>Najúspešnejšími a najpoužívanejšími technikami v rámci hlbokého učenia sú konvolučné neurónové siete (CNN) práve vďaka analytickému spracovaniu vizuálnych údajov. V architektúre zahŕňa konvolučné vrstvy, vrstvy združovania a plne prepojené vrstvy (Obr. 6). Každá z týchto vrstiev má rozhodujúcu úlohu pri schopnosti siete vykonávať úlohy komplexnej analýzy obrazu. Konvolučné vrstvy aplikujú na vstupné obrazy niekoľko filtrov a vytvárajú mapy príznakov, ktoré by vyjadrovali dôležité informácie, napríklad hrany alebo textúry. Združovacie vrstvy zmenšujú priestorové rozmery týchto príznakových máp. Počet potrebných parametrov a výpočtov sa teda výrazne zníži, čo zvyšuje efektivitu výpočtov siete a pomáha jej, aby nebola nadmerne prispôsobená. Plne prepojené vrstvy skombinovali tieto prvky, aby získali konečný výstup buď na klasifikáciu, alebo na iné formy predpo</w:t>
      </w:r>
      <w:r w:rsidRPr="00974BF4">
        <w:t xml:space="preserve">vedí. </w:t>
      </w:r>
      <w:r w:rsidRPr="00974BF4">
        <w:fldChar w:fldCharType="begin"/>
      </w:r>
      <w:r w:rsidRPr="00974BF4">
        <w:instrText xml:space="preserve"> ADDIN ZOTERO_ITEM CSL_CITATION {"citationID":"FUDTe1nq","properties":{"formattedCitation":"[28]","plainCitation":"[28]","noteIndex":0},"citationItems":[{"id":216,"uris":["http://zotero.org/users/local/hW4wcMD6/items/9D4QSRJ9"],"itemData":{"id":216,"type":"article-journal","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container-title":"Artificial Intelligence Review","DOI":"10.1007/s10462-020-09825-6","ISSN":"1573-7462","issue":"8","journalAbbreviation":"Artif Intell Rev","language":"en","page":"5455-5516","source":"Springer Link","title":"A survey of the recent architectures of deep convolutional neural networks","volume":"53","author":[{"family":"Khan","given":"Asifullah"},{"family":"Sohail","given":"Anabia"},{"family":"Zahoora","given":"Umme"},{"family":"Qureshi","given":"Aqsa Saeed"}],"issued":{"date-parts":[["2020",12,1]]}}}],"schema":"https://github.com/citation-style-language/schema/raw/master/csl-citation.json"} </w:instrText>
      </w:r>
      <w:r w:rsidRPr="00974BF4">
        <w:fldChar w:fldCharType="separate"/>
      </w:r>
      <w:r w:rsidRPr="00974BF4">
        <w:t>[28]</w:t>
      </w:r>
      <w:r w:rsidRPr="00974BF4">
        <w:fldChar w:fldCharType="end"/>
      </w:r>
    </w:p>
    <w:p w14:paraId="49A941BC" w14:textId="77777777" w:rsidR="00AF0EFF" w:rsidRPr="0068616F" w:rsidRDefault="00AF0EFF" w:rsidP="00AF0EFF"/>
    <w:p w14:paraId="7D4B9904" w14:textId="77777777" w:rsidR="00AF0EFF" w:rsidRPr="0068616F" w:rsidRDefault="00AF0EFF" w:rsidP="003E2AAE">
      <w:pPr>
        <w:pStyle w:val="Obrzek"/>
      </w:pPr>
      <w:r w:rsidRPr="0068616F">
        <w:drawing>
          <wp:inline distT="0" distB="0" distL="0" distR="0" wp14:anchorId="28495EDB" wp14:editId="21C8D30C">
            <wp:extent cx="3871800" cy="1914120"/>
            <wp:effectExtent l="0" t="0" r="0" b="0"/>
            <wp:docPr id="2027328895" name="Picture 1" descr="Basic CNN Architecture: Explaining 5 Layers of Convolutional Neural Network  | upGrad b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sic CNN Architecture: Explaining 5 Layers of Convolutional Neural Network  | upGrad blo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71800" cy="1914120"/>
                    </a:xfrm>
                    <a:prstGeom prst="rect">
                      <a:avLst/>
                    </a:prstGeom>
                    <a:noFill/>
                    <a:ln>
                      <a:noFill/>
                    </a:ln>
                  </pic:spPr>
                </pic:pic>
              </a:graphicData>
            </a:graphic>
          </wp:inline>
        </w:drawing>
      </w:r>
    </w:p>
    <w:p w14:paraId="583A38D8" w14:textId="126EB935" w:rsidR="00AF0EFF" w:rsidRPr="00974BF4" w:rsidRDefault="00AF0EFF" w:rsidP="00AF0EFF">
      <w:pPr>
        <w:pStyle w:val="Caption"/>
      </w:pPr>
      <w:bookmarkStart w:id="40" w:name="_Toc165912087"/>
      <w:bookmarkStart w:id="41" w:name="_Toc166333554"/>
      <w:bookmarkStart w:id="42" w:name="_Toc166360401"/>
      <w:bookmarkStart w:id="43" w:name="_Toc166360580"/>
      <w:r w:rsidRPr="00974BF4">
        <w:t xml:space="preserve">Obrázok </w:t>
      </w:r>
      <w:r w:rsidRPr="00974BF4">
        <w:fldChar w:fldCharType="begin"/>
      </w:r>
      <w:r w:rsidRPr="00974BF4">
        <w:instrText xml:space="preserve"> SEQ Obrázok \* ARABIC </w:instrText>
      </w:r>
      <w:r w:rsidRPr="00974BF4">
        <w:fldChar w:fldCharType="separate"/>
      </w:r>
      <w:r w:rsidR="00F61368">
        <w:rPr>
          <w:noProof/>
        </w:rPr>
        <w:t>6</w:t>
      </w:r>
      <w:r w:rsidRPr="00974BF4">
        <w:fldChar w:fldCharType="end"/>
      </w:r>
      <w:r w:rsidRPr="00974BF4">
        <w:t xml:space="preserve">: Architektúra CNN modelu </w:t>
      </w:r>
      <w:r w:rsidRPr="00974BF4">
        <w:fldChar w:fldCharType="begin"/>
      </w:r>
      <w:r w:rsidRPr="00974BF4">
        <w:instrText xml:space="preserve"> ADDIN ZOTERO_ITEM CSL_CITATION {"citationID":"eB2GNsKT","properties":{"formattedCitation":"[29]","plainCitation":"[29]","noteIndex":0},"citationItems":[{"id":263,"uris":["http://zotero.org/users/local/hW4wcMD6/items/EEWRB22M"],"itemData":{"id":263,"type":"webpage","abstract":"Did you know that you can classify or analyze images within a few lines of code using CNN? Check out this article that explains the Convolutional Neural Network architecture explaining its 5 layers.","container-title":"upGrad blog","language":"en-US","title":"Basic CNN Architecture: Explaining 5 Layers of Convolutional Neural Network","title-short":"Basic CNN Architecture","URL":"https://www.upgrad.com/blog/basic-cnn-architecture/","accessed":{"date-parts":[["2024",4,27]]}}}],"schema":"https://github.com/citation-style-language/schema/raw/master/csl-citation.json"} </w:instrText>
      </w:r>
      <w:r w:rsidRPr="00974BF4">
        <w:fldChar w:fldCharType="separate"/>
      </w:r>
      <w:r w:rsidRPr="00974BF4">
        <w:t>[29]</w:t>
      </w:r>
      <w:bookmarkEnd w:id="40"/>
      <w:bookmarkEnd w:id="41"/>
      <w:bookmarkEnd w:id="42"/>
      <w:bookmarkEnd w:id="43"/>
      <w:r w:rsidRPr="00974BF4">
        <w:fldChar w:fldCharType="end"/>
      </w:r>
    </w:p>
    <w:p w14:paraId="615F0F6A" w14:textId="32C8AD8B" w:rsidR="00AF0EFF" w:rsidRPr="0068616F" w:rsidRDefault="009E5998" w:rsidP="009E5998">
      <w:pPr>
        <w:spacing w:after="0" w:line="240" w:lineRule="auto"/>
        <w:ind w:firstLine="0"/>
        <w:jc w:val="left"/>
      </w:pPr>
      <w:r>
        <w:br w:type="page"/>
      </w:r>
    </w:p>
    <w:p w14:paraId="3CB857C8" w14:textId="77777777" w:rsidR="00AF0EFF" w:rsidRPr="0068616F" w:rsidRDefault="00AF0EFF" w:rsidP="00AF0EFF">
      <w:r w:rsidRPr="0068616F">
        <w:lastRenderedPageBreak/>
        <w:t xml:space="preserve">Sila CNN pri spracovaní vizuálnych údajov je založená na ich konštrukcii, ktorá napodobňuje niektoré správanie centra ľudského oka. Neuróny CNN reagujú na prekrývajúce sa oblasti vo vizuálnom poli, čím definujú lokálne recepčné polia, ktoré pomáhajú zachytiť priestorové a časové závislosti. Táto konštrukcia preto umožňuje sieti zachovať citlivosť na dané prvky bez ohľadu na ich umiestnenie vo vstupnom obraze, čo vedie k </w:t>
      </w:r>
      <w:proofErr w:type="spellStart"/>
      <w:r w:rsidRPr="0068616F">
        <w:t>translačnej</w:t>
      </w:r>
      <w:proofErr w:type="spellEnd"/>
      <w:r w:rsidRPr="0068616F">
        <w:t xml:space="preserve"> invariantnosti, ktorá je veľmi dôležitá pri úlohách, kde orientácia a poloha objektov majú značný roz</w:t>
      </w:r>
      <w:r w:rsidRPr="009B3933">
        <w:t xml:space="preserve">ptyl. </w:t>
      </w:r>
      <w:r w:rsidRPr="009B3933">
        <w:fldChar w:fldCharType="begin"/>
      </w:r>
      <w:r w:rsidRPr="009B3933">
        <w:instrText xml:space="preserve"> ADDIN ZOTERO_ITEM CSL_CITATION {"citationID":"juA81Sik","properties":{"formattedCitation":"[30]","plainCitation":"[30]","noteIndex":0},"citationItems":[{"id":218,"uris":["http://zotero.org/users/local/hW4wcMD6/items/EAZIR4F4"],"itemData":{"id":218,"type":"webpage","title":"Review of Deep Learning Algorithms and Architectures | IEEE Journals &amp; Magazine | IEEE Xplore","URL":"https://ieeexplore.ieee.org/document/8694781","accessed":{"date-parts":[["2024",4,16]]}}}],"schema":"https://github.com/citation-style-language/schema/raw/master/csl-citation.json"} </w:instrText>
      </w:r>
      <w:r w:rsidRPr="009B3933">
        <w:fldChar w:fldCharType="separate"/>
      </w:r>
      <w:r w:rsidRPr="009B3933">
        <w:t>[30]</w:t>
      </w:r>
      <w:r w:rsidRPr="009B3933">
        <w:fldChar w:fldCharType="end"/>
      </w:r>
    </w:p>
    <w:p w14:paraId="070C6A5A" w14:textId="77777777" w:rsidR="00AF0EFF" w:rsidRPr="0068616F" w:rsidRDefault="00AF0EFF" w:rsidP="00AF0EFF"/>
    <w:p w14:paraId="0258B83F" w14:textId="77777777" w:rsidR="00AF0EFF" w:rsidRPr="0068616F" w:rsidRDefault="00AF0EFF" w:rsidP="00AF0EFF">
      <w:r w:rsidRPr="0068616F">
        <w:t xml:space="preserve">CNN tiež používajú spoločné váhy a odchýlky (Obr. 7). Tým sa znižuje zložitosť modelu a počet parametrov, čím sa zvyšuje jeho výpočtová dostupnosť, ako aj ďalej znižuje riziko </w:t>
      </w:r>
      <w:r w:rsidRPr="00470B07">
        <w:t xml:space="preserve">pretrénovania </w:t>
      </w:r>
      <w:r w:rsidRPr="00470B07">
        <w:fldChar w:fldCharType="begin"/>
      </w:r>
      <w:r w:rsidRPr="00470B07">
        <w:instrText xml:space="preserve"> ADDIN ZOTERO_ITEM CSL_CITATION {"citationID":"9YxFNrIN","properties":{"formattedCitation":"[28]","plainCitation":"[28]","noteIndex":0},"citationItems":[{"id":216,"uris":["http://zotero.org/users/local/hW4wcMD6/items/9D4QSRJ9"],"itemData":{"id":216,"type":"article-journal","abstract":"Deep Convolutional Neural Network (CNN) is a special type of Neural Networks, which has shown exemplary performance on several competitions related to Computer Vision and Image Processing. Some of the exciting application areas of CNN include Image Classification and Segmentation, Object Detection, Video Processing, Natural Language Processing, and Speech Recognition. The powerful learning ability of deep CNN is primarily due to the use of multiple feature extraction stages that can automatically learn representations from the data. The availability of a large amount of data and improvement in the hardware technology has accelerated the research in CNNs, and recently interesting deep CNN architectures have been reported. Several inspiring ideas to bring advancements in CNNs have been explored, such as the use of different activation and loss functions, parameter optimization, regularization, and architectural innovations. However, the significant improvement in the representational capacity of the deep CNN is achieved through architectural innovations. Notably, the ideas of exploiting spatial and channel information, depth and width of architecture, and multi-path information processing have gained substantial attention. Similarly, the idea of using a block of layers as a structural unit is also gaining popularity. This survey thus focuses on the intrinsic taxonomy present in the recently reported deep CNN architectures and, consequently, classifies the recent innovations in CNN architectures into seven different categories. These seven categories are based on spatial exploitation, depth, multi-path, width, feature-map exploitation, channel boosting, and attention. Additionally, the elementary understanding of CNN components, current challenges, and applications of CNN are also provided.","container-title":"Artificial Intelligence Review","DOI":"10.1007/s10462-020-09825-6","ISSN":"1573-7462","issue":"8","journalAbbreviation":"Artif Intell Rev","language":"en","page":"5455-5516","source":"Springer Link","title":"A survey of the recent architectures of deep convolutional neural networks","volume":"53","author":[{"family":"Khan","given":"Asifullah"},{"family":"Sohail","given":"Anabia"},{"family":"Zahoora","given":"Umme"},{"family":"Qureshi","given":"Aqsa Saeed"}],"issued":{"date-parts":[["2020",12,1]]}}}],"schema":"https://github.com/citation-style-language/schema/raw/master/csl-citation.json"} </w:instrText>
      </w:r>
      <w:r w:rsidRPr="00470B07">
        <w:fldChar w:fldCharType="separate"/>
      </w:r>
      <w:r w:rsidRPr="00470B07">
        <w:t>[28]</w:t>
      </w:r>
      <w:r w:rsidRPr="00470B07">
        <w:fldChar w:fldCharType="end"/>
      </w:r>
      <w:r w:rsidRPr="00470B07">
        <w:t>.</w:t>
      </w:r>
      <w:r w:rsidRPr="0068616F">
        <w:t xml:space="preserve"> CNN dramaticky zmenili potenciál systémov v praktických oblastiach použitia, ako je napríklad rozpoznávanie tváre, autonómna navigácia vozidiel a medicínska obrazová diagnostika. V systéme autonómneho riadenia sa CNN používajú na zlepšenie interpretácie cez dopravné značky, prekážky atď. a tým zvyšujú súčasnú bezpečnosť a spoľahlivosť samočinného </w:t>
      </w:r>
      <w:r w:rsidRPr="00E32DDC">
        <w:t xml:space="preserve">systému </w:t>
      </w:r>
      <w:r w:rsidRPr="00E32DDC">
        <w:fldChar w:fldCharType="begin"/>
      </w:r>
      <w:r w:rsidRPr="00E32DDC">
        <w:instrText xml:space="preserve"> ADDIN ZOTERO_ITEM CSL_CITATION {"citationID":"SkDPJZ66","properties":{"formattedCitation":"[31]","plainCitation":"[31]","noteIndex":0},"citationItems":[{"id":220,"uris":["http://zotero.org/users/local/hW4wcMD6/items/SHTFAKKT"],"itemData":{"id":220,"type":"paper-conference","abstract":"Object recognition system is an automobile safety system designed for the safety of the autonomous vehicle and other traffic participants and reduces collision risk. Road accidents have long been a significant issue involving loss of life and property. So recent years have seen rapid developments in autonomous and semi-autonomous vehicles. Autonomous vehicles are a comprehensive solution built for safety and comfort on the roads. This solution has many challenges. One of these challenges is to spot and recognize obstacles while navigating. As humans do, the only way to discover and recognize these obstacles is to see them. Therefore, vision systems are an essential part of this type of vehicle. This paper proposed a vision-based system for autonomous vehicles to recognize objects and traffic lights on the road. The proposed system contains three phases: image pre-processing, feature extraction, and classification. In the first phase, some image pre-processing techniques are applied to prepare and improve the input images, consisting of three stages: convert color images to grayscale, histogram equalization, and image resize. In the second phase, extraction of the features from images using Principal Component Analysis (PCA). In the third phase, the extracted features are fed as input to the proposed One-dimensional Convolutional Neural Network (1D-CNN) model for object classification and recognition. The results show that the proposed CNN model achieved a high recognition rate where the classification precision rate reached 100%, and the error rate is 0%. The low number of false alarms and the high precision rate proves that the proposed system performs very well in recognizing the objects.","container-title":"2021 7th International Conference on Contemporary Information Technology and Mathematics (ICCITM)","DOI":"10.1109/ICCITM53167.2021.9677676","event-title":"2021 7th International Conference on Contemporary Information Technology and Mathematics (ICCITM)","page":"219-225","source":"IEEE Xplore","title":"Object Recognition System for Autonomous Vehicles Based on PCA and 1D-CNN","URL":"https://ieeexplore.ieee.org/document/9677676","author":[{"family":"Alfahdawi","given":"Mohammed Gharkan"},{"family":"Alheeti","given":"Khattab M Ali"},{"family":"Al–Rawi","given":"Salah Sleibi"}],"accessed":{"date-parts":[["2024",4,16]]},"issued":{"date-parts":[["2021",8]]}}}],"schema":"https://github.com/citation-style-language/schema/raw/master/csl-citation.json"} </w:instrText>
      </w:r>
      <w:r w:rsidRPr="00E32DDC">
        <w:fldChar w:fldCharType="separate"/>
      </w:r>
      <w:r w:rsidRPr="00E32DDC">
        <w:t>[31]</w:t>
      </w:r>
      <w:r w:rsidRPr="00E32DDC">
        <w:fldChar w:fldCharType="end"/>
      </w:r>
      <w:r w:rsidRPr="00E32DDC">
        <w:t xml:space="preserve">. CNN v medicínskom zobrazovaní prispievajú k včasnej detekcii rakoviny a kategorizácii rôznych druhov rakoviny na základe obrazových skenov, čím zlepšujú presnú diagnostiku a v konečnom dôsledku vedú k efektívnemu plánovaniu terapie </w:t>
      </w:r>
      <w:r w:rsidRPr="00E32DDC">
        <w:fldChar w:fldCharType="begin"/>
      </w:r>
      <w:r w:rsidRPr="00E32DDC">
        <w:instrText xml:space="preserve"> ADDIN ZOTERO_ITEM CSL_CITATION {"citationID":"Z7Tn6H9g","properties":{"formattedCitation":"[32]","plainCitation":"[32]","noteIndex":0},"citationItems":[{"id":223,"uris":["http://zotero.org/users/local/hW4wcMD6/items/43HX8BFV"],"itemData":{"id":223,"type":"article-journal","abstract":"Remarkable progress has been made in image recognition, primarily due to the availability of large-scale annotated datasets and deep convolutional neural networks (CNNs). CNNs enable learning data-driven, highly representative, hierarchical image features from sufficient training data. However, obtaining datasets as comprehensively annotated as ImageNet in the medical imaging domain remains a challenge. There are currently three major techniques that successfully employ CNNs to medical image classification: training the CNN from scratch, using off-the-shelf pre-trained CNN features, and conducting unsupervised CNN pre-training with supervised fine-tuning. Another effective method is transfer learning, i.e., fine-tuning CNN models pre-trained from natural image dataset to medical image tasks. In this paper, we exploit three important, but previously understudied factors of employing deep convolutional neural networks to computer-aided detection problems. We first explore and evaluate different CNN architectures. The studied models contain 5 thousand to 160 million parameters, and vary in numbers of layers. We then evaluate the influence of dataset scale and spatial image context on performance. Finally, we examine when and why transfer learning from pre-trained ImageNet (via fine-tuning) can be useful. We study two specific computer-aided detection (CADe) problems, namely thoraco-abdominal lymph node (LN) detection and interstitial lung disease (ILD) classification. We achieve the state-of-the-art performance on the mediastinal LN detection, and report the first five-fold cross-validation classification results on predicting axial CT slices with ILD categories. Our extensive empirical evaluation, CNN model analysis and valuable insights can be extended to the design of high performance CAD systems for other medical imaging tasks.","container-title":"IEEE Transactions on Medical Imaging","DOI":"10.1109/TMI.2016.2528162","ISSN":"1558-254X","issue":"5","note":"event-title: IEEE Transactions on Medical Imaging","page":"1285-1298","source":"IEEE Xplore","title":"Deep Convolutional Neural Networks for Computer-Aided Detection: CNN Architectures, Dataset Characteristics and Transfer Learning","title-short":"Deep Convolutional Neural Networks for Computer-Aided Detection","volume":"35","author":[{"family":"Shin","given":"Hoo-Chang"},{"family":"Roth","given":"Holger R."},{"family":"Gao","given":"Mingchen"},{"family":"Lu","given":"Le"},{"family":"Xu","given":"Ziyue"},{"family":"Nogues","given":"Isabella"},{"family":"Yao","given":"Jianhua"},{"family":"Mollura","given":"Daniel"},{"family":"Summers","given":"Ronald M."}],"issued":{"date-parts":[["2016",5]]}}}],"schema":"https://github.com/citation-style-language/schema/raw/master/csl-citation.json"} </w:instrText>
      </w:r>
      <w:r w:rsidRPr="00E32DDC">
        <w:fldChar w:fldCharType="separate"/>
      </w:r>
      <w:r w:rsidRPr="00E32DDC">
        <w:t>[32]</w:t>
      </w:r>
      <w:r w:rsidRPr="00E32DDC">
        <w:fldChar w:fldCharType="end"/>
      </w:r>
      <w:r w:rsidRPr="00E32DDC">
        <w:t>.</w:t>
      </w:r>
    </w:p>
    <w:p w14:paraId="20A0E92F" w14:textId="77777777" w:rsidR="00AF0EFF" w:rsidRPr="0068616F" w:rsidRDefault="00AF0EFF" w:rsidP="00AF0EFF"/>
    <w:p w14:paraId="581E6E91" w14:textId="77777777" w:rsidR="00AF0EFF" w:rsidRPr="0068616F" w:rsidRDefault="00AF0EFF" w:rsidP="003E2AAE">
      <w:pPr>
        <w:pStyle w:val="Obrzek"/>
      </w:pPr>
      <w:r w:rsidRPr="0068616F">
        <w:drawing>
          <wp:inline distT="0" distB="0" distL="0" distR="0" wp14:anchorId="305544E2" wp14:editId="26467DF2">
            <wp:extent cx="3511800" cy="2027880"/>
            <wp:effectExtent l="0" t="0" r="0" b="0"/>
            <wp:docPr id="275943555" name="Picture 2" descr="Building a Simple Neural Network from Scratch | by Akarsh Saxena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uilding a Simple Neural Network from Scratch | by Akarsh Saxena ..."/>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11800" cy="2027880"/>
                    </a:xfrm>
                    <a:prstGeom prst="rect">
                      <a:avLst/>
                    </a:prstGeom>
                    <a:noFill/>
                    <a:ln>
                      <a:noFill/>
                    </a:ln>
                  </pic:spPr>
                </pic:pic>
              </a:graphicData>
            </a:graphic>
          </wp:inline>
        </w:drawing>
      </w:r>
    </w:p>
    <w:p w14:paraId="22848DE4" w14:textId="52F99515" w:rsidR="00AF0EFF" w:rsidRPr="00B47537" w:rsidRDefault="00AF0EFF" w:rsidP="00AF0EFF">
      <w:pPr>
        <w:pStyle w:val="Caption"/>
      </w:pPr>
      <w:bookmarkStart w:id="44" w:name="_Toc165912088"/>
      <w:bookmarkStart w:id="45" w:name="_Toc166333555"/>
      <w:bookmarkStart w:id="46" w:name="_Toc166360402"/>
      <w:bookmarkStart w:id="47" w:name="_Toc166360581"/>
      <w:r w:rsidRPr="00B47537">
        <w:t xml:space="preserve">Obrázok </w:t>
      </w:r>
      <w:r w:rsidRPr="00B47537">
        <w:fldChar w:fldCharType="begin"/>
      </w:r>
      <w:r w:rsidRPr="00B47537">
        <w:instrText xml:space="preserve"> SEQ Obrázok \* ARABIC </w:instrText>
      </w:r>
      <w:r w:rsidRPr="00B47537">
        <w:fldChar w:fldCharType="separate"/>
      </w:r>
      <w:r w:rsidR="00F61368">
        <w:rPr>
          <w:noProof/>
        </w:rPr>
        <w:t>7</w:t>
      </w:r>
      <w:r w:rsidRPr="00B47537">
        <w:fldChar w:fldCharType="end"/>
      </w:r>
      <w:r w:rsidRPr="00B47537">
        <w:t xml:space="preserve">: Váhy a odchýlky v neurónoch </w:t>
      </w:r>
      <w:r w:rsidRPr="00B47537">
        <w:fldChar w:fldCharType="begin"/>
      </w:r>
      <w:r w:rsidRPr="00B47537">
        <w:instrText xml:space="preserve"> ADDIN ZOTERO_ITEM CSL_CITATION {"citationID":"2VQGfjHC","properties":{"formattedCitation":"[33]","plainCitation":"[33]","noteIndex":0},"citationItems":[{"id":265,"uris":["http://zotero.org/users/local/hW4wcMD6/items/G5K654FG"],"itemData":{"id":265,"type":"webpage","abstract":"All you need to know about implementing a simple neural network.","container-title":"Medium","language":"en","title":"Building a Simple Neural Network from Scratch","URL":"https://towardsdatascience.com/building-a-simple-neural-network-from-scratch-a5c6b2eb0c34","author":[{"family":"Saxena","given":"Akarsh"}],"accessed":{"date-parts":[["2024",4,27]]},"issued":{"date-parts":[["2020",6,2]]}}}],"schema":"https://github.com/citation-style-language/schema/raw/master/csl-citation.json"} </w:instrText>
      </w:r>
      <w:r w:rsidRPr="00B47537">
        <w:fldChar w:fldCharType="separate"/>
      </w:r>
      <w:r w:rsidRPr="00B47537">
        <w:t>[33]</w:t>
      </w:r>
      <w:bookmarkEnd w:id="44"/>
      <w:bookmarkEnd w:id="45"/>
      <w:bookmarkEnd w:id="46"/>
      <w:bookmarkEnd w:id="47"/>
      <w:r w:rsidRPr="00B47537">
        <w:fldChar w:fldCharType="end"/>
      </w:r>
    </w:p>
    <w:p w14:paraId="0E19FAF2" w14:textId="693C91C9" w:rsidR="00AF0EFF" w:rsidRPr="0068616F" w:rsidRDefault="009E5998" w:rsidP="009E5998">
      <w:pPr>
        <w:spacing w:after="0" w:line="240" w:lineRule="auto"/>
        <w:ind w:firstLine="0"/>
        <w:jc w:val="left"/>
      </w:pPr>
      <w:r>
        <w:br w:type="page"/>
      </w:r>
    </w:p>
    <w:p w14:paraId="19055F99" w14:textId="77777777" w:rsidR="00AF0EFF" w:rsidRPr="0068616F" w:rsidRDefault="00AF0EFF" w:rsidP="00AF0EFF">
      <w:r w:rsidRPr="0068616F">
        <w:lastRenderedPageBreak/>
        <w:t>Tieto aplikácie sú výzvou, ktorá poukazuje na to, že model hlbokého učenia dokáže rozpoznať a interpretovať niektoré veľmi zložité vzory vo vizuálnych údajoch niekedy ešte presnejšie, než je úroveň ľudských schopností. Čo otvorilo cestu k prelomu vo výkonnosti a efektívnosti vo veľkej miere prostredníctvom všeobecného vývoja a aplikácie CNN v rozpoznávaní obrazu a súvisiacich oblastiach; všeobecný vývoj a aplikácia CNN v rozpoznávaní obrazu zásadne zmenili spôsob, akým stroje vnímajú vizuálny svet a komunikujú s ním. Tento technologický pokrok podporuje širokú škálu aplikácií, ktoré vedú k významnému vplyvu nielen v priemysle, ale aj v každodennom živote; znamená to schopnosť umelej inteligencie výrazne posilniť interakciu medzi človekom a strojom.</w:t>
      </w:r>
    </w:p>
    <w:p w14:paraId="7E31294D" w14:textId="77777777" w:rsidR="00AF0EFF" w:rsidRPr="0068616F" w:rsidRDefault="00AF0EFF" w:rsidP="00AF0EFF">
      <w:pPr>
        <w:pStyle w:val="Heading3"/>
        <w:numPr>
          <w:ilvl w:val="2"/>
          <w:numId w:val="18"/>
        </w:numPr>
        <w:ind w:left="709" w:hanging="709"/>
      </w:pPr>
      <w:bookmarkStart w:id="48" w:name="_Toc166494362"/>
      <w:r w:rsidRPr="0068616F">
        <w:t>Modely v klasifikácii röntgenových snímok</w:t>
      </w:r>
      <w:bookmarkEnd w:id="48"/>
      <w:r w:rsidRPr="0068616F">
        <w:t xml:space="preserve"> </w:t>
      </w:r>
    </w:p>
    <w:p w14:paraId="3F0A5C12" w14:textId="77777777" w:rsidR="00AF0EFF" w:rsidRPr="0068616F" w:rsidRDefault="00AF0EFF" w:rsidP="00AF0EFF">
      <w:r w:rsidRPr="0068616F">
        <w:t>Modely hlbokého učenia vrátane konvolučných neurónových sietí (CNN), reziduálnych sietí (</w:t>
      </w:r>
      <w:proofErr w:type="spellStart"/>
      <w:r w:rsidRPr="0068616F">
        <w:t>ResNets</w:t>
      </w:r>
      <w:proofErr w:type="spellEnd"/>
      <w:r w:rsidRPr="0068616F">
        <w:t>) a U-Net sa stali nenahraditeľnými nástrojmi pri klasifikácii röntgenových snímok, čím spôsobili revolúciu v lekárskej diagnostike.</w:t>
      </w:r>
    </w:p>
    <w:p w14:paraId="0B7AE400" w14:textId="77777777" w:rsidR="00AF0EFF" w:rsidRPr="0068616F" w:rsidRDefault="00AF0EFF" w:rsidP="00AF0EFF"/>
    <w:p w14:paraId="04899617" w14:textId="77777777" w:rsidR="00AF0EFF" w:rsidRPr="0068616F" w:rsidRDefault="00AF0EFF" w:rsidP="00AF0EFF">
      <w:r w:rsidRPr="0068616F">
        <w:t xml:space="preserve">CNN sú základom pre úlohy klasifikácie obrázkov, využívajú vrstvy konvolučných filtrov na automatickú detekciu základných vlastností, ako sú hrany, tvary a textúry, ktoré sú kľúčové pre pochopenie zložitých lekárskych obrázkov, ako sú napríklad röntgenové snímky. Táto architektúra obohatená o aktivačné funkcie, ako sú </w:t>
      </w:r>
      <w:proofErr w:type="spellStart"/>
      <w:r w:rsidRPr="0068616F">
        <w:t>ReLU</w:t>
      </w:r>
      <w:proofErr w:type="spellEnd"/>
      <w:r w:rsidRPr="0068616F">
        <w:t xml:space="preserve"> a vrstvy združovania, efektívne spracováva </w:t>
      </w:r>
      <w:proofErr w:type="spellStart"/>
      <w:r w:rsidRPr="0068616F">
        <w:t>pixelové</w:t>
      </w:r>
      <w:proofErr w:type="spellEnd"/>
      <w:r w:rsidRPr="0068616F">
        <w:t xml:space="preserve"> údaje a zároveň znižuje </w:t>
      </w:r>
      <w:proofErr w:type="spellStart"/>
      <w:r w:rsidRPr="0068616F">
        <w:t>dimenzionalitu</w:t>
      </w:r>
      <w:proofErr w:type="spellEnd"/>
      <w:r w:rsidRPr="0068616F">
        <w:t xml:space="preserve"> a výpočtové zaťaženie, čím zvyšuje presnosť extrakcie príznak</w:t>
      </w:r>
      <w:r w:rsidRPr="003F6F88">
        <w:t xml:space="preserve">ov. </w:t>
      </w:r>
      <w:r w:rsidRPr="003F6F88">
        <w:fldChar w:fldCharType="begin"/>
      </w:r>
      <w:r w:rsidRPr="003F6F88">
        <w:instrText xml:space="preserve"> ADDIN ZOTERO_ITEM CSL_CITATION {"citationID":"QzRxe8Pz","properties":{"formattedCitation":"[34]","plainCitation":"[34]","noteIndex":0},"citationItems":[{"id":226,"uris":["http://zotero.org/users/local/hW4wcMD6/items/MQNMPMR4"],"itemData":{"id":226,"type":"article-journal","abstract":"Image classification has always been a hot research direction in the world, and the emergence of deep learning has promoted the development of this field. Convolutional neural networks (CNNs) have gradually become the mainstream algorithm for image classification since 2012, and the CNN architecture applied to other visual recognition tasks (such as object detection, object localization, and semantic segmentation) is generally derived from the network architecture in image classification. In the wake of these successes, CNN-based methods have emerged in remote sensing image scene classification and achieved advanced classification accuracy. In this review, which focuses on the application of CNNs to image classification tasks, we cover their development, from their predecessors up to recent state-of-the-art (SOAT) network architectures. Along the way, we analyze (1) the basic structure of artificial neural networks (ANNs) and the basic network layers of CNNs, (2) the classic predecessor network models, (3) the recent SOAT network algorithms, (4) comprehensive comparison of various image classification methods mentioned in this article. Finally, we have also summarized the main analysis and discussion in this article, as well as introduce some of the current trends.","container-title":"Remote Sensing","DOI":"10.3390/rs13224712","ISSN":"2072-4292","issue":"22","language":"en","license":"http://creativecommons.org/licenses/by/3.0/","note":"number: 22\npublisher: Multidisciplinary Digital Publishing Institute","page":"4712","source":"www.mdpi.com","title":"Review of Image Classification Algorithms Based on Convolutional Neural Networks","volume":"13","author":[{"family":"Chen","given":"Leiyu"},{"family":"Li","given":"Shaobo"},{"family":"Bai","given":"Qiang"},{"family":"Yang","given":"Jing"},{"family":"Jiang","given":"Sanlong"},{"family":"Miao","given":"Yanming"}],"issued":{"date-parts":[["2021",1]]}}}],"schema":"https://github.com/citation-style-language/schema/raw/master/csl-citation.json"} </w:instrText>
      </w:r>
      <w:r w:rsidRPr="003F6F88">
        <w:fldChar w:fldCharType="separate"/>
      </w:r>
      <w:r w:rsidRPr="003F6F88">
        <w:t>[34]</w:t>
      </w:r>
      <w:r w:rsidRPr="003F6F88">
        <w:fldChar w:fldCharType="end"/>
      </w:r>
    </w:p>
    <w:p w14:paraId="6A45EE4C" w14:textId="53B1C82D" w:rsidR="00AF0EFF" w:rsidRPr="0068616F" w:rsidRDefault="00AF0EFF" w:rsidP="00573740">
      <w:pPr>
        <w:spacing w:after="0" w:line="240" w:lineRule="auto"/>
        <w:ind w:firstLine="0"/>
        <w:jc w:val="left"/>
      </w:pPr>
    </w:p>
    <w:p w14:paraId="43634886" w14:textId="061F1E66" w:rsidR="009E5998" w:rsidRDefault="00AF0EFF" w:rsidP="009E5998">
      <w:proofErr w:type="spellStart"/>
      <w:r w:rsidRPr="0068616F">
        <w:t>ResNet</w:t>
      </w:r>
      <w:proofErr w:type="spellEnd"/>
      <w:r w:rsidRPr="0068616F">
        <w:t xml:space="preserve"> (Obr. 8) rieši problém trénovania hlbokých neurónových sietí zavedením </w:t>
      </w:r>
      <w:proofErr w:type="spellStart"/>
      <w:r w:rsidRPr="0068616F">
        <w:t>preskokových</w:t>
      </w:r>
      <w:proofErr w:type="spellEnd"/>
      <w:r w:rsidRPr="0068616F">
        <w:t xml:space="preserve"> spojení, ktoré zmierňujú problém miznúceho gradientu, čo umožňuje úspešné trénovanie oveľa hlbších sietí. Tým, že </w:t>
      </w:r>
      <w:proofErr w:type="spellStart"/>
      <w:r w:rsidRPr="0068616F">
        <w:t>ResNet</w:t>
      </w:r>
      <w:proofErr w:type="spellEnd"/>
      <w:r w:rsidRPr="0068616F">
        <w:t xml:space="preserve"> umožňuj</w:t>
      </w:r>
      <w:r w:rsidR="00E518F3">
        <w:t>e</w:t>
      </w:r>
      <w:r w:rsidRPr="0068616F">
        <w:t xml:space="preserve"> opakované použitie funkcie a zachovávajú tok informácií cez po sebe idúce vrstvy, vynikajú pri zachovávaní presnosti a zachytávaní zložitých vzorov v lekárskych snímkach. Ich prispôsobivosť zložitým diagnostickým úlohám ich robí neoceniteľnými pri klasifikácii röntgenových snímok, kde sú presnosť a hĺbka analýzy pr</w:t>
      </w:r>
      <w:r w:rsidRPr="00BD7190">
        <w:t xml:space="preserve">voradé. </w:t>
      </w:r>
      <w:r w:rsidRPr="00BD7190">
        <w:fldChar w:fldCharType="begin"/>
      </w:r>
      <w:r w:rsidRPr="00BD7190">
        <w:instrText xml:space="preserve"> ADDIN ZOTERO_ITEM CSL_CITATION {"citationID":"MqV7p44T","properties":{"formattedCitation":"[35]","plainCitation":"[35]","noteIndex":0},"citationItems":[{"id":229,"uris":["http://zotero.org/users/local/hW4wcMD6/items/T9I6IJ9F"],"itemData":{"id":229,"type":"article-journal","abstract":"Residual neural network (ResNet) is a Deep Learning model introduced by He et al. in 2015 to enhance traditional convolutional neural networks proposed to solve computer vision problems. It uses skip connections over some layer blocks to avoid vanishing gradient problem. Currently, many researches are focused to test and prove the eﬃciency of the ResNet on diﬀerent domains such as genomics. In fact, the study of human genomes provides important information on the detection of diseases and their best treatments. Therefore, most of the scientists opted for bioinformatics solutions to get results in a reasonable time.","container-title":"Computer Science Journal of Moldova","DOI":"10.56415/csjm.v30.17","ISSN":"15614042, 25874330","issue":"3(90)","journalAbbreviation":"CSJM","language":"en","page":"308-334","source":"DOI.org (Crossref)","title":"Residual Neural Network in Genomics","volume":"30","author":[{"literal":"Abdelhamid Mahri University, Algeria"},{"family":"Sabba","given":"Sara"},{"family":"Smara","given":"Meroua"},{"literal":"Abdelhamid Mahri University, Algeria"},{"family":"Benhacine","given":"Mehdi"},{"literal":"Abdelhamid Mahri University, Algeria"},{"family":"Terra","given":"Loubna"},{"literal":"Abdelhamid Mahri University, Algeria"},{"family":"Eddine Terra","given":"Zine"},{"literal":"Abdelhamid Mahri University, Algeria"}],"issued":{"date-parts":[["2022",12]]}}}],"schema":"https://github.com/citation-style-language/schema/raw/master/csl-citation.json"} </w:instrText>
      </w:r>
      <w:r w:rsidRPr="00BD7190">
        <w:fldChar w:fldCharType="separate"/>
      </w:r>
      <w:r w:rsidRPr="00BD7190">
        <w:t>[35]</w:t>
      </w:r>
      <w:r w:rsidRPr="00BD7190">
        <w:fldChar w:fldCharType="end"/>
      </w:r>
    </w:p>
    <w:p w14:paraId="6D1BC4D3" w14:textId="34BF72D4" w:rsidR="00AF0EFF" w:rsidRPr="0068616F" w:rsidRDefault="009E5998" w:rsidP="009E5998">
      <w:pPr>
        <w:spacing w:after="0" w:line="240" w:lineRule="auto"/>
        <w:ind w:firstLine="0"/>
        <w:jc w:val="left"/>
      </w:pPr>
      <w:r>
        <w:br w:type="page"/>
      </w:r>
    </w:p>
    <w:p w14:paraId="52E20C41" w14:textId="77777777" w:rsidR="00AF0EFF" w:rsidRPr="0068616F" w:rsidRDefault="00AF0EFF" w:rsidP="003E2AAE">
      <w:pPr>
        <w:pStyle w:val="Obrzek"/>
      </w:pPr>
      <w:r w:rsidRPr="0068616F">
        <w:lastRenderedPageBreak/>
        <w:drawing>
          <wp:inline distT="0" distB="0" distL="0" distR="0" wp14:anchorId="0A51E70F" wp14:editId="73FFE010">
            <wp:extent cx="3025080" cy="1814400"/>
            <wp:effectExtent l="0" t="0" r="4445" b="0"/>
            <wp:docPr id="1694687880" name="Picture 3" descr="Residual Networks With Examples. Residual Networks Explained and… | by Anas  BRITAL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idual Networks With Examples. Residual Networks Explained and… | by Anas  BRITAL | Medium"/>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25080" cy="1814400"/>
                    </a:xfrm>
                    <a:prstGeom prst="rect">
                      <a:avLst/>
                    </a:prstGeom>
                    <a:noFill/>
                    <a:ln>
                      <a:noFill/>
                    </a:ln>
                  </pic:spPr>
                </pic:pic>
              </a:graphicData>
            </a:graphic>
          </wp:inline>
        </w:drawing>
      </w:r>
    </w:p>
    <w:p w14:paraId="44FCEFB5" w14:textId="70131F90" w:rsidR="00AF0EFF" w:rsidRPr="00DA62A2" w:rsidRDefault="00AF0EFF" w:rsidP="00AF0EFF">
      <w:pPr>
        <w:pStyle w:val="Caption"/>
      </w:pPr>
      <w:bookmarkStart w:id="49" w:name="_Toc165912089"/>
      <w:bookmarkStart w:id="50" w:name="_Toc166333556"/>
      <w:bookmarkStart w:id="51" w:name="_Toc166360403"/>
      <w:bookmarkStart w:id="52" w:name="_Toc166360582"/>
      <w:r w:rsidRPr="00DA62A2">
        <w:t xml:space="preserve">Obrázok </w:t>
      </w:r>
      <w:r w:rsidRPr="00DA62A2">
        <w:fldChar w:fldCharType="begin"/>
      </w:r>
      <w:r w:rsidRPr="00DA62A2">
        <w:instrText xml:space="preserve"> SEQ Obrázok \* ARABIC </w:instrText>
      </w:r>
      <w:r w:rsidRPr="00DA62A2">
        <w:fldChar w:fldCharType="separate"/>
      </w:r>
      <w:r w:rsidR="00F61368">
        <w:rPr>
          <w:noProof/>
        </w:rPr>
        <w:t>8</w:t>
      </w:r>
      <w:r w:rsidRPr="00DA62A2">
        <w:fldChar w:fldCharType="end"/>
      </w:r>
      <w:r w:rsidRPr="00DA62A2">
        <w:t xml:space="preserve">: </w:t>
      </w:r>
      <w:proofErr w:type="spellStart"/>
      <w:r w:rsidRPr="00DA62A2">
        <w:t>ResNet</w:t>
      </w:r>
      <w:proofErr w:type="spellEnd"/>
      <w:r w:rsidRPr="00DA62A2">
        <w:t xml:space="preserve"> model </w:t>
      </w:r>
      <w:r w:rsidRPr="00DA62A2">
        <w:fldChar w:fldCharType="begin"/>
      </w:r>
      <w:r w:rsidRPr="00DA62A2">
        <w:instrText xml:space="preserve"> ADDIN ZOTERO_ITEM CSL_CITATION {"citationID":"uQORk1Zw","properties":{"formattedCitation":"[36]","plainCitation":"[36]","noteIndex":0},"citationItems":[{"id":267,"uris":["http://zotero.org/users/local/hW4wcMD6/items/J9GN87UV"],"itemData":{"id":267,"type":"post-weblog","abstract":"Residual Networks Explained and Implemented Using Keras and PyTorch .","container-title":"Medium","language":"en","title":"Residual Networks With Examples","URL":"https://medium.com/@AnasBrital98/residual-networks-with-examples-80b47cacecf4","author":[{"family":"BRITAL","given":"Anas"}],"accessed":{"date-parts":[["2024",4,27]]},"issued":{"date-parts":[["2021",10,28]]}}}],"schema":"https://github.com/citation-style-language/schema/raw/master/csl-citation.json"} </w:instrText>
      </w:r>
      <w:r w:rsidRPr="00DA62A2">
        <w:fldChar w:fldCharType="separate"/>
      </w:r>
      <w:r w:rsidRPr="00DA62A2">
        <w:t>[36]</w:t>
      </w:r>
      <w:bookmarkEnd w:id="49"/>
      <w:bookmarkEnd w:id="50"/>
      <w:bookmarkEnd w:id="51"/>
      <w:bookmarkEnd w:id="52"/>
      <w:r w:rsidRPr="00DA62A2">
        <w:fldChar w:fldCharType="end"/>
      </w:r>
    </w:p>
    <w:p w14:paraId="3684C148" w14:textId="77777777" w:rsidR="00AF0EFF" w:rsidRPr="0068616F" w:rsidRDefault="00AF0EFF" w:rsidP="00AF0EFF"/>
    <w:p w14:paraId="1DF7A86C" w14:textId="77777777" w:rsidR="00AF0EFF" w:rsidRPr="0068616F" w:rsidRDefault="00AF0EFF" w:rsidP="00AF0EFF">
      <w:r w:rsidRPr="0068616F">
        <w:t>Siete U-Net (Obr. 9), pôvodne navrhnuté na segmentáciu biomedicínskych snímok, ponúkajú výnimočné schopnosti pri segmentácii snímok na jednotlivé časti, čo uľahčuje presnú lokalizáciu abnormalít na röntgenových snímkach. Jedinečná architektúra v tvare písmena "U", ktorá pozostáva zo zužujúcej sa cesty na zachytenie kontextu a rozširujúcej sa cesty na presnú lokalizáciu, umožňuje sieťam U-Net dosahovať vysokú presnosť aj pri obmedzených anotovaných údajoch, vďaka čomu sa stávajú nepostrádateľnými v úlohách lekárskeho zobrazova</w:t>
      </w:r>
      <w:r w:rsidRPr="00113BC0">
        <w:t xml:space="preserve">nia. </w:t>
      </w:r>
      <w:r w:rsidRPr="00113BC0">
        <w:fldChar w:fldCharType="begin"/>
      </w:r>
      <w:r w:rsidRPr="00113BC0">
        <w:instrText xml:space="preserve"> ADDIN ZOTERO_ITEM CSL_CITATION {"citationID":"1cbfgSeu","properties":{"formattedCitation":"[37]","plainCitation":"[37]","noteIndex":0},"citationItems":[{"id":230,"uris":["http://zotero.org/users/local/hW4wcMD6/items/7MHKGJHQ"],"itemData":{"id":230,"type":"webpage","title":"U-Net and Its Variants for Medical Image Segmentation: A Review of Theory and Applications | IEEE Journals &amp; Magazine | IEEE Xplore","URL":"https://ieeexplore.ieee.org/document/9446143","accessed":{"date-parts":[["2024",4,16]]}}}],"schema":"https://github.com/citation-style-language/schema/raw/master/csl-citation.json"} </w:instrText>
      </w:r>
      <w:r w:rsidRPr="00113BC0">
        <w:fldChar w:fldCharType="separate"/>
      </w:r>
      <w:r w:rsidRPr="00113BC0">
        <w:t>[37]</w:t>
      </w:r>
      <w:r w:rsidRPr="00113BC0">
        <w:fldChar w:fldCharType="end"/>
      </w:r>
    </w:p>
    <w:p w14:paraId="4104F2BA" w14:textId="77777777" w:rsidR="00AF0EFF" w:rsidRPr="0068616F" w:rsidRDefault="00AF0EFF" w:rsidP="00AF0EFF"/>
    <w:p w14:paraId="75E0ABF3" w14:textId="77777777" w:rsidR="00AF0EFF" w:rsidRPr="0068616F" w:rsidRDefault="00AF0EFF" w:rsidP="00A65632">
      <w:pPr>
        <w:pStyle w:val="Obrzek"/>
      </w:pPr>
      <w:r w:rsidRPr="00A65632">
        <w:drawing>
          <wp:inline distT="0" distB="0" distL="0" distR="0" wp14:anchorId="102A7861" wp14:editId="5CFB0B6D">
            <wp:extent cx="2986033" cy="1401445"/>
            <wp:effectExtent l="0" t="0" r="5080" b="8255"/>
            <wp:docPr id="1616472032" name="Picture 4" descr="42: A blog on 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42: A blog on A.I."/>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1132"/>
                    <a:stretch/>
                  </pic:blipFill>
                  <pic:spPr bwMode="auto">
                    <a:xfrm>
                      <a:off x="0" y="0"/>
                      <a:ext cx="2986875" cy="1401840"/>
                    </a:xfrm>
                    <a:prstGeom prst="rect">
                      <a:avLst/>
                    </a:prstGeom>
                    <a:noFill/>
                    <a:ln>
                      <a:noFill/>
                    </a:ln>
                    <a:extLst>
                      <a:ext uri="{53640926-AAD7-44D8-BBD7-CCE9431645EC}">
                        <a14:shadowObscured xmlns:a14="http://schemas.microsoft.com/office/drawing/2010/main"/>
                      </a:ext>
                    </a:extLst>
                  </pic:spPr>
                </pic:pic>
              </a:graphicData>
            </a:graphic>
          </wp:inline>
        </w:drawing>
      </w:r>
    </w:p>
    <w:p w14:paraId="47317613" w14:textId="4E88B086" w:rsidR="00AF0EFF" w:rsidRPr="0068616F" w:rsidRDefault="00AF0EFF" w:rsidP="00AF0EFF">
      <w:pPr>
        <w:pStyle w:val="Caption"/>
      </w:pPr>
      <w:bookmarkStart w:id="53" w:name="_Toc165912090"/>
      <w:bookmarkStart w:id="54" w:name="_Toc166333557"/>
      <w:bookmarkStart w:id="55" w:name="_Toc166360404"/>
      <w:bookmarkStart w:id="56" w:name="_Toc166360583"/>
      <w:r w:rsidRPr="0068616F">
        <w:t xml:space="preserve">Obrázok </w:t>
      </w:r>
      <w:r w:rsidRPr="0068616F">
        <w:fldChar w:fldCharType="begin"/>
      </w:r>
      <w:r w:rsidRPr="0068616F">
        <w:instrText xml:space="preserve"> SEQ Obrázok \* ARABIC </w:instrText>
      </w:r>
      <w:r w:rsidRPr="0068616F">
        <w:fldChar w:fldCharType="separate"/>
      </w:r>
      <w:r w:rsidR="00F61368">
        <w:rPr>
          <w:noProof/>
        </w:rPr>
        <w:t>9</w:t>
      </w:r>
      <w:r w:rsidRPr="0068616F">
        <w:fldChar w:fldCharType="end"/>
      </w:r>
      <w:r w:rsidRPr="0068616F">
        <w:t>: U-Net model</w:t>
      </w:r>
      <w:r w:rsidRPr="00A65632">
        <w:t xml:space="preserve"> </w:t>
      </w:r>
      <w:r w:rsidRPr="00A65632">
        <w:fldChar w:fldCharType="begin"/>
      </w:r>
      <w:r w:rsidRPr="00A65632">
        <w:instrText xml:space="preserve"> ADDIN ZOTERO_ITEM CSL_CITATION {"citationID":"zTS70XpC","properties":{"formattedCitation":"[38]","plainCitation":"[38]","noteIndex":0},"citationItems":[{"id":269,"uris":["http://zotero.org/users/local/hW4wcMD6/items/9PTHTDH6"],"itemData":{"id":269,"type":"webpage","title":"42: A blog on A.I.","URL":"https://nchlis.github.io/2019_10_30/page.html","accessed":{"date-parts":[["2024",4,27]]}}}],"schema":"https://github.com/citation-style-language/schema/raw/master/csl-citation.json"} </w:instrText>
      </w:r>
      <w:r w:rsidRPr="00A65632">
        <w:fldChar w:fldCharType="separate"/>
      </w:r>
      <w:r w:rsidRPr="00A65632">
        <w:t>[38]</w:t>
      </w:r>
      <w:bookmarkEnd w:id="53"/>
      <w:bookmarkEnd w:id="54"/>
      <w:bookmarkEnd w:id="55"/>
      <w:bookmarkEnd w:id="56"/>
      <w:r w:rsidRPr="00A65632">
        <w:fldChar w:fldCharType="end"/>
      </w:r>
    </w:p>
    <w:p w14:paraId="4F8B86DA" w14:textId="77777777" w:rsidR="00AF0EFF" w:rsidRPr="0068616F" w:rsidRDefault="00AF0EFF" w:rsidP="00AF0EFF"/>
    <w:p w14:paraId="36C12BC4" w14:textId="0C16C71B" w:rsidR="009E5998" w:rsidRDefault="00AF0EFF" w:rsidP="00AF0EFF">
      <w:r w:rsidRPr="0068616F">
        <w:t>Tieto modely sú obzvlášť vhodné na klasifikáciu röntgenových snímok, pretože efektívne spracúvajú veľké množstvá údajov typických pre lekárske snímky a učia sa na základe komplexných vzorcov prítomných v lekárskej diagnostike. Znižujú závislosť od ľudského vstupu a zlepšujú schopnosť automatizovať detekciu a klasifikáciu rôznych medicínskych stavov, čo výrazne pomáha pri diagnostike a plánovaní liečby.</w:t>
      </w:r>
    </w:p>
    <w:p w14:paraId="60E119CB" w14:textId="77777777" w:rsidR="009E5998" w:rsidRDefault="009E5998">
      <w:pPr>
        <w:spacing w:after="0" w:line="240" w:lineRule="auto"/>
        <w:ind w:firstLine="0"/>
        <w:jc w:val="left"/>
      </w:pPr>
      <w:r>
        <w:br w:type="page"/>
      </w:r>
    </w:p>
    <w:p w14:paraId="68FB4F1C" w14:textId="77777777" w:rsidR="00AF0EFF" w:rsidRPr="0068616F" w:rsidRDefault="00AF0EFF" w:rsidP="00AF0EFF"/>
    <w:p w14:paraId="2BB8DE7D" w14:textId="77777777" w:rsidR="00AF0EFF" w:rsidRPr="0068616F" w:rsidRDefault="00AF0EFF" w:rsidP="00AF0EFF">
      <w:pPr>
        <w:pStyle w:val="Heading3"/>
        <w:numPr>
          <w:ilvl w:val="2"/>
          <w:numId w:val="18"/>
        </w:numPr>
        <w:ind w:left="709" w:hanging="709"/>
      </w:pPr>
      <w:bookmarkStart w:id="57" w:name="_Toc166494363"/>
      <w:r w:rsidRPr="0068616F">
        <w:t>Inovácie a zlepšenia</w:t>
      </w:r>
      <w:bookmarkEnd w:id="57"/>
    </w:p>
    <w:p w14:paraId="6E3C248B" w14:textId="77777777" w:rsidR="00AF0EFF" w:rsidRPr="0068616F" w:rsidRDefault="00AF0EFF" w:rsidP="00AF0EFF">
      <w:r w:rsidRPr="0068616F">
        <w:t>Tieto nedávne pokroky v oblasti hlbokého učenia zvýšili presnosť a rýchlosť diagnostikovania chorôb z lekárskych snímok pomocou sofistikovaných modelov a hardvérových zlepšení spôsobu diagnostikovania.</w:t>
      </w:r>
    </w:p>
    <w:p w14:paraId="1452DF1C" w14:textId="77777777" w:rsidR="00AF0EFF" w:rsidRPr="0068616F" w:rsidRDefault="00AF0EFF" w:rsidP="00AF0EFF"/>
    <w:p w14:paraId="4A45FD54" w14:textId="46C0AEA9" w:rsidR="00AF0EFF" w:rsidRPr="0068616F" w:rsidRDefault="00AF0EFF" w:rsidP="00AF0EFF">
      <w:r w:rsidRPr="0068616F">
        <w:t>Zvýšenie presnosti pri detekcii chorôb: To je hlavný dôvod, prečo sa v najnovších architektúrach neurónových sietí navrhla ECA-</w:t>
      </w:r>
      <w:proofErr w:type="spellStart"/>
      <w:r w:rsidRPr="0068616F">
        <w:t>DenseNet</w:t>
      </w:r>
      <w:proofErr w:type="spellEnd"/>
      <w:r w:rsidRPr="0068616F">
        <w:t xml:space="preserve"> (</w:t>
      </w:r>
      <w:proofErr w:type="spellStart"/>
      <w:r w:rsidRPr="0068616F">
        <w:t>Efficient</w:t>
      </w:r>
      <w:proofErr w:type="spellEnd"/>
      <w:r w:rsidRPr="0068616F">
        <w:t xml:space="preserve"> </w:t>
      </w:r>
      <w:proofErr w:type="spellStart"/>
      <w:r w:rsidRPr="0068616F">
        <w:t>Channel</w:t>
      </w:r>
      <w:proofErr w:type="spellEnd"/>
      <w:r w:rsidRPr="0068616F">
        <w:t xml:space="preserve"> </w:t>
      </w:r>
      <w:proofErr w:type="spellStart"/>
      <w:r w:rsidRPr="0068616F">
        <w:t>Attention-DenseNet</w:t>
      </w:r>
      <w:proofErr w:type="spellEnd"/>
      <w:r w:rsidRPr="0068616F">
        <w:t xml:space="preserve">) na spresnenie rozlišovania medzi benígnymi a malígnymi nádormi. Napríklad v práci od AYDIN, </w:t>
      </w:r>
      <w:proofErr w:type="spellStart"/>
      <w:r w:rsidRPr="0068616F">
        <w:t>Halise</w:t>
      </w:r>
      <w:proofErr w:type="spellEnd"/>
      <w:r w:rsidRPr="0068616F">
        <w:t xml:space="preserve"> </w:t>
      </w:r>
      <w:proofErr w:type="spellStart"/>
      <w:r w:rsidRPr="0068616F">
        <w:t>Nur</w:t>
      </w:r>
      <w:proofErr w:type="spellEnd"/>
      <w:r w:rsidRPr="0068616F">
        <w:t xml:space="preserve"> a </w:t>
      </w:r>
      <w:proofErr w:type="spellStart"/>
      <w:r w:rsidRPr="0068616F">
        <w:t>Oktay</w:t>
      </w:r>
      <w:proofErr w:type="spellEnd"/>
      <w:r w:rsidRPr="0068616F">
        <w:t xml:space="preserve"> YILDIZ</w:t>
      </w:r>
      <w:r w:rsidR="007B07CD">
        <w:t xml:space="preserve">, </w:t>
      </w:r>
      <w:r w:rsidR="003029D0" w:rsidRPr="003029D0">
        <w:t>2023</w:t>
      </w:r>
      <w:r w:rsidRPr="003029D0">
        <w:t xml:space="preserve"> </w:t>
      </w:r>
      <w:r w:rsidRPr="003029D0">
        <w:fldChar w:fldCharType="begin"/>
      </w:r>
      <w:r w:rsidRPr="003029D0">
        <w:instrText xml:space="preserve"> ADDIN ZOTERO_ITEM CSL_CITATION {"citationID":"zfnhWz7r","properties":{"formattedCitation":"[39]","plainCitation":"[39]","noteIndex":0},"citationItems":[{"id":232,"uris":["http://zotero.org/users/local/hW4wcMD6/items/YTMDQEIH"],"itemData":{"id":232,"type":"paper-conference","abstract":"Early diagnosis is very important in brain tumors. Although Magnetic Resonance (MRI) is widely used for brain tumor detection, it is difficult to detect the tumor manually. Therefore, computer-aided diagnosis systems have been frequently utilized in recent years. In this study, an Efficient Channel Attention-Dense Convolutional Network (ECA-DenseNet) framework is proposed to detect tumors in patients based on brain MRI images. While detecting the tumor, it is tried to determine which type of tumor is present in the patient. In the developed ECA-DenseNet structure, an ECA block has been added to the dense blocks. The ECA block aimed to discard unimportant information and thus reduce the computation time. The improved DenseNet model has been tested on an open-source dataset. The improved model is compared with DenseNet-121, DenseNet-169, DenseNet-201, and DenseNet-264. The experimental results show the improving model has better classification performance than the others. The accuracy of the proposed model was 95.07%.","container-title":"2023 31st Signal Processing and Communications Applications Conference (SIU)","DOI":"10.1109/SIU59756.2023.10223886","event-title":"2023 31st Signal Processing and Communications Applications Conference (SIU)","note":"ISSN: 2165-0608","page":"1-4","source":"IEEE Xplore","title":"Improved ECA-DenseNet Framework for Brain MRI Image Classification","URL":"https://ieeexplore.ieee.org/document/10223886","author":[{"family":"AYDIN","given":"Halise Nur"},{"family":"YILDIZ","given":"Oktay"}],"accessed":{"date-parts":[["2024",4,16]]},"issued":{"date-parts":[["2023",7]]}}}],"schema":"https://github.com/citation-style-language/schema/raw/master/csl-citation.json"} </w:instrText>
      </w:r>
      <w:r w:rsidRPr="003029D0">
        <w:fldChar w:fldCharType="separate"/>
      </w:r>
      <w:r w:rsidRPr="003029D0">
        <w:t>[39]</w:t>
      </w:r>
      <w:r w:rsidRPr="003029D0">
        <w:fldChar w:fldCharType="end"/>
      </w:r>
      <w:r w:rsidRPr="0068616F">
        <w:t xml:space="preserve"> sa preukázalo, že klasifikačná presnosť modelu ECA-</w:t>
      </w:r>
      <w:proofErr w:type="spellStart"/>
      <w:r w:rsidRPr="0068616F">
        <w:t>DenseNet</w:t>
      </w:r>
      <w:proofErr w:type="spellEnd"/>
      <w:r w:rsidRPr="0068616F">
        <w:t xml:space="preserve"> je veľmi sľubná a dosahuje 95,07 %, čím sa efektívne demonštruje možnosť účinnej extrakcie z významných znakov hustých spojení vynechaním informácií mimo miesta. Táto vyššia úroveň detailov je preto celkom zásadná pre presnú diagnózu a presnejšie plánovanie liečby, čím sa znižuje riziko nesprávnej diagnózy so všetkými jej pravdepodobnými dôsledkami.</w:t>
      </w:r>
    </w:p>
    <w:p w14:paraId="7A145648" w14:textId="77777777" w:rsidR="00AF0EFF" w:rsidRPr="0068616F" w:rsidRDefault="00AF0EFF" w:rsidP="00AF0EFF"/>
    <w:p w14:paraId="793EEF08" w14:textId="77777777" w:rsidR="00AF0EFF" w:rsidRPr="0068616F" w:rsidRDefault="00AF0EFF" w:rsidP="00AF0EFF">
      <w:r w:rsidRPr="0068616F">
        <w:t xml:space="preserve">Zvýšená rýchlosť spracovania vďaka optimalizácii hardvéru: Integrácia čipov AI do technologického zásobníka je navrhnutá tak, aby zvýšila výpočtovú účinnosť lekárskeho zobrazovania, pretože optimálne vylaďuje hardvérovo akcelerované operácie hlbokého učenia. Tieto čipy teraz umožňujú paralelné spracovanie a efektívne výpočty, čím sa do veľkej miery skracuje čas potrebný na vykonávanie zložitých úloh, ako je napríklad analýza obrazu. Napríklad v prípade čipu AI so špecializovanými </w:t>
      </w:r>
      <w:proofErr w:type="spellStart"/>
      <w:r w:rsidRPr="0068616F">
        <w:t>konvolučnými</w:t>
      </w:r>
      <w:proofErr w:type="spellEnd"/>
      <w:r w:rsidRPr="0068616F">
        <w:t xml:space="preserve"> akcelerátormi môže byť spracovanie obrazu niekoľkonásobne rýchl</w:t>
      </w:r>
      <w:r w:rsidRPr="0098300B">
        <w:t xml:space="preserve">ejšie. </w:t>
      </w:r>
      <w:r w:rsidRPr="0098300B">
        <w:fldChar w:fldCharType="begin"/>
      </w:r>
      <w:r w:rsidRPr="0098300B">
        <w:instrText xml:space="preserve"> ADDIN ZOTERO_ITEM CSL_CITATION {"citationID":"PUXPvDx6","properties":{"formattedCitation":"[40]","plainCitation":"[40]","noteIndex":0},"citationItems":[{"id":235,"uris":["http://zotero.org/users/local/hW4wcMD6/items/UA7ZFZIZ"],"itemData":{"id":235,"type":"article-journal","abstract":"With the rapid development of deep learning technology, the demand for computing resources is increasing, and the accelerated optimization of hardware on artificial intelligence (AI) chip has become one of the key ways to solve this challenge. This paper aims to explore the hardware acceleration optimization strategy of deep learning model on AI chip to improve the training and inference performance of the model. In this paper, the method and practice of optimizing deep learning model on AI chip are deeply analyzed by comprehensively considering the hardware characteristics such as parallel processing ability, energy-efficient computing, neural network accelerator, flexibility and programmability, high integration and heterogeneous computing structure. By designing and implementing an efficient convolution accelerator, the computational efficiency of the model is improved. The introduction of energy-efficient computing effectively reduces energy consumption, which provides feasibility for the practical application of mobile devices and embedded systems. At the same time, the optimization design of neural network accelerator becomes the core of hardware acceleration, and deep learning calculation such as convolution and matrix operation are accelerated through special hardware structure, which provides strong support for the real-time performance of the model. By analyzing the actual application cases of hardware accelerated optimization in different application scenarios, this paper highlights the key role of hardware accelerated optimization in improving the performance of deep learning model. Hardware accelerated optimization not only improves the computing efficiency, but also provides efficient and intelligent computing support for AI applications in different fields.","container-title":"Frontiers in Computing and Intelligent Systems","DOI":"10.54097/fcis.v6i2.03","ISSN":"2832-6024","issue":"2","language":"en","license":"https://creativecommons.org/licenses/by/4.0","note":"number: 2","page":"11-14","source":"drpress.org","title":"Hardware Accelerated Optimization of Deep Learning Model on Artificial Intelligence Chip","volume":"6","author":[{"family":"Chen","given":"Zhimei"}],"issued":{"date-parts":[["2023",12,15]]}}}],"schema":"https://github.com/citation-style-language/schema/raw/master/csl-citation.json"} </w:instrText>
      </w:r>
      <w:r w:rsidRPr="0098300B">
        <w:fldChar w:fldCharType="separate"/>
      </w:r>
      <w:r w:rsidRPr="0098300B">
        <w:t>[40]</w:t>
      </w:r>
      <w:r w:rsidRPr="0098300B">
        <w:fldChar w:fldCharType="end"/>
      </w:r>
    </w:p>
    <w:p w14:paraId="0860BAFB" w14:textId="36A7696C" w:rsidR="00AF0EFF" w:rsidRPr="0068616F" w:rsidRDefault="00AF0EFF" w:rsidP="0098300B">
      <w:pPr>
        <w:spacing w:after="0" w:line="240" w:lineRule="auto"/>
        <w:ind w:firstLine="0"/>
        <w:jc w:val="left"/>
      </w:pPr>
    </w:p>
    <w:p w14:paraId="012D1A04" w14:textId="77777777" w:rsidR="00AF0EFF" w:rsidRPr="0068616F" w:rsidRDefault="00AF0EFF" w:rsidP="00AF0EFF">
      <w:r w:rsidRPr="0068616F">
        <w:t xml:space="preserve">Rozpoznávanie jemných diagnostických znakov: Tieto nové modely hlbokého učenia dokážu zachytiť jemné diagnostické znaky potrebné na odhalenie chorôb, ako je COVID-19, v počiatočných štádiách. Okrem toho </w:t>
      </w:r>
      <w:proofErr w:type="spellStart"/>
      <w:r w:rsidRPr="0068616F">
        <w:t>viacškálové</w:t>
      </w:r>
      <w:proofErr w:type="spellEnd"/>
      <w:r w:rsidRPr="0068616F">
        <w:t xml:space="preserve"> a </w:t>
      </w:r>
      <w:proofErr w:type="spellStart"/>
      <w:r w:rsidRPr="0068616F">
        <w:t>multimodálne</w:t>
      </w:r>
      <w:proofErr w:type="spellEnd"/>
      <w:r w:rsidRPr="0068616F">
        <w:t xml:space="preserve"> prístupy k učeniu zvyšujú citlivosť modelov voči jemnejším detailom, ktoré sú kriticky dôležité pre detekciu ochorení v ranom štádiu a drobných anomálií. Pokročilé modely typu </w:t>
      </w:r>
      <w:proofErr w:type="spellStart"/>
      <w:r w:rsidRPr="0068616F">
        <w:t>DenseNet</w:t>
      </w:r>
      <w:proofErr w:type="spellEnd"/>
      <w:r w:rsidRPr="0068616F">
        <w:t xml:space="preserve"> s </w:t>
      </w:r>
      <w:proofErr w:type="spellStart"/>
      <w:r w:rsidRPr="0068616F">
        <w:t>konvolučnými</w:t>
      </w:r>
      <w:proofErr w:type="spellEnd"/>
      <w:r w:rsidRPr="0068616F">
        <w:t xml:space="preserve"> modulmi pozornosti boli obzvlášť účinné pri riešení problému intenzívnej úrovne segmentácie mozgových nádorov, ktorá by bola užitočná na presnú analýzu zložitých lekárskych sní</w:t>
      </w:r>
      <w:r w:rsidRPr="00A77E5C">
        <w:t xml:space="preserve">mok </w:t>
      </w:r>
      <w:r w:rsidRPr="00A77E5C">
        <w:fldChar w:fldCharType="begin"/>
      </w:r>
      <w:r w:rsidRPr="00A77E5C">
        <w:instrText xml:space="preserve"> ADDIN ZOTERO_ITEM CSL_CITATION {"citationID":"6qeyDevI","properties":{"formattedCitation":"[41]","plainCitation":"[41]","noteIndex":0},"citationItems":[{"id":237,"uris":["http://zotero.org/users/local/hW4wcMD6/items/H4HL8J2B"],"itemData":{"id":237,"type":"paper-conference","abstract":"In this paper, a novel Convolutional Attention Module (CAM) is proposed and integrated into the Densely Connected Convolutional Network (DenseNet) for brain tumor segmentation. This module makes it possible for the DenseNet to suppress irrelevant regions in brain MR images while highlighting useful salient features. Upon this integration, we combine the selectivity of the CAM and the feature reusability of the DenseNet to resolve the tumor segmentation problem where meaningful and important feature information is less visible while noise and interference are serious. Our proposed model was evaluated in Multimodal Brain Tumor Image Segmentation (BRATS 2015) datasets. In the online assessment of the datasets, the Dice Similarity Coefficient (DSC) values for the complete tumor area, core tumor area, and enhanced tumor area were 0.84, 0.72, and 0.63, respectively, which are superior to the results from the traditional U-net and the DenseNet itself. Experimental results demonstrate that our proposed model enables effective segmentation of brain tumors and can assist medical practitioners in analyzing complicated medical images.","collection-title":"ISICDM 2019","container-title":"Proceedings of the Third International Symposium on Image Computing and Digital Medicine","DOI":"10.1145/3364836.3364841","event-place":"New York, NY, USA","ISBN":"978-1-4503-7262-6","page":"22–26","publisher":"Association for Computing Machinery","publisher-place":"New York, NY, USA","source":"ACM Digital Library","title":"Improved DenseNet with Convolutional Attention Module for Brain Tumor Segmentation","URL":"https://dl.acm.org/doi/10.1145/3364836.3364841","author":[{"family":"Chen","given":"Bin"},{"family":"Wang","given":"Jiajun"},{"family":"Chi","given":"Zheru"}],"accessed":{"date-parts":[["2024",4,16]]},"issued":{"date-parts":[["2019",8,24]]}}}],"schema":"https://github.com/citation-style-language/schema/raw/master/csl-citation.json"} </w:instrText>
      </w:r>
      <w:r w:rsidRPr="00A77E5C">
        <w:fldChar w:fldCharType="separate"/>
      </w:r>
      <w:r w:rsidRPr="00A77E5C">
        <w:t>[41]</w:t>
      </w:r>
      <w:r w:rsidRPr="00A77E5C">
        <w:fldChar w:fldCharType="end"/>
      </w:r>
      <w:r w:rsidRPr="0068616F">
        <w:t>. Táto schopnosť je nevyhnutná pre včasnú a aktuálnu diagnostiku a následne môže zlepšiť výsledky pacientov prostredníctvom včasnej a cielenej liečby.</w:t>
      </w:r>
    </w:p>
    <w:p w14:paraId="3A4BAAB3" w14:textId="77777777" w:rsidR="00AF0EFF" w:rsidRPr="0068616F" w:rsidRDefault="00AF0EFF" w:rsidP="00AF0EFF">
      <w:pPr>
        <w:pStyle w:val="Heading3"/>
        <w:numPr>
          <w:ilvl w:val="2"/>
          <w:numId w:val="18"/>
        </w:numPr>
        <w:ind w:left="709" w:hanging="709"/>
      </w:pPr>
      <w:bookmarkStart w:id="58" w:name="_Toc166494364"/>
      <w:r w:rsidRPr="0068616F">
        <w:lastRenderedPageBreak/>
        <w:t>Medzery a príležitosti pre výskum</w:t>
      </w:r>
      <w:bookmarkEnd w:id="58"/>
    </w:p>
    <w:p w14:paraId="03E0650E" w14:textId="77777777" w:rsidR="00AF0EFF" w:rsidRPr="0068616F" w:rsidRDefault="00AF0EFF" w:rsidP="00AF0EFF">
      <w:r w:rsidRPr="0068616F">
        <w:t xml:space="preserve">Medicínske zobrazovanie je oblasť, v ktorej má príprava údajov pomocou rozšírených metód veľký vplyv na účinnosť modelov počas trénovania. Práca so zašumenými údajmi však zostáva doteraz najrozšírenejšou medzerou vo výskume. Na niektorých lekárskych snímkach môže dominovať šum, ktorý zatieňuje výrazné vzory potrebné na diagnostiku. Nevyvážené súbory údajov môžu viesť k skresleniu modelov a následne k slabému výkonu v nedostatočne zastúpených triedach. Ďalej boli vykonané komplexné štúdie na analýzu toho istého s integráciou rôznych pokročilých techník predspracovania a rozšírenia na systematickú analýzu ich vplyvu v rôznych architektúrach </w:t>
      </w:r>
      <w:r w:rsidRPr="00D647E1">
        <w:t xml:space="preserve">modelov. </w:t>
      </w:r>
      <w:r w:rsidRPr="00D647E1">
        <w:fldChar w:fldCharType="begin"/>
      </w:r>
      <w:r w:rsidRPr="00D647E1">
        <w:instrText xml:space="preserve"> ADDIN ZOTERO_ITEM CSL_CITATION {"citationID":"Wp5oZUur","properties":{"formattedCitation":"[42]","plainCitation":"[42]","noteIndex":0},"citationItems":[{"id":239,"uris":["http://zotero.org/users/local/hW4wcMD6/items/WMFXQJ5X"],"itemData":{"id":239,"type":"article-journal","abstract":"Research in artificial intelligence for radiology and radiotherapy has recently become increasingly reliant on the use of deep learning-based algorithms. While the performance of the models which these algorithms produce can significantly outperform more traditional machine learning methods, they do rely on larger datasets being available for training. To address this issue, data augmentation has become a popular method for increasing the size of a training dataset, particularly in fields where large datasets aren’t typically available, which is often the case when working with medical images. Data augmentation aims to generate additional data which is used to train the model and has been shown to improve performance when validated on a separate unseen dataset. This approach has become commonplace so to help understand the types of data augmentation techniques used in state-of-the-art deep learning models, we conducted a systematic review of the literature where data augmentation was utilised on medical images (limited to CT and MRI) to train a deep learning model. Articles were categorised into basic, deformable, deep learning or other data augmentation techniques. As artificial intelligence models trained using augmented data make their way into the clinic, this review aims to give an insight to these techniques and confidence in the validity of the models produced.","container-title":"Journal of Medical Imaging and Radiation Oncology","DOI":"10.1111/1754-9485.13261","ISSN":"1754-9485","issue":"5","language":"en","license":"© 2021 The Royal Australian and New Zealand College of Radiologists","note":"_eprint: https://onlinelibrary.wiley.com/doi/pdf/10.1111/1754-9485.13261","page":"545-563","source":"Wiley Online Library","title":"A review of medical image data augmentation techniques for deep learning applications","volume":"65","author":[{"family":"Chlap","given":"Phillip"},{"family":"Min","given":"Hang"},{"family":"Vandenberg","given":"Nym"},{"family":"Dowling","given":"Jason"},{"family":"Holloway","given":"Lois"},{"family":"Haworth","given":"Annette"}],"issued":{"date-parts":[["2021"]]}}}],"schema":"https://github.com/citation-style-language/schema/raw/master/csl-citation.json"} </w:instrText>
      </w:r>
      <w:r w:rsidRPr="00D647E1">
        <w:fldChar w:fldCharType="separate"/>
      </w:r>
      <w:r w:rsidRPr="00D647E1">
        <w:t>[42]</w:t>
      </w:r>
      <w:r w:rsidRPr="00D647E1">
        <w:fldChar w:fldCharType="end"/>
      </w:r>
    </w:p>
    <w:p w14:paraId="529188BA" w14:textId="77777777" w:rsidR="00AF0EFF" w:rsidRPr="0068616F" w:rsidRDefault="00AF0EFF" w:rsidP="00AF0EFF"/>
    <w:p w14:paraId="34371BB7" w14:textId="77777777" w:rsidR="00AF0EFF" w:rsidRPr="0026538D" w:rsidRDefault="00AF0EFF" w:rsidP="00AF0EFF">
      <w:r w:rsidRPr="0026538D">
        <w:t xml:space="preserve">V tejto výskumnej oblasti existujú obrovské možnosti ďalšieho rozvoja. Inými slovami, kvalita tréningových súborov údajov a efektívnosť ich využitia by sa mohla výrazne zlepšiť inovatívnym zlepšením algoritmov redukcie šumu a vývojom nových spôsobov generovania syntetických údajov </w:t>
      </w:r>
      <w:r w:rsidRPr="0026538D">
        <w:fldChar w:fldCharType="begin"/>
      </w:r>
      <w:r w:rsidRPr="0026538D">
        <w:instrText xml:space="preserve"> ADDIN ZOTERO_ITEM CSL_CITATION {"citationID":"OwEzMdIh","properties":{"formattedCitation":"[42]","plainCitation":"[42]","noteIndex":0},"citationItems":[{"id":239,"uris":["http://zotero.org/users/local/hW4wcMD6/items/WMFXQJ5X"],"itemData":{"id":239,"type":"article-journal","abstract":"Research in artificial intelligence for radiology and radiotherapy has recently become increasingly reliant on the use of deep learning-based algorithms. While the performance of the models which these algorithms produce can significantly outperform more traditional machine learning methods, they do rely on larger datasets being available for training. To address this issue, data augmentation has become a popular method for increasing the size of a training dataset, particularly in fields where large datasets aren’t typically available, which is often the case when working with medical images. Data augmentation aims to generate additional data which is used to train the model and has been shown to improve performance when validated on a separate unseen dataset. This approach has become commonplace so to help understand the types of data augmentation techniques used in state-of-the-art deep learning models, we conducted a systematic review of the literature where data augmentation was utilised on medical images (limited to CT and MRI) to train a deep learning model. Articles were categorised into basic, deformable, deep learning or other data augmentation techniques. As artificial intelligence models trained using augmented data make their way into the clinic, this review aims to give an insight to these techniques and confidence in the validity of the models produced.","container-title":"Journal of Medical Imaging and Radiation Oncology","DOI":"10.1111/1754-9485.13261","ISSN":"1754-9485","issue":"5","language":"en","license":"© 2021 The Royal Australian and New Zealand College of Radiologists","note":"_eprint: https://onlinelibrary.wiley.com/doi/pdf/10.1111/1754-9485.13261","page":"545-563","source":"Wiley Online Library","title":"A review of medical image data augmentation techniques for deep learning applications","volume":"65","author":[{"family":"Chlap","given":"Phillip"},{"family":"Min","given":"Hang"},{"family":"Vandenberg","given":"Nym"},{"family":"Dowling","given":"Jason"},{"family":"Holloway","given":"Lois"},{"family":"Haworth","given":"Annette"}],"issued":{"date-parts":[["2021"]]}}}],"schema":"https://github.com/citation-style-language/schema/raw/master/csl-citation.json"} </w:instrText>
      </w:r>
      <w:r w:rsidRPr="0026538D">
        <w:fldChar w:fldCharType="separate"/>
      </w:r>
      <w:r w:rsidRPr="0026538D">
        <w:t>[42]</w:t>
      </w:r>
      <w:r w:rsidRPr="0026538D">
        <w:fldChar w:fldCharType="end"/>
      </w:r>
      <w:r w:rsidRPr="0026538D">
        <w:t xml:space="preserve">. Pokročilé čistenie redukcie šumu by mohlo zlepšiť vstupné údaje na lepšie zvýraznenie podstatných vlastností a zlepšiť výsledky trénovania modelov. Niektoré zaujímavé metódy rozšírenia údajov, ako sú komplexné geometrické transformácie a fotometrické rozšírenia, v kombinácii s použitím generatívnych </w:t>
      </w:r>
      <w:proofErr w:type="spellStart"/>
      <w:r w:rsidRPr="0026538D">
        <w:t>adverzných</w:t>
      </w:r>
      <w:proofErr w:type="spellEnd"/>
      <w:r w:rsidRPr="0026538D">
        <w:t xml:space="preserve"> sietí (GAN) by mohli priniesť potrebnú variabilitu súborov údajov. Najmä GAN (Obr. 10) ponúka sľubné vyhliadky na generovanie syntetických lekárskych obrazov, ktoré môžu simulovať širokú škálu patologických stavov, a teda riešiť problém nevyváženosti tried. </w:t>
      </w:r>
      <w:r w:rsidRPr="0026538D">
        <w:fldChar w:fldCharType="begin"/>
      </w:r>
      <w:r w:rsidRPr="0026538D">
        <w:instrText xml:space="preserve"> ADDIN ZOTERO_ITEM CSL_CITATION {"citationID":"IVEQPD6e","properties":{"formattedCitation":"[43]","plainCitation":"[43]","noteIndex":0},"citationItems":[{"id":240,"uris":["http://zotero.org/users/local/hW4wcMD6/items/MAP56ETL"],"itemData":{"id":240,"type":"paper-conference","abstract":"In this paper, we present a data augmentation method that generates synthetic medical images using Generative Adversarial Networks (GANs). We propose a training scheme that first uses classical data augmentation to enlarge the training set and then further enlarges the data size and its diversity by applying GAN techniques for synthetic data augmentation. Our method is demonstrated on a limited dataset of computed tomography (CT) images of 182 liver lesions (53 cysts, 64 metastases and 65 hemangiomas). The classification performance using only classic data augmentation yielded 78.6% sensitivity and 88.4% specificity. By adding the synthetic data augmentation the results significantly increased to 85.7% sensitivity and 92.4% specificity.","container-title":"2018 IEEE 15th International Symposium on Biomedical Imaging (ISBI 2018)","DOI":"10.1109/ISBI.2018.8363576","event-title":"2018 IEEE 15th International Symposium on Biomedical Imaging (ISBI 2018)","note":"ISSN: 1945-8452","page":"289-293","source":"IEEE Xplore","title":"Synthetic data augmentation using GAN for improved liver lesion classification","URL":"https://ieeexplore.ieee.org/document/8363576","author":[{"family":"Frid-Adar","given":"Maayan"},{"family":"Klang","given":"Eyal"},{"family":"Amitai","given":"Michal"},{"family":"Goldberger","given":"Jacob"},{"family":"Greenspan","given":"Hayit"}],"accessed":{"date-parts":[["2024",4,16]]},"issued":{"date-parts":[["2018",4]]}}}],"schema":"https://github.com/citation-style-language/schema/raw/master/csl-citation.json"} </w:instrText>
      </w:r>
      <w:r w:rsidRPr="0026538D">
        <w:fldChar w:fldCharType="separate"/>
      </w:r>
      <w:r w:rsidRPr="0026538D">
        <w:t>[43]</w:t>
      </w:r>
      <w:r w:rsidRPr="0026538D">
        <w:fldChar w:fldCharType="end"/>
      </w:r>
    </w:p>
    <w:p w14:paraId="412F14A5" w14:textId="77777777" w:rsidR="00AF0EFF" w:rsidRPr="0068616F" w:rsidRDefault="00AF0EFF" w:rsidP="00AF0EFF"/>
    <w:p w14:paraId="4637DDA0" w14:textId="77777777" w:rsidR="00AF0EFF" w:rsidRPr="0068616F" w:rsidRDefault="00AF0EFF" w:rsidP="003E2AAE">
      <w:pPr>
        <w:pStyle w:val="Obrzek"/>
      </w:pPr>
      <w:r w:rsidRPr="0068616F">
        <w:drawing>
          <wp:inline distT="0" distB="0" distL="0" distR="0" wp14:anchorId="1460C816" wp14:editId="5D01ACB3">
            <wp:extent cx="4792680" cy="2699280"/>
            <wp:effectExtent l="0" t="0" r="8255" b="6350"/>
            <wp:docPr id="2041327920" name="Picture 1" descr="Generative Adversarial Network (GAN) - GeeksforGee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nerative Adversarial Network (GAN) - GeeksforGeeks"/>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792680" cy="2699280"/>
                    </a:xfrm>
                    <a:prstGeom prst="rect">
                      <a:avLst/>
                    </a:prstGeom>
                    <a:noFill/>
                    <a:ln>
                      <a:noFill/>
                    </a:ln>
                  </pic:spPr>
                </pic:pic>
              </a:graphicData>
            </a:graphic>
          </wp:inline>
        </w:drawing>
      </w:r>
    </w:p>
    <w:p w14:paraId="683E1B3D" w14:textId="46B21742" w:rsidR="00AF0EFF" w:rsidRPr="0026538D" w:rsidRDefault="00AF0EFF" w:rsidP="00AF0EFF">
      <w:pPr>
        <w:pStyle w:val="Caption"/>
      </w:pPr>
      <w:bookmarkStart w:id="59" w:name="_Toc165912091"/>
      <w:bookmarkStart w:id="60" w:name="_Toc166333558"/>
      <w:bookmarkStart w:id="61" w:name="_Toc166360405"/>
      <w:bookmarkStart w:id="62" w:name="_Toc166360584"/>
      <w:r w:rsidRPr="0026538D">
        <w:t xml:space="preserve">Obrázok </w:t>
      </w:r>
      <w:r w:rsidRPr="0026538D">
        <w:fldChar w:fldCharType="begin"/>
      </w:r>
      <w:r w:rsidRPr="0026538D">
        <w:instrText xml:space="preserve"> SEQ Obrázok \* ARABIC </w:instrText>
      </w:r>
      <w:r w:rsidRPr="0026538D">
        <w:fldChar w:fldCharType="separate"/>
      </w:r>
      <w:r w:rsidR="00F61368">
        <w:rPr>
          <w:noProof/>
        </w:rPr>
        <w:t>10</w:t>
      </w:r>
      <w:r w:rsidRPr="0026538D">
        <w:fldChar w:fldCharType="end"/>
      </w:r>
      <w:r w:rsidRPr="0026538D">
        <w:t xml:space="preserve">: GAN architektúra </w:t>
      </w:r>
      <w:r w:rsidRPr="0026538D">
        <w:fldChar w:fldCharType="begin"/>
      </w:r>
      <w:r w:rsidRPr="0026538D">
        <w:instrText xml:space="preserve"> ADDIN ZOTERO_ITEM CSL_CITATION {"citationID":"68fAUeMh","properties":{"formattedCitation":"[44]","plainCitation":"[44]","noteIndex":0},"citationItems":[{"id":271,"uris":["http://zotero.org/users/local/hW4wcMD6/items/3NSEDX5I"],"itemData":{"id":271,"type":"webpage","abstract":"A Computer Science portal for geeks. It contains well written, well thought and well explained computer science and programming articles, quizzes and practice/competitive programming/company interview Questions.","container-title":"GeeksforGeeks","language":"en-US","note":"section: AI-ML-DS","title":"Generative Adversarial Network (GAN)","URL":"https://www.geeksforgeeks.org/generative-adversarial-network-gan/","accessed":{"date-parts":[["2024",4,27]]},"issued":{"date-parts":[["2019",1,15]]}}}],"schema":"https://github.com/citation-style-language/schema/raw/master/csl-citation.json"} </w:instrText>
      </w:r>
      <w:r w:rsidRPr="0026538D">
        <w:fldChar w:fldCharType="separate"/>
      </w:r>
      <w:r w:rsidRPr="0026538D">
        <w:t>[44]</w:t>
      </w:r>
      <w:bookmarkEnd w:id="59"/>
      <w:bookmarkEnd w:id="60"/>
      <w:bookmarkEnd w:id="61"/>
      <w:bookmarkEnd w:id="62"/>
      <w:r w:rsidRPr="0026538D">
        <w:fldChar w:fldCharType="end"/>
      </w:r>
    </w:p>
    <w:p w14:paraId="31A7E461" w14:textId="77777777" w:rsidR="00AF0EFF" w:rsidRPr="0068616F" w:rsidRDefault="00AF0EFF" w:rsidP="00AF0EFF"/>
    <w:p w14:paraId="10F12253" w14:textId="35BC3C38" w:rsidR="002C29B6" w:rsidRDefault="00AF0EFF" w:rsidP="00AF0EFF">
      <w:r w:rsidRPr="0068616F">
        <w:t>Takéto techniky rozšírenia pomôžu nielen pri obohacovaní súboru údajov, ale poskytnú aj robustnejší základ na trénovanie modelov hlbokého učenia, čím sa zlepší diagnostická presnosť a spoľahlivosť. To všetko spoločne prispieva k zlepšeniu predspracovania a rozšírenia údajov, ktoré sú nevyhnutné na zlepšenie schopností medicínskych zobrazovacích technológií. Všetky tieto medzery vo výskume je potrebné vhodne vyplniť, aby sa v oblasti lekárskeho zobrazovania úspešnejšie využívalo hlboké učenie v prospech pacientov prostredníctvom presnejšej a včasnejšej diagnostiky.</w:t>
      </w:r>
    </w:p>
    <w:p w14:paraId="115EFFB2" w14:textId="77777777" w:rsidR="002C29B6" w:rsidRDefault="002C29B6">
      <w:pPr>
        <w:spacing w:after="0" w:line="240" w:lineRule="auto"/>
        <w:ind w:firstLine="0"/>
        <w:jc w:val="left"/>
      </w:pPr>
      <w:r>
        <w:br w:type="page"/>
      </w:r>
    </w:p>
    <w:p w14:paraId="19F3B6E5" w14:textId="77777777" w:rsidR="00AF0EFF" w:rsidRPr="0068616F" w:rsidRDefault="00AF0EFF" w:rsidP="00AF0EFF"/>
    <w:p w14:paraId="0DBE8FC4" w14:textId="77777777" w:rsidR="00AF0EFF" w:rsidRPr="00160D62" w:rsidRDefault="00AF0EFF" w:rsidP="00AF0EFF">
      <w:pPr>
        <w:pStyle w:val="Heading1"/>
        <w:numPr>
          <w:ilvl w:val="0"/>
          <w:numId w:val="18"/>
        </w:numPr>
        <w:ind w:left="709" w:hanging="709"/>
      </w:pPr>
      <w:bookmarkStart w:id="63" w:name="_Toc166494365"/>
      <w:r w:rsidRPr="00160D62">
        <w:t>Ciele práce</w:t>
      </w:r>
      <w:bookmarkEnd w:id="63"/>
      <w:r w:rsidRPr="00160D62">
        <w:t xml:space="preserve"> </w:t>
      </w:r>
    </w:p>
    <w:p w14:paraId="629DFBDD" w14:textId="77777777" w:rsidR="00AF0EFF" w:rsidRPr="0068616F" w:rsidRDefault="00AF0EFF" w:rsidP="00AF0EFF">
      <w:r w:rsidRPr="0068616F">
        <w:t>Vo všeobecnosti je hlavným cieľom tejto práce využiť potenciál, ktorý ponúkajú neurónové siete, intenzívne sa učiace modely, pri klasifikácii röntgenových snímok, ktoré odrážajú anatomické štruktúry. Táto štúdia sa preto snaží riešiť niektoré významné problémy súvisiace s klasifikáciou röntgenových snímok, ako je nevyváženosť tried a vnútorné obmedzenia existujúce v súboroch údajov o röntgenových snímkach. Cieľom tohto výskumu je vyvinúť robustný diagnostický nástroj, konkrétne v oblasti zdravotníctva, ktorý môže výrazne zvýšiť presnosť a spoľahlivosť v týchto prostrediach. V nasledujúcich bodoch sú uvedené základné prístupy a metodiky:</w:t>
      </w:r>
    </w:p>
    <w:p w14:paraId="61D426D3" w14:textId="77777777" w:rsidR="00AF0EFF" w:rsidRPr="0068616F" w:rsidRDefault="00AF0EFF" w:rsidP="00AF0EFF"/>
    <w:p w14:paraId="22E248D1" w14:textId="77777777" w:rsidR="00AF0EFF" w:rsidRPr="0068616F" w:rsidRDefault="00AF0EFF" w:rsidP="00AF0EFF">
      <w:r w:rsidRPr="0068616F">
        <w:rPr>
          <w:u w:val="single"/>
        </w:rPr>
        <w:t>Pokročilé techniky na zvýšenie výkonnosti modelu:</w:t>
      </w:r>
    </w:p>
    <w:p w14:paraId="5E103D6F" w14:textId="227C46E3" w:rsidR="00AF0EFF" w:rsidRPr="0068616F" w:rsidRDefault="00AF0EFF" w:rsidP="00AF0EFF">
      <w:pPr>
        <w:pStyle w:val="ListParagraph"/>
        <w:numPr>
          <w:ilvl w:val="0"/>
          <w:numId w:val="20"/>
        </w:numPr>
        <w:spacing w:after="0" w:line="259" w:lineRule="auto"/>
        <w:jc w:val="left"/>
      </w:pPr>
      <w:r w:rsidRPr="0068616F">
        <w:rPr>
          <w:i/>
          <w:iCs/>
        </w:rPr>
        <w:t>Zmierenie nerovnováhy tried:</w:t>
      </w:r>
      <w:r w:rsidRPr="0068616F">
        <w:t xml:space="preserve"> Výskumné techniky</w:t>
      </w:r>
      <w:r w:rsidR="00D61E1F">
        <w:t>, a</w:t>
      </w:r>
      <w:r w:rsidRPr="0068616F">
        <w:t>ko je rozšírenie údajov a váhy tried počas trénovania, na riešenie nevyváženosti tried, zníženie skreslenia v dominantných triedach a zvýšenie výkonu v menej zastúpených triedach.</w:t>
      </w:r>
    </w:p>
    <w:p w14:paraId="3011BE6A" w14:textId="77777777" w:rsidR="00AF0EFF" w:rsidRPr="0068616F" w:rsidRDefault="00AF0EFF" w:rsidP="00AF0EFF">
      <w:pPr>
        <w:pStyle w:val="ListParagraph"/>
        <w:numPr>
          <w:ilvl w:val="0"/>
          <w:numId w:val="20"/>
        </w:numPr>
        <w:spacing w:after="0" w:line="259" w:lineRule="auto"/>
        <w:jc w:val="left"/>
      </w:pPr>
      <w:r w:rsidRPr="0068616F">
        <w:rPr>
          <w:i/>
          <w:iCs/>
        </w:rPr>
        <w:t>Zlepšenie kvality údajov:</w:t>
      </w:r>
      <w:r w:rsidRPr="0068616F">
        <w:t xml:space="preserve"> Zlepšenie konzistencie a kvality údajov prostredníctvom štandardizovaných krokov predspracovania, ako je zmena veľkosti a normalizácia obrázkov, čím sa zlepšia možnosti interpretácie a učenia modelov z obrázkov.</w:t>
      </w:r>
    </w:p>
    <w:p w14:paraId="33C2C259" w14:textId="77777777" w:rsidR="00AF0EFF" w:rsidRPr="0068616F" w:rsidRDefault="00AF0EFF" w:rsidP="00AF0EFF">
      <w:r w:rsidRPr="0068616F">
        <w:rPr>
          <w:u w:val="single"/>
        </w:rPr>
        <w:t>Testovanie a porovnávanie rôznych architektúr CNN:</w:t>
      </w:r>
    </w:p>
    <w:p w14:paraId="51A6A201" w14:textId="77777777" w:rsidR="00AF0EFF" w:rsidRPr="0068616F" w:rsidRDefault="00AF0EFF" w:rsidP="00AF0EFF">
      <w:pPr>
        <w:pStyle w:val="ListParagraph"/>
        <w:numPr>
          <w:ilvl w:val="0"/>
          <w:numId w:val="21"/>
        </w:numPr>
        <w:spacing w:after="0" w:line="259" w:lineRule="auto"/>
        <w:jc w:val="left"/>
      </w:pPr>
      <w:r w:rsidRPr="0068616F">
        <w:rPr>
          <w:i/>
          <w:iCs/>
        </w:rPr>
        <w:t>Hodnotenie výkonnostných metrík:</w:t>
      </w:r>
      <w:r w:rsidRPr="0068616F">
        <w:t xml:space="preserve"> Hodnotenie celkových výkonnostných ukazovateľov (</w:t>
      </w:r>
      <w:proofErr w:type="spellStart"/>
      <w:r w:rsidRPr="0068616F">
        <w:t>Precision</w:t>
      </w:r>
      <w:proofErr w:type="spellEnd"/>
      <w:r w:rsidRPr="0068616F">
        <w:t xml:space="preserve">, </w:t>
      </w:r>
      <w:proofErr w:type="spellStart"/>
      <w:r w:rsidRPr="0068616F">
        <w:t>Recall</w:t>
      </w:r>
      <w:proofErr w:type="spellEnd"/>
      <w:r w:rsidRPr="0068616F">
        <w:t>, F1-score) rôznych modelov CNN a získanie poznatkov na identifikáciu najvýkonnejších modelov na klasifikáciu röntgenových snímok.</w:t>
      </w:r>
    </w:p>
    <w:p w14:paraId="00A1D9C2" w14:textId="77777777" w:rsidR="00AF0EFF" w:rsidRPr="0068616F" w:rsidRDefault="00AF0EFF" w:rsidP="00AF0EFF">
      <w:pPr>
        <w:pStyle w:val="ListParagraph"/>
        <w:numPr>
          <w:ilvl w:val="0"/>
          <w:numId w:val="21"/>
        </w:numPr>
        <w:spacing w:after="0" w:line="259" w:lineRule="auto"/>
        <w:jc w:val="left"/>
      </w:pPr>
      <w:r w:rsidRPr="0068616F">
        <w:rPr>
          <w:i/>
          <w:iCs/>
        </w:rPr>
        <w:t>Potenciál prenosu učenia:</w:t>
      </w:r>
      <w:r w:rsidRPr="0068616F">
        <w:t xml:space="preserve"> Preskúmať možnosť použitia </w:t>
      </w:r>
      <w:proofErr w:type="spellStart"/>
      <w:r w:rsidRPr="0068616F">
        <w:t>predtrénovaných</w:t>
      </w:r>
      <w:proofErr w:type="spellEnd"/>
      <w:r w:rsidRPr="0068616F">
        <w:t xml:space="preserve"> modelov (napr. VGG, </w:t>
      </w:r>
      <w:proofErr w:type="spellStart"/>
      <w:r w:rsidRPr="0068616F">
        <w:t>ResNet</w:t>
      </w:r>
      <w:proofErr w:type="spellEnd"/>
      <w:r w:rsidRPr="0068616F">
        <w:t xml:space="preserve">, atď.) ako </w:t>
      </w:r>
      <w:proofErr w:type="spellStart"/>
      <w:r w:rsidRPr="0068616F">
        <w:t>extraktorov</w:t>
      </w:r>
      <w:proofErr w:type="spellEnd"/>
      <w:r w:rsidRPr="0068616F">
        <w:t xml:space="preserve"> príznakov a posúdiť, ako ich možno jemne vyladiť pre lekárske zobrazovacie údaje.</w:t>
      </w:r>
    </w:p>
    <w:p w14:paraId="5C2B8F56" w14:textId="77777777" w:rsidR="00AF0EFF" w:rsidRPr="0068616F" w:rsidRDefault="00AF0EFF" w:rsidP="00AF0EFF">
      <w:pPr>
        <w:rPr>
          <w:u w:val="single"/>
        </w:rPr>
      </w:pPr>
      <w:r w:rsidRPr="0068616F">
        <w:rPr>
          <w:u w:val="single"/>
        </w:rPr>
        <w:t xml:space="preserve">Prispôsobenie modelov CNN na </w:t>
      </w:r>
      <w:proofErr w:type="spellStart"/>
      <w:r w:rsidRPr="0068616F">
        <w:rPr>
          <w:u w:val="single"/>
        </w:rPr>
        <w:t>viacznačkovú</w:t>
      </w:r>
      <w:proofErr w:type="spellEnd"/>
      <w:r w:rsidRPr="0068616F">
        <w:rPr>
          <w:u w:val="single"/>
        </w:rPr>
        <w:t xml:space="preserve"> (</w:t>
      </w:r>
      <w:proofErr w:type="spellStart"/>
      <w:r w:rsidRPr="0068616F">
        <w:rPr>
          <w:u w:val="single"/>
        </w:rPr>
        <w:t>multilabel</w:t>
      </w:r>
      <w:proofErr w:type="spellEnd"/>
      <w:r w:rsidRPr="0068616F">
        <w:rPr>
          <w:u w:val="single"/>
        </w:rPr>
        <w:t>) klasifikáciu:</w:t>
      </w:r>
    </w:p>
    <w:p w14:paraId="0E26C85D" w14:textId="77777777" w:rsidR="00AF0EFF" w:rsidRPr="0068616F" w:rsidRDefault="00AF0EFF" w:rsidP="00AF0EFF">
      <w:pPr>
        <w:pStyle w:val="ListParagraph"/>
        <w:numPr>
          <w:ilvl w:val="0"/>
          <w:numId w:val="22"/>
        </w:numPr>
        <w:spacing w:after="0" w:line="259" w:lineRule="auto"/>
        <w:jc w:val="left"/>
        <w:rPr>
          <w:u w:val="single"/>
        </w:rPr>
      </w:pPr>
      <w:r w:rsidRPr="0068616F">
        <w:rPr>
          <w:i/>
          <w:iCs/>
        </w:rPr>
        <w:t>Modifikácie architektúry:</w:t>
      </w:r>
      <w:r w:rsidRPr="0068616F">
        <w:t xml:space="preserve"> Úprava architektúr CNN na efektívne spracovanie viacerých </w:t>
      </w:r>
      <w:proofErr w:type="spellStart"/>
      <w:r w:rsidRPr="0068616F">
        <w:t>labelov</w:t>
      </w:r>
      <w:proofErr w:type="spellEnd"/>
      <w:r w:rsidRPr="0068616F">
        <w:t xml:space="preserve"> pomocou vhodných stratových funkcií, ako je binárna krížová entropia, a aktivačných funkcií, ako je </w:t>
      </w:r>
      <w:proofErr w:type="spellStart"/>
      <w:r w:rsidRPr="0068616F">
        <w:t>sigmoida</w:t>
      </w:r>
      <w:proofErr w:type="spellEnd"/>
      <w:r w:rsidRPr="0068616F">
        <w:t>.</w:t>
      </w:r>
    </w:p>
    <w:p w14:paraId="00E148DE" w14:textId="27AF9F21" w:rsidR="00E26240" w:rsidRDefault="00AF0EFF" w:rsidP="00AF0EFF">
      <w:pPr>
        <w:pStyle w:val="ListParagraph"/>
        <w:numPr>
          <w:ilvl w:val="0"/>
          <w:numId w:val="22"/>
        </w:numPr>
        <w:spacing w:after="0" w:line="259" w:lineRule="auto"/>
        <w:jc w:val="left"/>
      </w:pPr>
      <w:r w:rsidRPr="0068616F">
        <w:rPr>
          <w:i/>
          <w:iCs/>
        </w:rPr>
        <w:t>Stratégie jemného doladenia:</w:t>
      </w:r>
      <w:r w:rsidRPr="0068616F">
        <w:t xml:space="preserve"> Dolaďovanie modelov pomocou techník </w:t>
      </w:r>
      <w:proofErr w:type="spellStart"/>
      <w:r w:rsidRPr="0068616F">
        <w:t>hyperparametrov</w:t>
      </w:r>
      <w:proofErr w:type="spellEnd"/>
      <w:r w:rsidRPr="0068616F">
        <w:t xml:space="preserve"> s cieľom maximalizovať výkonnosť, upravovať parametre, ako je rýchlosť učenia a veľkosť dávky, na základe charakteristík súboru údajov.</w:t>
      </w:r>
    </w:p>
    <w:p w14:paraId="16E9F02D" w14:textId="13F9AB83" w:rsidR="00AF0EFF" w:rsidRPr="00E26240" w:rsidRDefault="00E26240" w:rsidP="00E26240">
      <w:pPr>
        <w:spacing w:after="0" w:line="240" w:lineRule="auto"/>
        <w:ind w:firstLine="0"/>
        <w:jc w:val="left"/>
      </w:pPr>
      <w:r>
        <w:br w:type="page"/>
      </w:r>
    </w:p>
    <w:p w14:paraId="5DB51F26" w14:textId="77777777" w:rsidR="00AF0EFF" w:rsidRPr="0068616F" w:rsidRDefault="00AF0EFF" w:rsidP="00AF0EFF">
      <w:r w:rsidRPr="0068616F">
        <w:rPr>
          <w:u w:val="single"/>
        </w:rPr>
        <w:lastRenderedPageBreak/>
        <w:t>Implementácia a vyhodnotenie techník rozšírenia údajov:</w:t>
      </w:r>
    </w:p>
    <w:p w14:paraId="0878DEFC" w14:textId="77777777" w:rsidR="00AF0EFF" w:rsidRPr="0068616F" w:rsidRDefault="00AF0EFF" w:rsidP="00AF0EFF">
      <w:pPr>
        <w:pStyle w:val="ListParagraph"/>
        <w:numPr>
          <w:ilvl w:val="0"/>
          <w:numId w:val="23"/>
        </w:numPr>
        <w:spacing w:after="0" w:line="259" w:lineRule="auto"/>
        <w:jc w:val="left"/>
      </w:pPr>
      <w:r w:rsidRPr="0068616F">
        <w:rPr>
          <w:i/>
          <w:iCs/>
        </w:rPr>
        <w:t>Vplyv kategórií rozšírenia:</w:t>
      </w:r>
      <w:r w:rsidRPr="0068616F">
        <w:t xml:space="preserve"> Testovanie vplyvu rôznych techník rozšírenia (geometrické transformácie, úpravy farieb, pridávanie šumu) na schopnosť modelov zovšeobecniť sa a robustne fungovať v rôznych podmienkach zobrazovania.</w:t>
      </w:r>
    </w:p>
    <w:p w14:paraId="200F10E3" w14:textId="77777777" w:rsidR="00AF0EFF" w:rsidRPr="0068616F" w:rsidRDefault="00AF0EFF" w:rsidP="00AF0EFF">
      <w:pPr>
        <w:pStyle w:val="ListParagraph"/>
        <w:numPr>
          <w:ilvl w:val="0"/>
          <w:numId w:val="23"/>
        </w:numPr>
        <w:spacing w:after="0" w:line="259" w:lineRule="auto"/>
        <w:jc w:val="left"/>
      </w:pPr>
      <w:r w:rsidRPr="0068616F">
        <w:rPr>
          <w:i/>
          <w:iCs/>
        </w:rPr>
        <w:t>Zovšeobecňujúca schopnosť a efektívnosť vzorkovania:</w:t>
      </w:r>
      <w:r w:rsidRPr="0068616F">
        <w:t xml:space="preserve"> Zamerať sa na to, ako môžu techniky rozšírenia pomôcť znížiť nadmerné prispôsobovanie a zvýšiť výkonnosť, najmä pri učení zo súborov údajov s nízkym počtom značiek.</w:t>
      </w:r>
    </w:p>
    <w:p w14:paraId="7D0795CD" w14:textId="77777777" w:rsidR="00AF0EFF" w:rsidRPr="0068616F" w:rsidRDefault="00AF0EFF" w:rsidP="00AF0EFF"/>
    <w:p w14:paraId="270AC24D" w14:textId="7DBB3624" w:rsidR="0061222B" w:rsidRDefault="00AF0EFF" w:rsidP="00AF0EFF">
      <w:r w:rsidRPr="0068616F">
        <w:t>Očakáva sa, že výsledky tejto práce budú cenným prínosom pre oblasť lekárskych diagnostických nástrojov ako zdokonalený nástroj analýzy röntgenových snímok a prípadne povedú aj k vývoju spoľahlivejších a presnejších diagnostických systémov v zdravotníckych zariadeniach.</w:t>
      </w:r>
    </w:p>
    <w:p w14:paraId="121905FB" w14:textId="77777777" w:rsidR="0061222B" w:rsidRDefault="0061222B">
      <w:pPr>
        <w:spacing w:after="0" w:line="240" w:lineRule="auto"/>
        <w:ind w:firstLine="0"/>
        <w:jc w:val="left"/>
      </w:pPr>
      <w:r>
        <w:br w:type="page"/>
      </w:r>
    </w:p>
    <w:p w14:paraId="4BDD2402" w14:textId="77777777" w:rsidR="00AF0EFF" w:rsidRPr="0068616F" w:rsidRDefault="00AF0EFF" w:rsidP="00AF0EFF"/>
    <w:p w14:paraId="62CCBBF1" w14:textId="77777777" w:rsidR="00AF0EFF" w:rsidRPr="0068616F" w:rsidRDefault="00AF0EFF" w:rsidP="00AF0EFF">
      <w:pPr>
        <w:pStyle w:val="Heading1"/>
        <w:numPr>
          <w:ilvl w:val="0"/>
          <w:numId w:val="18"/>
        </w:numPr>
        <w:ind w:left="709" w:hanging="709"/>
      </w:pPr>
      <w:bookmarkStart w:id="64" w:name="_Toc166494366"/>
      <w:r w:rsidRPr="0068616F">
        <w:t>Metodológia</w:t>
      </w:r>
      <w:bookmarkEnd w:id="64"/>
    </w:p>
    <w:p w14:paraId="635300B0" w14:textId="77777777" w:rsidR="00AF0EFF" w:rsidRPr="0068616F" w:rsidRDefault="00AF0EFF" w:rsidP="00AF0EFF">
      <w:pPr>
        <w:pStyle w:val="Heading2"/>
        <w:numPr>
          <w:ilvl w:val="1"/>
          <w:numId w:val="18"/>
        </w:numPr>
        <w:ind w:left="709" w:hanging="709"/>
      </w:pPr>
      <w:bookmarkStart w:id="65" w:name="_Toc166494367"/>
      <w:r w:rsidRPr="0068616F">
        <w:t>Relevantnosť súboru údajov a teoretická relevantnosť</w:t>
      </w:r>
      <w:bookmarkEnd w:id="65"/>
    </w:p>
    <w:p w14:paraId="024E4E9C" w14:textId="77777777" w:rsidR="00AF0EFF" w:rsidRPr="0068616F" w:rsidRDefault="00AF0EFF" w:rsidP="00AF0EFF">
      <w:r w:rsidRPr="0068616F">
        <w:t xml:space="preserve">Kvalita súboru údajov významne ovplyvňuje účinnosť modelov hlbokého učenia v lekárskom zobrazovaní. Na účely tohto výskumu bol dátový súbor obsahujúci anotované röntgenové snímky rôznych častí tela získaný zo stránky </w:t>
      </w:r>
      <w:proofErr w:type="spellStart"/>
      <w:r w:rsidRPr="00774BAD">
        <w:t>Kaggle</w:t>
      </w:r>
      <w:proofErr w:type="spellEnd"/>
      <w:r w:rsidRPr="00774BAD">
        <w:t xml:space="preserve"> </w:t>
      </w:r>
      <w:r w:rsidRPr="00774BAD">
        <w:fldChar w:fldCharType="begin"/>
      </w:r>
      <w:r w:rsidRPr="00774BAD">
        <w:instrText xml:space="preserve"> ADDIN ZOTERO_ITEM CSL_CITATION {"citationID":"lRPSmw4F","properties":{"formattedCitation":"[45]","plainCitation":"[45]","noteIndex":0},"citationItems":[{"id":250,"uris":["http://zotero.org/users/local/hW4wcMD6/items/RWWQ3XBB"],"itemData":{"id":250,"type":"webpage","abstract":"The UNIFESP X-Ray Body Part Classification Dataset","language":"en","title":"The UNIFESP X-Ray Body Part Classification Dataset","URL":"https://www.kaggle.com/datasets/felipekitamura/unifesp-xray-bodypart-classification","accessed":{"date-parts":[["2024",4,22]]}}}],"schema":"https://github.com/citation-style-language/schema/raw/master/csl-citation.json"} </w:instrText>
      </w:r>
      <w:r w:rsidRPr="00774BAD">
        <w:fldChar w:fldCharType="separate"/>
      </w:r>
      <w:r w:rsidRPr="00774BAD">
        <w:t>[45]</w:t>
      </w:r>
      <w:r w:rsidRPr="00774BAD">
        <w:fldChar w:fldCharType="end"/>
      </w:r>
      <w:r w:rsidRPr="00774BAD">
        <w:t>.</w:t>
      </w:r>
      <w:r w:rsidRPr="0068616F">
        <w:t xml:space="preserve"> Tento súbor údajov zahŕňa kľúčové aspekty, ako je rozlíšenie snímok, rozmanitosť zastúpených častí tela a jasnosť, s akou sú tieto anatomické štruktúry zobrazené, pričom každý z nich zohráva kľúčovú úlohu pri trénovaní a výkonnosti modelov.</w:t>
      </w:r>
    </w:p>
    <w:p w14:paraId="112A7504" w14:textId="77777777" w:rsidR="00AF0EFF" w:rsidRPr="0068616F" w:rsidRDefault="00AF0EFF" w:rsidP="00AF0EFF"/>
    <w:p w14:paraId="32F74EEC" w14:textId="77777777" w:rsidR="00773BF6" w:rsidRDefault="00AF0EFF" w:rsidP="00773BF6">
      <w:r w:rsidRPr="0068616F">
        <w:t xml:space="preserve">Obrázky s vysokým rozlíšením sú nevyhnutné pre lekársku diagnostiku, pretože umožňujú modelu rozoznať presné znaky potrebné na odhalenie jemných patologických príznakov. Vysoká </w:t>
      </w:r>
      <w:proofErr w:type="spellStart"/>
      <w:r w:rsidRPr="0068616F">
        <w:t>dimenzionalita</w:t>
      </w:r>
      <w:proofErr w:type="spellEnd"/>
      <w:r w:rsidRPr="0068616F">
        <w:t xml:space="preserve"> súborov údajov s vysokým rozlíšením však môže zvýšiť výpočtové nároky a riziko nadmerného prispôsobenia. Súbor údajov v tejto štúdii obsahuje obrázky</w:t>
      </w:r>
      <w:r w:rsidR="00AA0EEC">
        <w:t xml:space="preserve"> (Obr. 11)</w:t>
      </w:r>
      <w:r w:rsidRPr="0068616F">
        <w:t xml:space="preserve"> z 22 rôznych tried, ktoré predstavujú širokú rozmanitosť lekárskych stavov. Táto variabilita je nielen výzvou pre model, ale zároveň zvyšuje jeho robustnosť. Prítomnosť 1 738 anotovaných obrázkov poskytuje nemalý objem údajov, ktoré sú kľúčové pre trénovanie sofistikovaných modelov hlbokého učenia schopných komplexných úloh rozpoznávania vzorov a rozhodovania. Vo všeobecnosti platí, že väčší súbor údajov sa premieta do lepšej výkonnosti modelu, najmä v kritických oblastiach, ako je lekárska diagnostika.</w:t>
      </w:r>
    </w:p>
    <w:p w14:paraId="216AE639" w14:textId="3512F2BF" w:rsidR="0082086B" w:rsidRDefault="00706039" w:rsidP="00773BF6">
      <w:r>
        <w:rPr>
          <w:noProof/>
        </w:rPr>
        <w:lastRenderedPageBreak/>
        <mc:AlternateContent>
          <mc:Choice Requires="wps">
            <w:drawing>
              <wp:anchor distT="0" distB="0" distL="114300" distR="114300" simplePos="0" relativeHeight="251682816" behindDoc="0" locked="0" layoutInCell="1" allowOverlap="1" wp14:anchorId="3ADEDA41" wp14:editId="36000BFD">
                <wp:simplePos x="0" y="0"/>
                <wp:positionH relativeFrom="column">
                  <wp:posOffset>179705</wp:posOffset>
                </wp:positionH>
                <wp:positionV relativeFrom="paragraph">
                  <wp:posOffset>4342130</wp:posOffset>
                </wp:positionV>
                <wp:extent cx="4831080" cy="635"/>
                <wp:effectExtent l="0" t="0" r="7620" b="2540"/>
                <wp:wrapTopAndBottom/>
                <wp:docPr id="1323640264" name="Text Box 1"/>
                <wp:cNvGraphicFramePr/>
                <a:graphic xmlns:a="http://schemas.openxmlformats.org/drawingml/2006/main">
                  <a:graphicData uri="http://schemas.microsoft.com/office/word/2010/wordprocessingShape">
                    <wps:wsp>
                      <wps:cNvSpPr txBox="1"/>
                      <wps:spPr>
                        <a:xfrm>
                          <a:off x="0" y="0"/>
                          <a:ext cx="4831080" cy="635"/>
                        </a:xfrm>
                        <a:prstGeom prst="rect">
                          <a:avLst/>
                        </a:prstGeom>
                        <a:solidFill>
                          <a:prstClr val="white"/>
                        </a:solidFill>
                        <a:ln>
                          <a:noFill/>
                        </a:ln>
                      </wps:spPr>
                      <wps:txbx>
                        <w:txbxContent>
                          <w:p w14:paraId="56C01E3C" w14:textId="22713452" w:rsidR="00F61368" w:rsidRPr="00706039" w:rsidRDefault="00F61368" w:rsidP="00706039">
                            <w:pPr>
                              <w:pStyle w:val="Caption"/>
                            </w:pPr>
                            <w:bookmarkStart w:id="66" w:name="_Toc166360406"/>
                            <w:bookmarkStart w:id="67" w:name="_Toc166360585"/>
                            <w:r>
                              <w:t xml:space="preserve">Obrázok </w:t>
                            </w:r>
                            <w:r>
                              <w:fldChar w:fldCharType="begin"/>
                            </w:r>
                            <w:r>
                              <w:instrText xml:space="preserve"> SEQ Obrázok \* ARABIC </w:instrText>
                            </w:r>
                            <w:r>
                              <w:fldChar w:fldCharType="separate"/>
                            </w:r>
                            <w:r>
                              <w:rPr>
                                <w:noProof/>
                              </w:rPr>
                              <w:t>11</w:t>
                            </w:r>
                            <w:r>
                              <w:fldChar w:fldCharType="end"/>
                            </w:r>
                            <w:r w:rsidR="00B85444">
                              <w:t xml:space="preserve"> </w:t>
                            </w:r>
                            <w:r w:rsidR="00511DE0">
                              <w:t>Ukážka</w:t>
                            </w:r>
                            <w:r w:rsidR="007822EF">
                              <w:t xml:space="preserve"> tried</w:t>
                            </w:r>
                            <w:r w:rsidR="006F418E">
                              <w:t xml:space="preserve"> </w:t>
                            </w:r>
                            <w:r w:rsidR="00511DE0">
                              <w:t>röntgenových</w:t>
                            </w:r>
                            <w:r w:rsidR="00715E03">
                              <w:t xml:space="preserve"> </w:t>
                            </w:r>
                            <w:r w:rsidR="00511DE0">
                              <w:t>snímok</w:t>
                            </w:r>
                            <w:r w:rsidR="00715E03">
                              <w:t xml:space="preserve"> z </w:t>
                            </w:r>
                            <w:r w:rsidR="00511DE0">
                              <w:t>použitého</w:t>
                            </w:r>
                            <w:r w:rsidR="00715E03">
                              <w:t xml:space="preserve"> </w:t>
                            </w:r>
                            <w:r w:rsidR="00511DE0">
                              <w:t>súboru</w:t>
                            </w:r>
                            <w:r w:rsidR="00715E03">
                              <w:t xml:space="preserve"> </w:t>
                            </w:r>
                            <w:r w:rsidR="007C7D2D">
                              <w:t>údajo</w:t>
                            </w:r>
                            <w:r w:rsidR="00DD38B1">
                              <w:t>v:</w:t>
                            </w:r>
                            <w:r w:rsidR="007822EF">
                              <w:t xml:space="preserve"> 1- Lebka</w:t>
                            </w:r>
                            <w:r w:rsidR="00BE6137">
                              <w:t xml:space="preserve"> </w:t>
                            </w:r>
                            <w:r w:rsidR="007822EF">
                              <w:t>(Trieda</w:t>
                            </w:r>
                            <w:r w:rsidR="00BE6137">
                              <w:t xml:space="preserve"> 18</w:t>
                            </w:r>
                            <w:r w:rsidR="007822EF">
                              <w:t>)</w:t>
                            </w:r>
                            <w:r w:rsidR="00BE6137">
                              <w:t>, 2- Ruka (Trieda 9), 3-</w:t>
                            </w:r>
                            <w:r w:rsidR="00B10A34">
                              <w:t xml:space="preserve"> </w:t>
                            </w:r>
                            <w:r w:rsidR="00432AC3">
                              <w:t>Chodidlo (Trieda 6), 4- Koleno</w:t>
                            </w:r>
                            <w:r w:rsidR="00706039">
                              <w:t xml:space="preserve"> (Trieda</w:t>
                            </w:r>
                            <w:r w:rsidR="00773BF6">
                              <w:t xml:space="preserve"> 11</w:t>
                            </w:r>
                            <w:r w:rsidR="00706039">
                              <w:t>)</w:t>
                            </w:r>
                            <w:bookmarkEnd w:id="66"/>
                            <w:r w:rsidR="002D3E55">
                              <w:t xml:space="preserve"> </w:t>
                            </w:r>
                            <w:r w:rsidR="002D3E55">
                              <w:tab/>
                            </w:r>
                            <w:r w:rsidR="002D3E55">
                              <w:tab/>
                              <w:t>zdroj: autor</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ADEDA41" id="_x0000_t202" coordsize="21600,21600" o:spt="202" path="m,l,21600r21600,l21600,xe">
                <v:stroke joinstyle="miter"/>
                <v:path gradientshapeok="t" o:connecttype="rect"/>
              </v:shapetype>
              <v:shape id="Text Box 1" o:spid="_x0000_s1026" type="#_x0000_t202" style="position:absolute;left:0;text-align:left;margin-left:14.15pt;margin-top:341.9pt;width:380.4pt;height:.0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" stroked="f">
                <v:textbox style="mso-fit-shape-to-text:t" inset="0,0,0,0">
                  <w:txbxContent>
                    <w:p w14:paraId="56C01E3C" w14:textId="22713452" w:rsidR="00F61368" w:rsidRPr="00706039" w:rsidRDefault="00F61368" w:rsidP="00706039">
                      <w:pPr>
                        <w:pStyle w:val="Caption"/>
                      </w:pPr>
                      <w:bookmarkStart w:id="68" w:name="_Toc166360406"/>
                      <w:bookmarkStart w:id="69" w:name="_Toc166360585"/>
                      <w:r>
                        <w:t xml:space="preserve">Obrázok </w:t>
                      </w:r>
                      <w:r>
                        <w:fldChar w:fldCharType="begin"/>
                      </w:r>
                      <w:r>
                        <w:instrText xml:space="preserve"> SEQ Obrázok \* ARABIC </w:instrText>
                      </w:r>
                      <w:r>
                        <w:fldChar w:fldCharType="separate"/>
                      </w:r>
                      <w:r>
                        <w:rPr>
                          <w:noProof/>
                        </w:rPr>
                        <w:t>11</w:t>
                      </w:r>
                      <w:r>
                        <w:fldChar w:fldCharType="end"/>
                      </w:r>
                      <w:r w:rsidR="00B85444">
                        <w:t xml:space="preserve"> </w:t>
                      </w:r>
                      <w:r w:rsidR="00511DE0">
                        <w:t>Ukážka</w:t>
                      </w:r>
                      <w:r w:rsidR="007822EF">
                        <w:t xml:space="preserve"> tried</w:t>
                      </w:r>
                      <w:r w:rsidR="006F418E">
                        <w:t xml:space="preserve"> </w:t>
                      </w:r>
                      <w:r w:rsidR="00511DE0">
                        <w:t>röntgenových</w:t>
                      </w:r>
                      <w:r w:rsidR="00715E03">
                        <w:t xml:space="preserve"> </w:t>
                      </w:r>
                      <w:r w:rsidR="00511DE0">
                        <w:t>snímok</w:t>
                      </w:r>
                      <w:r w:rsidR="00715E03">
                        <w:t xml:space="preserve"> z </w:t>
                      </w:r>
                      <w:r w:rsidR="00511DE0">
                        <w:t>použitého</w:t>
                      </w:r>
                      <w:r w:rsidR="00715E03">
                        <w:t xml:space="preserve"> </w:t>
                      </w:r>
                      <w:r w:rsidR="00511DE0">
                        <w:t>súboru</w:t>
                      </w:r>
                      <w:r w:rsidR="00715E03">
                        <w:t xml:space="preserve"> </w:t>
                      </w:r>
                      <w:r w:rsidR="007C7D2D">
                        <w:t>údajo</w:t>
                      </w:r>
                      <w:r w:rsidR="00DD38B1">
                        <w:t>v:</w:t>
                      </w:r>
                      <w:r w:rsidR="007822EF">
                        <w:t xml:space="preserve"> 1- Lebka</w:t>
                      </w:r>
                      <w:r w:rsidR="00BE6137">
                        <w:t xml:space="preserve"> </w:t>
                      </w:r>
                      <w:r w:rsidR="007822EF">
                        <w:t>(Trieda</w:t>
                      </w:r>
                      <w:r w:rsidR="00BE6137">
                        <w:t xml:space="preserve"> 18</w:t>
                      </w:r>
                      <w:r w:rsidR="007822EF">
                        <w:t>)</w:t>
                      </w:r>
                      <w:r w:rsidR="00BE6137">
                        <w:t>, 2- Ruka (Trieda 9), 3-</w:t>
                      </w:r>
                      <w:r w:rsidR="00B10A34">
                        <w:t xml:space="preserve"> </w:t>
                      </w:r>
                      <w:r w:rsidR="00432AC3">
                        <w:t>Chodidlo (Trieda 6), 4- Koleno</w:t>
                      </w:r>
                      <w:r w:rsidR="00706039">
                        <w:t xml:space="preserve"> (Trieda</w:t>
                      </w:r>
                      <w:r w:rsidR="00773BF6">
                        <w:t xml:space="preserve"> 11</w:t>
                      </w:r>
                      <w:r w:rsidR="00706039">
                        <w:t>)</w:t>
                      </w:r>
                      <w:bookmarkEnd w:id="68"/>
                      <w:r w:rsidR="002D3E55">
                        <w:t xml:space="preserve"> </w:t>
                      </w:r>
                      <w:r w:rsidR="002D3E55">
                        <w:tab/>
                      </w:r>
                      <w:r w:rsidR="002D3E55">
                        <w:tab/>
                        <w:t>zdroj: autor</w:t>
                      </w:r>
                      <w:bookmarkEnd w:id="69"/>
                    </w:p>
                  </w:txbxContent>
                </v:textbox>
                <w10:wrap type="topAndBottom"/>
              </v:shape>
            </w:pict>
          </mc:Fallback>
        </mc:AlternateContent>
      </w:r>
      <w:r w:rsidR="00B17366">
        <w:rPr>
          <w:noProof/>
        </w:rPr>
        <mc:AlternateContent>
          <mc:Choice Requires="wps">
            <w:drawing>
              <wp:anchor distT="0" distB="0" distL="0" distR="0" simplePos="0" relativeHeight="251691008" behindDoc="0" locked="0" layoutInCell="1" allowOverlap="1" wp14:anchorId="383965D0" wp14:editId="5A38BD5B">
                <wp:simplePos x="0" y="0"/>
                <wp:positionH relativeFrom="column">
                  <wp:posOffset>4568825</wp:posOffset>
                </wp:positionH>
                <wp:positionV relativeFrom="paragraph">
                  <wp:posOffset>2208530</wp:posOffset>
                </wp:positionV>
                <wp:extent cx="266700" cy="304800"/>
                <wp:effectExtent l="0" t="0" r="0" b="0"/>
                <wp:wrapSquare wrapText="bothSides"/>
                <wp:docPr id="16649960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304800"/>
                        </a:xfrm>
                        <a:prstGeom prst="rect">
                          <a:avLst/>
                        </a:prstGeom>
                        <a:noFill/>
                        <a:ln w="9525">
                          <a:noFill/>
                          <a:miter lim="800000"/>
                          <a:headEnd/>
                          <a:tailEnd/>
                        </a:ln>
                      </wps:spPr>
                      <wps:txbx>
                        <w:txbxContent>
                          <w:p w14:paraId="5DA8A14E" w14:textId="347BDDFB" w:rsidR="00B17366" w:rsidRPr="00B17366" w:rsidRDefault="00B17366" w:rsidP="00B17366">
                            <w:pPr>
                              <w:spacing w:line="240" w:lineRule="auto"/>
                              <w:ind w:firstLine="0"/>
                              <w:rPr>
                                <w:b/>
                                <w:bCs/>
                                <w:lang w:val="en-US"/>
                              </w:rPr>
                            </w:pPr>
                            <w:r>
                              <w:rPr>
                                <w:b/>
                                <w:bCs/>
                                <w:lang w:val="en-US"/>
                              </w:rPr>
                              <w:t>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383965D0" id="Text Box 2" o:spid="_x0000_s1027" type="#_x0000_t202" style="position:absolute;left:0;text-align:left;margin-left:359.75pt;margin-top:173.9pt;width:21pt;height:24pt;z-index:2516910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" filled="f" stroked="f">
                <v:textbox>
                  <w:txbxContent>
                    <w:p w14:paraId="5DA8A14E" w14:textId="347BDDFB" w:rsidR="00B17366" w:rsidRPr="00B17366" w:rsidRDefault="00B17366" w:rsidP="00B17366">
                      <w:pPr>
                        <w:spacing w:line="240" w:lineRule="auto"/>
                        <w:ind w:firstLine="0"/>
                        <w:rPr>
                          <w:b/>
                          <w:bCs/>
                          <w:lang w:val="en-US"/>
                        </w:rPr>
                      </w:pPr>
                      <w:r>
                        <w:rPr>
                          <w:b/>
                          <w:bCs/>
                          <w:lang w:val="en-US"/>
                        </w:rPr>
                        <w:t>4</w:t>
                      </w:r>
                    </w:p>
                  </w:txbxContent>
                </v:textbox>
                <w10:wrap type="square"/>
              </v:shape>
            </w:pict>
          </mc:Fallback>
        </mc:AlternateContent>
      </w:r>
      <w:r w:rsidR="00B17366">
        <w:rPr>
          <w:noProof/>
        </w:rPr>
        <mc:AlternateContent>
          <mc:Choice Requires="wps">
            <w:drawing>
              <wp:anchor distT="0" distB="0" distL="0" distR="0" simplePos="0" relativeHeight="251688960" behindDoc="0" locked="0" layoutInCell="1" allowOverlap="1" wp14:anchorId="46745E7E" wp14:editId="4745D928">
                <wp:simplePos x="0" y="0"/>
                <wp:positionH relativeFrom="column">
                  <wp:posOffset>598805</wp:posOffset>
                </wp:positionH>
                <wp:positionV relativeFrom="paragraph">
                  <wp:posOffset>2178050</wp:posOffset>
                </wp:positionV>
                <wp:extent cx="266700" cy="304800"/>
                <wp:effectExtent l="0" t="0" r="0" b="0"/>
                <wp:wrapSquare wrapText="bothSides"/>
                <wp:docPr id="178406887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304800"/>
                        </a:xfrm>
                        <a:prstGeom prst="rect">
                          <a:avLst/>
                        </a:prstGeom>
                        <a:noFill/>
                        <a:ln w="9525">
                          <a:noFill/>
                          <a:miter lim="800000"/>
                          <a:headEnd/>
                          <a:tailEnd/>
                        </a:ln>
                      </wps:spPr>
                      <wps:txbx>
                        <w:txbxContent>
                          <w:p w14:paraId="55B8A954" w14:textId="7D6011A9" w:rsidR="00B17366" w:rsidRPr="00B17366" w:rsidRDefault="00B17366" w:rsidP="00B17366">
                            <w:pPr>
                              <w:spacing w:line="240" w:lineRule="auto"/>
                              <w:ind w:firstLine="0"/>
                              <w:rPr>
                                <w:b/>
                                <w:bCs/>
                                <w:lang w:val="en-US"/>
                              </w:rPr>
                            </w:pPr>
                            <w:r>
                              <w:rPr>
                                <w:b/>
                                <w:bCs/>
                                <w:lang w:val="en-US"/>
                              </w:rPr>
                              <w:t>3</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46745E7E" id="_x0000_s1028" type="#_x0000_t202" style="position:absolute;left:0;text-align:left;margin-left:47.15pt;margin-top:171.5pt;width:21pt;height:24pt;z-index:2516889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" filled="f" stroked="f">
                <v:textbox>
                  <w:txbxContent>
                    <w:p w14:paraId="55B8A954" w14:textId="7D6011A9" w:rsidR="00B17366" w:rsidRPr="00B17366" w:rsidRDefault="00B17366" w:rsidP="00B17366">
                      <w:pPr>
                        <w:spacing w:line="240" w:lineRule="auto"/>
                        <w:ind w:firstLine="0"/>
                        <w:rPr>
                          <w:b/>
                          <w:bCs/>
                          <w:lang w:val="en-US"/>
                        </w:rPr>
                      </w:pPr>
                      <w:r>
                        <w:rPr>
                          <w:b/>
                          <w:bCs/>
                          <w:lang w:val="en-US"/>
                        </w:rPr>
                        <w:t>3</w:t>
                      </w:r>
                    </w:p>
                  </w:txbxContent>
                </v:textbox>
                <w10:wrap type="square"/>
              </v:shape>
            </w:pict>
          </mc:Fallback>
        </mc:AlternateContent>
      </w:r>
      <w:r w:rsidR="00B17366">
        <w:rPr>
          <w:noProof/>
        </w:rPr>
        <mc:AlternateContent>
          <mc:Choice Requires="wps">
            <w:drawing>
              <wp:anchor distT="0" distB="0" distL="0" distR="0" simplePos="0" relativeHeight="251686912" behindDoc="0" locked="0" layoutInCell="1" allowOverlap="1" wp14:anchorId="1FB78D39" wp14:editId="5BF4B460">
                <wp:simplePos x="0" y="0"/>
                <wp:positionH relativeFrom="column">
                  <wp:posOffset>2686685</wp:posOffset>
                </wp:positionH>
                <wp:positionV relativeFrom="paragraph">
                  <wp:posOffset>0</wp:posOffset>
                </wp:positionV>
                <wp:extent cx="266700" cy="304800"/>
                <wp:effectExtent l="0" t="0" r="0" b="0"/>
                <wp:wrapSquare wrapText="bothSides"/>
                <wp:docPr id="100101346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304800"/>
                        </a:xfrm>
                        <a:prstGeom prst="rect">
                          <a:avLst/>
                        </a:prstGeom>
                        <a:noFill/>
                        <a:ln w="9525">
                          <a:noFill/>
                          <a:miter lim="800000"/>
                          <a:headEnd/>
                          <a:tailEnd/>
                        </a:ln>
                      </wps:spPr>
                      <wps:txbx>
                        <w:txbxContent>
                          <w:p w14:paraId="01BBFB43" w14:textId="226DB626" w:rsidR="00B17366" w:rsidRPr="00B17366" w:rsidRDefault="00B17366" w:rsidP="00B17366">
                            <w:pPr>
                              <w:spacing w:line="240" w:lineRule="auto"/>
                              <w:ind w:firstLine="0"/>
                              <w:rPr>
                                <w:b/>
                                <w:bCs/>
                                <w:lang w:val="en-US"/>
                              </w:rPr>
                            </w:pPr>
                            <w:r>
                              <w:rPr>
                                <w:b/>
                                <w:bCs/>
                                <w:lang w:val="en-US"/>
                              </w:rPr>
                              <w:t>2</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1FB78D39" id="_x0000_s1029" type="#_x0000_t202" style="position:absolute;left:0;text-align:left;margin-left:211.55pt;margin-top:0;width:21pt;height:24pt;z-index:2516869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" filled="f" stroked="f">
                <v:textbox>
                  <w:txbxContent>
                    <w:p w14:paraId="01BBFB43" w14:textId="226DB626" w:rsidR="00B17366" w:rsidRPr="00B17366" w:rsidRDefault="00B17366" w:rsidP="00B17366">
                      <w:pPr>
                        <w:spacing w:line="240" w:lineRule="auto"/>
                        <w:ind w:firstLine="0"/>
                        <w:rPr>
                          <w:b/>
                          <w:bCs/>
                          <w:lang w:val="en-US"/>
                        </w:rPr>
                      </w:pPr>
                      <w:r>
                        <w:rPr>
                          <w:b/>
                          <w:bCs/>
                          <w:lang w:val="en-US"/>
                        </w:rPr>
                        <w:t>2</w:t>
                      </w:r>
                    </w:p>
                  </w:txbxContent>
                </v:textbox>
                <w10:wrap type="square"/>
              </v:shape>
            </w:pict>
          </mc:Fallback>
        </mc:AlternateContent>
      </w:r>
      <w:r w:rsidR="00B17366">
        <w:rPr>
          <w:noProof/>
        </w:rPr>
        <mc:AlternateContent>
          <mc:Choice Requires="wps">
            <w:drawing>
              <wp:anchor distT="0" distB="0" distL="0" distR="0" simplePos="0" relativeHeight="251684864" behindDoc="0" locked="0" layoutInCell="1" allowOverlap="1" wp14:anchorId="2DD8B2E9" wp14:editId="14B88D6B">
                <wp:simplePos x="0" y="0"/>
                <wp:positionH relativeFrom="column">
                  <wp:posOffset>614045</wp:posOffset>
                </wp:positionH>
                <wp:positionV relativeFrom="paragraph">
                  <wp:posOffset>0</wp:posOffset>
                </wp:positionV>
                <wp:extent cx="266700" cy="304800"/>
                <wp:effectExtent l="0" t="0" r="0" b="0"/>
                <wp:wrapSquare wrapText="bothSides"/>
                <wp:docPr id="49716248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304800"/>
                        </a:xfrm>
                        <a:prstGeom prst="rect">
                          <a:avLst/>
                        </a:prstGeom>
                        <a:noFill/>
                        <a:ln w="9525">
                          <a:noFill/>
                          <a:miter lim="800000"/>
                          <a:headEnd/>
                          <a:tailEnd/>
                        </a:ln>
                      </wps:spPr>
                      <wps:txbx>
                        <w:txbxContent>
                          <w:p w14:paraId="41CEA5B4" w14:textId="35AEA97D" w:rsidR="00B17366" w:rsidRPr="00B17366" w:rsidRDefault="00B17366" w:rsidP="00B17366">
                            <w:pPr>
                              <w:spacing w:line="240" w:lineRule="auto"/>
                              <w:ind w:firstLine="0"/>
                              <w:rPr>
                                <w:b/>
                                <w:bCs/>
                              </w:rPr>
                            </w:pPr>
                            <w:r w:rsidRPr="00B17366">
                              <w:rPr>
                                <w:b/>
                                <w:bCs/>
                              </w:rPr>
                              <w:t>1</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2DD8B2E9" id="_x0000_s1030" type="#_x0000_t202" style="position:absolute;left:0;text-align:left;margin-left:48.35pt;margin-top:0;width:21pt;height:24pt;z-index:25168486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" filled="f" stroked="f">
                <v:textbox>
                  <w:txbxContent>
                    <w:p w14:paraId="41CEA5B4" w14:textId="35AEA97D" w:rsidR="00B17366" w:rsidRPr="00B17366" w:rsidRDefault="00B17366" w:rsidP="00B17366">
                      <w:pPr>
                        <w:spacing w:line="240" w:lineRule="auto"/>
                        <w:ind w:firstLine="0"/>
                        <w:rPr>
                          <w:b/>
                          <w:bCs/>
                        </w:rPr>
                      </w:pPr>
                      <w:r w:rsidRPr="00B17366">
                        <w:rPr>
                          <w:b/>
                          <w:bCs/>
                        </w:rPr>
                        <w:t>1</w:t>
                      </w:r>
                    </w:p>
                  </w:txbxContent>
                </v:textbox>
                <w10:wrap type="square"/>
              </v:shape>
            </w:pict>
          </mc:Fallback>
        </mc:AlternateContent>
      </w:r>
      <w:r w:rsidR="00994DA0">
        <w:rPr>
          <w:noProof/>
        </w:rPr>
        <mc:AlternateContent>
          <mc:Choice Requires="wpg">
            <w:drawing>
              <wp:anchor distT="0" distB="0" distL="114300" distR="114300" simplePos="0" relativeHeight="251680768" behindDoc="0" locked="0" layoutInCell="1" allowOverlap="1" wp14:anchorId="49E734FC" wp14:editId="5A05BB06">
                <wp:simplePos x="0" y="0"/>
                <wp:positionH relativeFrom="column">
                  <wp:posOffset>568325</wp:posOffset>
                </wp:positionH>
                <wp:positionV relativeFrom="paragraph">
                  <wp:posOffset>0</wp:posOffset>
                </wp:positionV>
                <wp:extent cx="4274820" cy="4282440"/>
                <wp:effectExtent l="0" t="0" r="0" b="3810"/>
                <wp:wrapTopAndBottom/>
                <wp:docPr id="1807257332" name="Group 15"/>
                <wp:cNvGraphicFramePr/>
                <a:graphic xmlns:a="http://schemas.openxmlformats.org/drawingml/2006/main">
                  <a:graphicData uri="http://schemas.microsoft.com/office/word/2010/wordprocessingGroup">
                    <wpg:wgp>
                      <wpg:cNvGrpSpPr/>
                      <wpg:grpSpPr>
                        <a:xfrm>
                          <a:off x="0" y="0"/>
                          <a:ext cx="4274820" cy="4282440"/>
                          <a:chOff x="0" y="0"/>
                          <a:chExt cx="4274820" cy="4282440"/>
                        </a:xfrm>
                      </wpg:grpSpPr>
                      <pic:pic xmlns:pic="http://schemas.openxmlformats.org/drawingml/2006/picture">
                        <pic:nvPicPr>
                          <pic:cNvPr id="380682737" name="Picture 10"/>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133600" cy="2133600"/>
                          </a:xfrm>
                          <a:prstGeom prst="rect">
                            <a:avLst/>
                          </a:prstGeom>
                          <a:noFill/>
                          <a:ln>
                            <a:noFill/>
                          </a:ln>
                        </pic:spPr>
                      </pic:pic>
                      <pic:pic xmlns:pic="http://schemas.openxmlformats.org/drawingml/2006/picture">
                        <pic:nvPicPr>
                          <pic:cNvPr id="2012203704" name="Picture 11"/>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2141220" y="0"/>
                            <a:ext cx="2133600" cy="2133600"/>
                          </a:xfrm>
                          <a:prstGeom prst="rect">
                            <a:avLst/>
                          </a:prstGeom>
                          <a:noFill/>
                          <a:ln>
                            <a:noFill/>
                          </a:ln>
                        </pic:spPr>
                      </pic:pic>
                      <pic:pic xmlns:pic="http://schemas.openxmlformats.org/drawingml/2006/picture">
                        <pic:nvPicPr>
                          <pic:cNvPr id="665574850" name="Picture 12"/>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2141220"/>
                            <a:ext cx="2133600" cy="2133600"/>
                          </a:xfrm>
                          <a:prstGeom prst="rect">
                            <a:avLst/>
                          </a:prstGeom>
                          <a:noFill/>
                          <a:ln>
                            <a:noFill/>
                          </a:ln>
                        </pic:spPr>
                      </pic:pic>
                      <pic:pic xmlns:pic="http://schemas.openxmlformats.org/drawingml/2006/picture">
                        <pic:nvPicPr>
                          <pic:cNvPr id="451243763" name="Picture 13"/>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2133600" y="2148840"/>
                            <a:ext cx="2133600" cy="2133600"/>
                          </a:xfrm>
                          <a:prstGeom prst="rect">
                            <a:avLst/>
                          </a:prstGeom>
                          <a:noFill/>
                          <a:ln>
                            <a:noFill/>
                          </a:ln>
                        </pic:spPr>
                      </pic:pic>
                    </wpg:wgp>
                  </a:graphicData>
                </a:graphic>
              </wp:anchor>
            </w:drawing>
          </mc:Choice>
          <mc:Fallback>
            <w:pict>
              <v:group w14:anchorId="2E5F2553" id="Group 15" o:spid="_x0000_s1026" style="position:absolute;margin-left:44.75pt;margin-top:0;width:336.6pt;height:337.2pt;z-index:251680768" coordsize="42748,428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21336;height:21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">
                  <v:imagedata r:id="rId28" o:title=""/>
                </v:shape>
                <v:shape id="Picture 11" o:spid="_x0000_s1028" type="#_x0000_t75" style="position:absolute;left:21412;width:21336;height:21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">
                  <v:imagedata r:id="rId29" o:title=""/>
                </v:shape>
                <v:shape id="Picture 12" o:spid="_x0000_s1029" type="#_x0000_t75" style="position:absolute;top:21412;width:21336;height:21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">
                  <v:imagedata r:id="rId30" o:title=""/>
                </v:shape>
                <v:shape id="Picture 13" o:spid="_x0000_s1030" type="#_x0000_t75" style="position:absolute;left:21336;top:21488;width:21336;height:21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">
                  <v:imagedata r:id="rId31" o:title=""/>
                </v:shape>
                <w10:wrap type="topAndBottom"/>
              </v:group>
            </w:pict>
          </mc:Fallback>
        </mc:AlternateContent>
      </w:r>
    </w:p>
    <w:p w14:paraId="22BF5B26" w14:textId="77777777" w:rsidR="0082086B" w:rsidRPr="0068616F" w:rsidRDefault="0082086B" w:rsidP="00AF0EFF"/>
    <w:p w14:paraId="1BF53AA9" w14:textId="584EDB7F" w:rsidR="00A41FB4" w:rsidRDefault="00AF0EFF" w:rsidP="00F86596">
      <w:r w:rsidRPr="0068616F">
        <w:t>Vlastnosti súboru údajov priamo ovplyvňujú robustnosť modelu, ktorá je definovaná ako schopnosť modelu udržať si vysoký výkon na nových, nepozorovaných údajoch. Rozmanitosť a objem súboru údajov sú nápomocné pri zmierňovaní bežných problémov, ako je nadmerné prispôsobovanie. Okrem toho rôznorodosť podmienok a vysokokvalitných obrázkov v rámci súboru údajov umožňuje modelom hlbokého učenia efektívne učiť sa jemné vlastnosti lekárskych obrázkov. Toto učenie je nevyhnutné na vývoj modelov, ktoré sú presné, spoľahlivé a účinné pri diagnostických predpovediach.</w:t>
      </w:r>
    </w:p>
    <w:p w14:paraId="2CF267AB" w14:textId="77777777" w:rsidR="00AF0EFF" w:rsidRPr="0068616F" w:rsidRDefault="00AF0EFF" w:rsidP="00AF0EFF"/>
    <w:p w14:paraId="29D835F2" w14:textId="77777777" w:rsidR="00AF0EFF" w:rsidRPr="0068616F" w:rsidRDefault="00AF0EFF" w:rsidP="00AF0EFF">
      <w:r w:rsidRPr="0068616F">
        <w:t>Bohatosť súboru údajov poskytuje dostatok príležitostí na pokročilé trénovanie modelov, ale zároveň predstavuje aj výzvy, ako napríklad významné predbežné spracovanie potrebné na štandardizáciu obrázkov pre konzistentný vstup do modelu. Okrem toho si rozmanitá povaha súboru údajov vyžaduje sofistikované stratégie rozširovania údajov na simuláciu variability reálneho sveta, čím sa zvyšuje schopnosť modelu fungovať v rôznych podmienkach.</w:t>
      </w:r>
    </w:p>
    <w:p w14:paraId="669A4281" w14:textId="77777777" w:rsidR="00AF0EFF" w:rsidRPr="0068616F" w:rsidRDefault="00AF0EFF" w:rsidP="00AF0EFF">
      <w:pPr>
        <w:pStyle w:val="Heading2"/>
        <w:numPr>
          <w:ilvl w:val="1"/>
          <w:numId w:val="18"/>
        </w:numPr>
        <w:ind w:left="709" w:hanging="709"/>
      </w:pPr>
      <w:bookmarkStart w:id="68" w:name="_Toc166494368"/>
      <w:r w:rsidRPr="0068616F">
        <w:lastRenderedPageBreak/>
        <w:t>Príprava a predbežné spracovanie údajov</w:t>
      </w:r>
      <w:bookmarkEnd w:id="68"/>
    </w:p>
    <w:p w14:paraId="6E4A7EA0" w14:textId="77777777" w:rsidR="00AF0EFF" w:rsidRPr="0068616F" w:rsidRDefault="00AF0EFF" w:rsidP="00AF0EFF">
      <w:r w:rsidRPr="0068616F">
        <w:t>Účinné predspracovanie je kľúčové pre prípravu medicínskych obrazových údajov pre modely hlbokého učenia.</w:t>
      </w:r>
    </w:p>
    <w:p w14:paraId="3AE8C0ED" w14:textId="77777777" w:rsidR="00AF0EFF" w:rsidRPr="0068616F" w:rsidRDefault="00AF0EFF" w:rsidP="00AF0EFF"/>
    <w:p w14:paraId="0E3E273B" w14:textId="41AFF7CF" w:rsidR="00AF0EFF" w:rsidRPr="0068616F" w:rsidRDefault="00AF0EFF" w:rsidP="00AF0EFF">
      <w:r w:rsidRPr="0068616F">
        <w:t xml:space="preserve">Zmena veľkosti obrázkov je nevyhnutná na zabezpečenie konzistentnej veľkosti obrázkov v celom súbore údajov, čo umožní neurónovej sieti efektívne spracovať údaje. Obrázky sa zvyčajne zmenšujú na štandardné rozmery, </w:t>
      </w:r>
      <w:r w:rsidR="0056153F">
        <w:t>v tomto prípade napríklad</w:t>
      </w:r>
      <w:r w:rsidRPr="0068616F">
        <w:t xml:space="preserve"> 224 × 224 alebo 299 × 299 pixelov. Táto štandardizácia zjednodušuje výpočtové procesy tým, že znižuje variabilitu štruktúry vstupných údajov a zabezpečuje jednotnú veľkosť vstupných údajov pre model. Takáto jednotnosť je veľmi dôležitá, pretože pomáha neurónovej sieti pri učení a efektívnej extrakcii funkcií bez dodatočnej zložitosti vyplývajúcej z rôznych veľkostí obrázkov.</w:t>
      </w:r>
    </w:p>
    <w:p w14:paraId="0173C1D4" w14:textId="77777777" w:rsidR="00AF0EFF" w:rsidRPr="0068616F" w:rsidRDefault="00AF0EFF" w:rsidP="00AF0EFF"/>
    <w:p w14:paraId="50DF88C1" w14:textId="77777777" w:rsidR="00AF0EFF" w:rsidRPr="0068616F" w:rsidRDefault="00AF0EFF" w:rsidP="00AF0EFF">
      <w:r w:rsidRPr="0068616F">
        <w:t xml:space="preserve">Normalizácia hodnôt pixelov na spoločnú stupnicu, buď od 0 do 1, alebo od -1 do 1, je ďalším kľúčovým krokom. Toto škálovanie stabilizuje výkon modelov hlbokého učenia tým, že im pomáha rýchlejšie konvergovať počas trénovania a znižuje citlivosť na rozsah vstupných hodnôt. Normalizácia uľahčuje </w:t>
      </w:r>
      <w:proofErr w:type="spellStart"/>
      <w:r w:rsidRPr="0068616F">
        <w:t>konzistentnejšiu</w:t>
      </w:r>
      <w:proofErr w:type="spellEnd"/>
      <w:r w:rsidRPr="0068616F">
        <w:t xml:space="preserve"> mieru učenia rôznych funkcií, čím sa zvyšuje celková účinnosť a efektívnosť tréningu modelu.</w:t>
      </w:r>
    </w:p>
    <w:p w14:paraId="2A8E2A6F" w14:textId="77777777" w:rsidR="00AF0EFF" w:rsidRPr="0068616F" w:rsidRDefault="00AF0EFF" w:rsidP="00AF0EFF"/>
    <w:p w14:paraId="2AFEACDB" w14:textId="77777777" w:rsidR="00AF0EFF" w:rsidRPr="0068616F" w:rsidRDefault="00AF0EFF" w:rsidP="00AF0EFF">
      <w:r w:rsidRPr="0068616F">
        <w:t xml:space="preserve">Konverzia do odtieňov sivej je obzvlášť dôležitá v mnohých typoch lekárskeho zobrazovania, kde farba neprináša pridanú diagnostickú hodnotu. Konverzia obrazov do odtieňov sivej znižuje výpočtové nároky znížením </w:t>
      </w:r>
      <w:proofErr w:type="spellStart"/>
      <w:r w:rsidRPr="0068616F">
        <w:t>dimenzionality</w:t>
      </w:r>
      <w:proofErr w:type="spellEnd"/>
      <w:r w:rsidRPr="0068616F">
        <w:t xml:space="preserve"> údajov. To umožňuje modelu zamerať sa viac na štrukturálne rozdiely než na farebné rozdiely, čo je mimoriadne dôležité pri úlohách, ako je analýza röntgenových snímok a magnetickej rezonancie, kde sú štrukturálne detaily významnejšie než farba.</w:t>
      </w:r>
    </w:p>
    <w:p w14:paraId="073A20CF" w14:textId="77777777" w:rsidR="00AF0EFF" w:rsidRPr="0068616F" w:rsidRDefault="00AF0EFF" w:rsidP="00AF0EFF"/>
    <w:p w14:paraId="07EE1EC1" w14:textId="6BEF04C5" w:rsidR="0033777E" w:rsidRDefault="00AF0EFF" w:rsidP="002C2F37">
      <w:r w:rsidRPr="0068616F">
        <w:t>Tieto stratégie predbežného spracovania spoločne riešia potrebu štandardizácie aj výzvy, ktoré predstavuje prirodzená variabilita a zložitosť lekárskych obrazových údajov. Sú navrhnuté tak, aby dôkladne pripravili údaje a zabezpečili, že modely hlbokého učenia budú trénované na údajoch, ktoré sú čo najkonzistentnejšie a najinformatívnejšie.</w:t>
      </w:r>
    </w:p>
    <w:p w14:paraId="59CB6BAF" w14:textId="1A6564AF" w:rsidR="00AF0EFF" w:rsidRPr="0068616F" w:rsidRDefault="0033777E" w:rsidP="0033777E">
      <w:pPr>
        <w:spacing w:after="0" w:line="240" w:lineRule="auto"/>
        <w:ind w:firstLine="0"/>
        <w:jc w:val="left"/>
      </w:pPr>
      <w:r>
        <w:br w:type="page"/>
      </w:r>
    </w:p>
    <w:p w14:paraId="57EEF5DC" w14:textId="77777777" w:rsidR="00AF0EFF" w:rsidRPr="0068616F" w:rsidRDefault="00AF0EFF" w:rsidP="00AF0EFF">
      <w:pPr>
        <w:pStyle w:val="Heading2"/>
        <w:numPr>
          <w:ilvl w:val="1"/>
          <w:numId w:val="18"/>
        </w:numPr>
        <w:ind w:left="709" w:hanging="709"/>
      </w:pPr>
      <w:bookmarkStart w:id="69" w:name="_Toc166494369"/>
      <w:r w:rsidRPr="0068616F">
        <w:lastRenderedPageBreak/>
        <w:t>Stratégie rozšírenia údajov</w:t>
      </w:r>
      <w:bookmarkEnd w:id="69"/>
    </w:p>
    <w:p w14:paraId="055AE439" w14:textId="77777777" w:rsidR="00AF0EFF" w:rsidRPr="0068616F" w:rsidRDefault="00AF0EFF" w:rsidP="00AF0EFF">
      <w:r w:rsidRPr="0068616F">
        <w:t xml:space="preserve">Táto kapitola sa zaoberá významom rozšírenia údajov v strojovom učení, najmä v oblasti lekárskeho zobrazovania. Vysvetľuje, ako rôzne techniky rozšírenia údajov, ako sú geometrické transformácie, úpravy farieb a zavedenie šumu, podstatne zlepšujú robustnosť a zovšeobecnenie modelu. Umelým rozšírením </w:t>
      </w:r>
      <w:proofErr w:type="spellStart"/>
      <w:r w:rsidRPr="0068616F">
        <w:t>trénovacej</w:t>
      </w:r>
      <w:proofErr w:type="spellEnd"/>
      <w:r w:rsidRPr="0068616F">
        <w:t xml:space="preserve"> množiny údajov tieto metódy pomáhajú predchádzať nadmernému prispôsobovaniu a zabezpečujú, aby modely dokázali efektívne zvládnuť širokú škálu scenárov z reálneho sveta.</w:t>
      </w:r>
    </w:p>
    <w:p w14:paraId="0AF21662" w14:textId="77777777" w:rsidR="00AF0EFF" w:rsidRPr="0068616F" w:rsidRDefault="00AF0EFF" w:rsidP="00AF0EFF">
      <w:pPr>
        <w:pStyle w:val="Heading3"/>
        <w:numPr>
          <w:ilvl w:val="2"/>
          <w:numId w:val="18"/>
        </w:numPr>
        <w:ind w:left="709" w:hanging="709"/>
      </w:pPr>
      <w:bookmarkStart w:id="70" w:name="_Toc166494370"/>
      <w:r w:rsidRPr="0068616F">
        <w:t>Zdôvodnenie augmentácie</w:t>
      </w:r>
      <w:bookmarkEnd w:id="70"/>
    </w:p>
    <w:p w14:paraId="148AD9E0" w14:textId="4EB6587A" w:rsidR="00AF0EFF" w:rsidRPr="0068616F" w:rsidRDefault="00AF0EFF" w:rsidP="00E446FD">
      <w:r w:rsidRPr="0068616F">
        <w:t>Rozšírenie údajov je nevyhnutné v strojovom učení, najmä v lekárskom zobrazovaní, kde variabilita údajov a veľkosť súboru údajov významne ovplyvňujú výkonnosť modelu. Umelým rozšírením súboru údajov prostredníctvom rôznych transformácií sa zvyšuje robustnosť a zovšeobecniteľnosť modelu. Tento proces nielenže znižuje riziko nadmerného prispôsobenia, ale tiež zabezpečuje, že model dokáže efektívne spracovať širokú škálu scenárov z reálneho sveta.</w:t>
      </w:r>
      <w:r w:rsidR="00E446FD">
        <w:t xml:space="preserve"> </w:t>
      </w:r>
      <w:r w:rsidRPr="0068616F">
        <w:t>Použité typy rozšírenia sa môžu značne líšiť, pričom každý z nich slúži na špecifický účel pri zlepšovaní učenia modelu:</w:t>
      </w:r>
    </w:p>
    <w:p w14:paraId="2DD52CBC" w14:textId="77777777" w:rsidR="00AF0EFF" w:rsidRPr="0068616F" w:rsidRDefault="00AF0EFF" w:rsidP="00AF0EFF"/>
    <w:p w14:paraId="6621F146" w14:textId="77777777" w:rsidR="00AF0EFF" w:rsidRPr="0068616F" w:rsidRDefault="00AF0EFF" w:rsidP="00AF0EFF">
      <w:r w:rsidRPr="0068616F">
        <w:rPr>
          <w:i/>
          <w:iCs/>
        </w:rPr>
        <w:t>Geometrické transformácie</w:t>
      </w:r>
      <w:r w:rsidRPr="0068616F">
        <w:t>: Patria sem rotácie, otočenia, škálovanie a translácie. Takéto transformácie sú obzvlášť cenné pri lekárskom zobrazovaní, kde sa poloha objektov môže výrazne líšiť. Tým, že geometrické transformácie umožňujú modelu rozpoznávať prvky na snímkach bez ohľadu na ich orientáciu a mierku, pomáhajú zabezpečiť, aby diagnostická presnosť nebola ohrozená fyzickou prezentáciou snímky.</w:t>
      </w:r>
    </w:p>
    <w:p w14:paraId="3F32077C" w14:textId="77777777" w:rsidR="00AF0EFF" w:rsidRPr="0068616F" w:rsidRDefault="00AF0EFF" w:rsidP="00AF0EFF"/>
    <w:p w14:paraId="7D55FFF4" w14:textId="77777777" w:rsidR="00AF0EFF" w:rsidRPr="0068616F" w:rsidRDefault="00AF0EFF" w:rsidP="00AF0EFF">
      <w:r w:rsidRPr="0068616F">
        <w:rPr>
          <w:i/>
          <w:iCs/>
        </w:rPr>
        <w:t>Úpravy farieb</w:t>
      </w:r>
      <w:r w:rsidRPr="0068616F">
        <w:t xml:space="preserve">: Hoci sa v lekárskom zobrazovaní neuplatňujú vždy, úpravy farieb zohrávajú kľúčovú úlohu v špecifických oblastiach, ako sú dermatologické snímky alebo farebné </w:t>
      </w:r>
      <w:proofErr w:type="spellStart"/>
      <w:r w:rsidRPr="0068616F">
        <w:t>skeny</w:t>
      </w:r>
      <w:proofErr w:type="spellEnd"/>
      <w:r w:rsidRPr="0068616F">
        <w:t>. Úpravy, ako je jas, kontrast a vyrovnanie histogramu, môžu mať zásadný význam pre zvýšenie jasnosti obrazu, čo modelu uľahčí detekciu relevantných prvkov na snímkach.</w:t>
      </w:r>
    </w:p>
    <w:p w14:paraId="674920A9" w14:textId="77777777" w:rsidR="00AF0EFF" w:rsidRPr="0068616F" w:rsidRDefault="00AF0EFF" w:rsidP="00AF0EFF"/>
    <w:p w14:paraId="7B76D852" w14:textId="77777777" w:rsidR="00AF0EFF" w:rsidRPr="0068616F" w:rsidRDefault="00AF0EFF" w:rsidP="00AF0EFF">
      <w:r w:rsidRPr="0068616F">
        <w:rPr>
          <w:i/>
          <w:iCs/>
        </w:rPr>
        <w:t>Zavedenie šumu</w:t>
      </w:r>
      <w:r w:rsidRPr="0068616F">
        <w:t xml:space="preserve">: Pridanie syntetického šumu, ako je </w:t>
      </w:r>
      <w:proofErr w:type="spellStart"/>
      <w:r w:rsidRPr="0068616F">
        <w:t>Gaussov</w:t>
      </w:r>
      <w:proofErr w:type="spellEnd"/>
      <w:r w:rsidRPr="0068616F">
        <w:t xml:space="preserve"> šum alebo šum typu soľ a </w:t>
      </w:r>
      <w:proofErr w:type="spellStart"/>
      <w:r w:rsidRPr="0068616F">
        <w:t>peper</w:t>
      </w:r>
      <w:proofErr w:type="spellEnd"/>
      <w:r w:rsidRPr="0068616F">
        <w:t>, simuluje bežné artefakty, ktoré sa môžu vyskytovať v lekárskych snímkach. Tento typ rozšírenia trénuje model, aby sa zameral na relevantné prvky napriek prítomnosti šumu, čím sa zvyšuje jeho diagnostická presnosť v menej ideálnych podmienkach.</w:t>
      </w:r>
    </w:p>
    <w:p w14:paraId="723A6596" w14:textId="2716C0F1" w:rsidR="00AF0EFF" w:rsidRPr="0068616F" w:rsidRDefault="0033777E" w:rsidP="0033777E">
      <w:pPr>
        <w:spacing w:after="0" w:line="240" w:lineRule="auto"/>
        <w:ind w:firstLine="0"/>
        <w:jc w:val="left"/>
      </w:pPr>
      <w:r>
        <w:br w:type="page"/>
      </w:r>
    </w:p>
    <w:p w14:paraId="081A34F4" w14:textId="77777777" w:rsidR="00AF0EFF" w:rsidRPr="0068616F" w:rsidRDefault="00AF0EFF" w:rsidP="00AF0EFF">
      <w:r w:rsidRPr="0068616F">
        <w:lastRenderedPageBreak/>
        <w:t>Rozšírenie údajov sa ukazuje ako obzvlášť prospešné, keď súbor údajov ako celok alebo špecifické triedy v ňom majú obmedzené vzorky. Zvýšením efektívnej veľkosti trénovaného súboru údajov prostredníctvom týchto techník rozšírenia sa model učí zo širšieho a rozmanitejšieho súboru prezentovaných údajov. Tým sa znižuje tendencia modelu zapamätať si trénované údaje a zvyšuje sa jeho schopnosť zovšeobecňovať na nové, nepozorované údaje.</w:t>
      </w:r>
    </w:p>
    <w:p w14:paraId="706E3B85" w14:textId="77777777" w:rsidR="00AF0EFF" w:rsidRPr="0068616F" w:rsidRDefault="00AF0EFF" w:rsidP="00AF0EFF">
      <w:pPr>
        <w:pStyle w:val="Heading3"/>
        <w:numPr>
          <w:ilvl w:val="2"/>
          <w:numId w:val="18"/>
        </w:numPr>
        <w:ind w:left="709" w:hanging="709"/>
      </w:pPr>
      <w:bookmarkStart w:id="71" w:name="_Toc166494371"/>
      <w:r w:rsidRPr="0068616F">
        <w:t>Stratégie rozširovania údajov a ich vplyv na výkonnosť modelov</w:t>
      </w:r>
      <w:bookmarkEnd w:id="71"/>
    </w:p>
    <w:p w14:paraId="4FEE5713" w14:textId="77777777" w:rsidR="00AF0EFF" w:rsidRPr="0068616F" w:rsidRDefault="00AF0EFF" w:rsidP="00AF0EFF">
      <w:r w:rsidRPr="0068616F">
        <w:t xml:space="preserve">Rozšírenie údajov zohráva kľúčovú úlohu pri zlepšovaní schopnosti učenia a rozpoznávania modelov v lekárskom zobrazovaní. Tréningom s rozšírenými údajmi získavajú modely lepšie schopnosti zovšeobecňovania, vďaka čomu je menej pravdepodobné, že sa budú nadmerne prispôsobovať nuansám </w:t>
      </w:r>
      <w:proofErr w:type="spellStart"/>
      <w:r w:rsidRPr="0068616F">
        <w:t>trénovacej</w:t>
      </w:r>
      <w:proofErr w:type="spellEnd"/>
      <w:r w:rsidRPr="0068616F">
        <w:t xml:space="preserve"> množiny, a je pravdepodobnejšie, že budú presne fungovať v nových, neznámych súboroch údajov. To je obzvlášť dôležité v lekárskych aplikáciách, kde je nevyhnutný konzistentný výkon v rôznych klinických prostrediach. Okrem toho rozšírenie zavádza variabilitu, ktorá trénuje model, aby ignoroval irelevantné odchýlky vo vstupných údajoch, ako je šum alebo neštandardizovaná orientácia obrazu, čím sa zvyšuje robustnosť modelu. Takáto robustnosť je kľúčová pre klinické nasadenie, kde sa obrazy nemusia vždy prezentovať za ideálnych podmienok.</w:t>
      </w:r>
    </w:p>
    <w:p w14:paraId="058F5430" w14:textId="77777777" w:rsidR="00AF0EFF" w:rsidRPr="0068616F" w:rsidRDefault="00AF0EFF" w:rsidP="00AF0EFF"/>
    <w:p w14:paraId="42276FA7" w14:textId="275FED73" w:rsidR="00AF0EFF" w:rsidRPr="0068616F" w:rsidRDefault="00AF0EFF" w:rsidP="003E2AAE">
      <w:r w:rsidRPr="0068616F">
        <w:rPr>
          <w:u w:val="single"/>
        </w:rPr>
        <w:t>Konkrétne príklady a výhody:</w:t>
      </w:r>
    </w:p>
    <w:p w14:paraId="7DF321BF" w14:textId="77777777" w:rsidR="00AF0EFF" w:rsidRPr="0068616F" w:rsidRDefault="00AF0EFF" w:rsidP="00AF0EFF">
      <w:r w:rsidRPr="0068616F">
        <w:rPr>
          <w:i/>
          <w:iCs/>
        </w:rPr>
        <w:t>Rotácia a otočenie</w:t>
      </w:r>
      <w:r w:rsidRPr="0068616F">
        <w:t>: Tieto rozšírenia pomáhajú modelu naučiť sa rozpoznávať anatomické štruktúry z rôznych uhlov, čím sa zvyšuje presnosť a flexibilita modelu pri klinickej diagnostike.</w:t>
      </w:r>
    </w:p>
    <w:p w14:paraId="7362928C" w14:textId="77777777" w:rsidR="00AF0EFF" w:rsidRPr="0068616F" w:rsidRDefault="00AF0EFF" w:rsidP="00AF0EFF">
      <w:r w:rsidRPr="0068616F">
        <w:rPr>
          <w:i/>
          <w:iCs/>
        </w:rPr>
        <w:t>Šum</w:t>
      </w:r>
      <w:r w:rsidRPr="0068616F">
        <w:t>: Zavedenie šumu počas tréningu pripraví model na efektívnejšie spracovanie nekvalitných klinických snímok, čím sa zabezpečí spoľahlivosť aj za neoptimálnych podmienok.</w:t>
      </w:r>
    </w:p>
    <w:p w14:paraId="7A498A3C" w14:textId="42EF0D95" w:rsidR="00AF0EFF" w:rsidRPr="0068616F" w:rsidRDefault="0033777E" w:rsidP="0033777E">
      <w:pPr>
        <w:spacing w:after="0" w:line="240" w:lineRule="auto"/>
        <w:ind w:firstLine="0"/>
        <w:jc w:val="left"/>
      </w:pPr>
      <w:r>
        <w:br w:type="page"/>
      </w:r>
    </w:p>
    <w:p w14:paraId="7A3C9123" w14:textId="575959BA" w:rsidR="00AF0EFF" w:rsidRPr="0068616F" w:rsidRDefault="00AF0EFF" w:rsidP="003E2AAE">
      <w:r w:rsidRPr="0068616F">
        <w:lastRenderedPageBreak/>
        <w:t>Pri výbere konkrétnych techník rozšírenia sa výber často odôvodňuje na základe ich preukázanej účinnosti v predchádzajúcich štúdiách a ich relevantnosti pre typy lekárskych zobrazovacích údajov používaných vo výskume. Napríklad:</w:t>
      </w:r>
    </w:p>
    <w:p w14:paraId="0098E5A1" w14:textId="77777777" w:rsidR="00AF0EFF" w:rsidRPr="0068616F" w:rsidRDefault="00AF0EFF" w:rsidP="00AF0EFF">
      <w:r w:rsidRPr="0068616F">
        <w:rPr>
          <w:i/>
          <w:iCs/>
        </w:rPr>
        <w:t>Geometrické a šumové rozšírenia</w:t>
      </w:r>
      <w:r w:rsidRPr="0068616F">
        <w:t>: Tieto sa vyberajú pre ich schopnosť simulovať skutočné rozdiely v lekárskom zobrazovaní, ako je pohyb pacienta alebo rozdiely v zobrazovacej technológii. Tieto typy rozšírení pomáhajú zabezpečiť, aby model zvládol širokú škálu zobrazovacích podmienok.</w:t>
      </w:r>
    </w:p>
    <w:p w14:paraId="04ADF2FC" w14:textId="77777777" w:rsidR="00AF0EFF" w:rsidRPr="0068616F" w:rsidRDefault="00AF0EFF" w:rsidP="00AF0EFF">
      <w:r w:rsidRPr="0068616F">
        <w:rPr>
          <w:i/>
          <w:iCs/>
        </w:rPr>
        <w:t>Úpravy farieb</w:t>
      </w:r>
      <w:r w:rsidRPr="0068616F">
        <w:t>: Tieto sa vyberajú predovšetkým pre súbory údajov zahŕňajúce obrazy vo viditeľnom svetle, kde informácie o farbe môžu poskytnúť významnú diagnostickú hodnotu. Úpravy, ako je jas, kontrast a vyrovnanie histogramu, sú obzvlášť cenné pri zlepšovaní zistiteľnosti jemných znakov na snímkach.</w:t>
      </w:r>
    </w:p>
    <w:p w14:paraId="204F6872" w14:textId="77777777" w:rsidR="00AF0EFF" w:rsidRPr="0068616F" w:rsidRDefault="00AF0EFF" w:rsidP="00AF0EFF"/>
    <w:p w14:paraId="773729E6" w14:textId="05713578" w:rsidR="00AF0EFF" w:rsidRPr="0068616F" w:rsidRDefault="00AF0EFF" w:rsidP="0033777E">
      <w:r w:rsidRPr="0068616F">
        <w:t>Tieto rozširujúce stratégie spoločne nielenže pripravujú modely na zvládnutie rôznych obrazových podmienok, ale tiež významne prispievajú k celkovej účinnosti a spoľahlivosti lekárskej diagnostiky v reálnych aplikáciách.</w:t>
      </w:r>
    </w:p>
    <w:p w14:paraId="1A4F626B" w14:textId="77777777" w:rsidR="00AF0EFF" w:rsidRPr="0068616F" w:rsidRDefault="00AF0EFF" w:rsidP="00AF0EFF">
      <w:pPr>
        <w:pStyle w:val="Heading2"/>
        <w:numPr>
          <w:ilvl w:val="1"/>
          <w:numId w:val="18"/>
        </w:numPr>
        <w:ind w:left="709" w:hanging="709"/>
      </w:pPr>
      <w:bookmarkStart w:id="72" w:name="_Toc166494372"/>
      <w:r w:rsidRPr="0068616F">
        <w:t>Výber modelu</w:t>
      </w:r>
      <w:bookmarkEnd w:id="72"/>
    </w:p>
    <w:p w14:paraId="727F567E" w14:textId="77777777" w:rsidR="00AF0EFF" w:rsidRPr="0068616F" w:rsidRDefault="00AF0EFF" w:rsidP="00AF0EFF">
      <w:r w:rsidRPr="0068616F">
        <w:t>Výber vhodných modelov hlbokého učenia pre lekárske zobrazovanie je kľúčovým rozhodnutím, ktoré priamo ovplyvňuje účinnosť, efektivitu a praktickú použiteľnosť diagnostického nástroja. Vybrané modely musia vynikať architektonickými schopnosťami, výpočtovou efektívnosťou a musia mať overené výsledky v podobných aplikáciách.</w:t>
      </w:r>
    </w:p>
    <w:p w14:paraId="1A2625BF" w14:textId="77777777" w:rsidR="00AF0EFF" w:rsidRPr="0068616F" w:rsidRDefault="00AF0EFF" w:rsidP="00AF0EFF"/>
    <w:p w14:paraId="4482E189" w14:textId="09397F3F" w:rsidR="00AF0EFF" w:rsidRPr="0068616F" w:rsidRDefault="00AF0EFF" w:rsidP="00AF0EFF">
      <w:r w:rsidRPr="0068616F">
        <w:t>Modely sa vyberajú predovšetkým podľa ich schopnosti efektívne spracovať komplexné obrazové údaje, pričom sa kladie dôraz na vlastnosti, ako je hĺbka architektúry a špecializované vrstvy, napríklad konvolučné vrstvy, ktoré sú kľúčové pre extrakciu detailných vlastností potrebných na presnú diagnostiku. Modely musia tiež vykazovať vysokú výpočtovú účinnosť, aby sa zabezpečilo rýchle spracovanie v klinických prostrediach, kde je rozhodujúce rýchle rozhodovanie.</w:t>
      </w:r>
    </w:p>
    <w:p w14:paraId="0EDB39BA" w14:textId="55EB69FC" w:rsidR="00AF0EFF" w:rsidRPr="0068616F" w:rsidRDefault="0033777E" w:rsidP="0033777E">
      <w:pPr>
        <w:spacing w:after="0" w:line="240" w:lineRule="auto"/>
        <w:ind w:firstLine="0"/>
        <w:jc w:val="left"/>
      </w:pPr>
      <w:r>
        <w:br w:type="page"/>
      </w:r>
    </w:p>
    <w:p w14:paraId="32E94B19" w14:textId="77777777" w:rsidR="00AF0EFF" w:rsidRPr="0068616F" w:rsidRDefault="00AF0EFF" w:rsidP="00AF0EFF">
      <w:r w:rsidRPr="0068616F">
        <w:rPr>
          <w:u w:val="single"/>
        </w:rPr>
        <w:lastRenderedPageBreak/>
        <w:t>Kľúčové použité modely:</w:t>
      </w:r>
    </w:p>
    <w:p w14:paraId="3AF2C74A" w14:textId="77777777" w:rsidR="00AF0EFF" w:rsidRPr="0068616F" w:rsidRDefault="00AF0EFF" w:rsidP="00AF0EFF">
      <w:r w:rsidRPr="0068616F">
        <w:t xml:space="preserve">- </w:t>
      </w:r>
      <w:r w:rsidRPr="0068616F">
        <w:rPr>
          <w:i/>
          <w:iCs/>
        </w:rPr>
        <w:t>224x224 Optimálna veľkosť</w:t>
      </w:r>
      <w:r w:rsidRPr="0068616F">
        <w:t>:</w:t>
      </w:r>
    </w:p>
    <w:p w14:paraId="0ED4271F" w14:textId="77777777" w:rsidR="00AF0EFF" w:rsidRPr="0068616F" w:rsidRDefault="00AF0EFF" w:rsidP="00AF0EFF">
      <w:pPr>
        <w:pStyle w:val="ListParagraph"/>
        <w:numPr>
          <w:ilvl w:val="0"/>
          <w:numId w:val="24"/>
        </w:numPr>
        <w:spacing w:after="0" w:line="259" w:lineRule="auto"/>
        <w:jc w:val="left"/>
      </w:pPr>
      <w:r w:rsidRPr="0068616F">
        <w:t>VGG-19: Vyznačuje sa hlbokou architektúrou, ktorá je účinná pri podrobnej extrakcii funkcií.</w:t>
      </w:r>
    </w:p>
    <w:p w14:paraId="7BED7D71" w14:textId="77777777" w:rsidR="00AF0EFF" w:rsidRPr="0068616F" w:rsidRDefault="00AF0EFF" w:rsidP="00AF0EFF">
      <w:pPr>
        <w:pStyle w:val="ListParagraph"/>
        <w:numPr>
          <w:ilvl w:val="0"/>
          <w:numId w:val="24"/>
        </w:numPr>
        <w:spacing w:after="0" w:line="259" w:lineRule="auto"/>
        <w:jc w:val="left"/>
      </w:pPr>
      <w:r w:rsidRPr="0068616F">
        <w:t xml:space="preserve">Varianty siete </w:t>
      </w:r>
      <w:proofErr w:type="spellStart"/>
      <w:r w:rsidRPr="0068616F">
        <w:t>ResNet</w:t>
      </w:r>
      <w:proofErr w:type="spellEnd"/>
      <w:r w:rsidRPr="0068616F">
        <w:t xml:space="preserve"> (ResNet-50, ResNet-101, ResNet-152): Obsahujú zvyškové učenie na podporu hlbšieho tréningu siete, ktoré je nevyhnutné na komplexnú analýzu obrazu.</w:t>
      </w:r>
    </w:p>
    <w:p w14:paraId="60F24632" w14:textId="77777777" w:rsidR="00AF0EFF" w:rsidRPr="0068616F" w:rsidRDefault="00AF0EFF" w:rsidP="00AF0EFF">
      <w:pPr>
        <w:pStyle w:val="ListParagraph"/>
        <w:numPr>
          <w:ilvl w:val="0"/>
          <w:numId w:val="24"/>
        </w:numPr>
        <w:spacing w:after="0" w:line="259" w:lineRule="auto"/>
        <w:jc w:val="left"/>
      </w:pPr>
      <w:r w:rsidRPr="0068616F">
        <w:t xml:space="preserve">Varianty siete </w:t>
      </w:r>
      <w:proofErr w:type="spellStart"/>
      <w:r w:rsidRPr="0068616F">
        <w:t>DenseNet</w:t>
      </w:r>
      <w:proofErr w:type="spellEnd"/>
      <w:r w:rsidRPr="0068616F">
        <w:t xml:space="preserve"> (DenseNet-121, DenseNet-169, DenseNet-201): Využívajú husto pripojené vrstvy na efektívne využívanie parametrov a robustný prenos funkcií, čím optimalizujú výpočtové zdroje.</w:t>
      </w:r>
    </w:p>
    <w:p w14:paraId="2F7F1446" w14:textId="5A5E6441" w:rsidR="00AF0EFF" w:rsidRPr="0068616F" w:rsidRDefault="00AF0EFF" w:rsidP="0033777E">
      <w:pPr>
        <w:pStyle w:val="ListParagraph"/>
        <w:numPr>
          <w:ilvl w:val="0"/>
          <w:numId w:val="24"/>
        </w:numPr>
        <w:spacing w:after="0" w:line="259" w:lineRule="auto"/>
        <w:jc w:val="left"/>
      </w:pPr>
      <w:r w:rsidRPr="0068616F">
        <w:t xml:space="preserve">Varianty </w:t>
      </w:r>
      <w:proofErr w:type="spellStart"/>
      <w:r w:rsidRPr="0068616F">
        <w:t>EfficientNet</w:t>
      </w:r>
      <w:proofErr w:type="spellEnd"/>
      <w:r w:rsidRPr="0068616F">
        <w:t xml:space="preserve"> (EfficientNet-B0, EfficientNet-B1, EfficientNet-B2): Systematicky škálované na efektívne spracovanie rôznych rozlíšení obrazu.</w:t>
      </w:r>
    </w:p>
    <w:p w14:paraId="2C7EE501" w14:textId="77777777" w:rsidR="00AF0EFF" w:rsidRPr="0068616F" w:rsidRDefault="00AF0EFF" w:rsidP="00AF0EFF">
      <w:r w:rsidRPr="0068616F">
        <w:t xml:space="preserve">- </w:t>
      </w:r>
      <w:r w:rsidRPr="0068616F">
        <w:rPr>
          <w:i/>
          <w:iCs/>
        </w:rPr>
        <w:t>Optimálna veľkosť 299 × 299</w:t>
      </w:r>
      <w:r w:rsidRPr="0068616F">
        <w:t>:</w:t>
      </w:r>
    </w:p>
    <w:p w14:paraId="1B240FC9" w14:textId="77777777" w:rsidR="00AF0EFF" w:rsidRPr="0068616F" w:rsidRDefault="00AF0EFF" w:rsidP="00AF0EFF">
      <w:pPr>
        <w:pStyle w:val="ListParagraph"/>
        <w:numPr>
          <w:ilvl w:val="0"/>
          <w:numId w:val="25"/>
        </w:numPr>
        <w:spacing w:after="0" w:line="259" w:lineRule="auto"/>
        <w:jc w:val="left"/>
      </w:pPr>
      <w:r w:rsidRPr="0068616F">
        <w:t xml:space="preserve">InceptionResNetV2: Zlučuje architektúru </w:t>
      </w:r>
      <w:proofErr w:type="spellStart"/>
      <w:r w:rsidRPr="0068616F">
        <w:t>Inception</w:t>
      </w:r>
      <w:proofErr w:type="spellEnd"/>
      <w:r w:rsidRPr="0068616F">
        <w:t xml:space="preserve"> so zvyškovými pripojeniami, čím vyvažuje pokročilé možnosti učenia s výpočtovou efektívnosťou, ideálne pre obrazy s vyšším rozlíšením.</w:t>
      </w:r>
    </w:p>
    <w:p w14:paraId="517E633E" w14:textId="77777777" w:rsidR="00AF0EFF" w:rsidRPr="0068616F" w:rsidRDefault="00AF0EFF" w:rsidP="00AF0EFF">
      <w:pPr>
        <w:pStyle w:val="ListParagraph"/>
        <w:numPr>
          <w:ilvl w:val="0"/>
          <w:numId w:val="25"/>
        </w:numPr>
        <w:spacing w:after="0" w:line="259" w:lineRule="auto"/>
        <w:jc w:val="left"/>
      </w:pPr>
      <w:r w:rsidRPr="0068616F">
        <w:t xml:space="preserve">InceptionV3: Je známy svojou prevádzkovou účinnosťou a presnosťou pri vyšších rozlíšeniach, využíva sofistikované </w:t>
      </w:r>
      <w:proofErr w:type="spellStart"/>
      <w:r w:rsidRPr="0068616F">
        <w:t>konvolúcie</w:t>
      </w:r>
      <w:proofErr w:type="spellEnd"/>
      <w:r w:rsidRPr="0068616F">
        <w:t xml:space="preserve"> a stratégie redukcie rozmerov na optimalizáciu výpočtových nárokov.</w:t>
      </w:r>
    </w:p>
    <w:p w14:paraId="78B21777" w14:textId="77777777" w:rsidR="00AF0EFF" w:rsidRPr="0068616F" w:rsidRDefault="00AF0EFF" w:rsidP="00AF0EFF"/>
    <w:p w14:paraId="633B172E" w14:textId="77777777" w:rsidR="00AF0EFF" w:rsidRPr="0068616F" w:rsidRDefault="00AF0EFF" w:rsidP="00AF0EFF">
      <w:r w:rsidRPr="0068616F">
        <w:t>Tieto modely boli starostlivo vybrané s cieľom zvýšiť presnosť a efektívnosť analýzy medicínskych obrazov, pričom sa opierali o svoje osvedčené schopnosti spracúvať zložité obrazové údaje a inovatívne architektonické prvky, ktoré zabezpečujú prispôsobivosť a robustnosť v rôznych scenároch medicínskeho zobrazovania.</w:t>
      </w:r>
    </w:p>
    <w:p w14:paraId="6CF52FBA" w14:textId="77777777" w:rsidR="00AF0EFF" w:rsidRPr="0068616F" w:rsidRDefault="00AF0EFF" w:rsidP="00AF0EFF">
      <w:pPr>
        <w:pStyle w:val="Heading2"/>
        <w:numPr>
          <w:ilvl w:val="1"/>
          <w:numId w:val="18"/>
        </w:numPr>
        <w:ind w:left="709" w:hanging="709"/>
      </w:pPr>
      <w:bookmarkStart w:id="73" w:name="_Toc166494373"/>
      <w:r w:rsidRPr="0068616F">
        <w:t>Rámec hodnotenia</w:t>
      </w:r>
      <w:bookmarkEnd w:id="73"/>
    </w:p>
    <w:p w14:paraId="1534E19E" w14:textId="77777777" w:rsidR="00AF0EFF" w:rsidRPr="0068616F" w:rsidRDefault="00AF0EFF" w:rsidP="00AF0EFF">
      <w:r w:rsidRPr="0068616F">
        <w:t>V tejto kapitole sa uvádza dôležitosť výberu vhodných hodnotiacich ukazovateľov, ako sú presnosť, precíznosť, spätná väzba a skóre F1, ktoré sú rozhodujúce na meranie výkonnosti a zabezpečenie klinickej spoľahlivosti modelov lekárskeho zobrazovania. Opisuje sa v nej aj štruktúrovaná testovacia stratégia, ktorá rozdeľuje údaje na trénovaciu, validačnú a testovaciu sadu, čo umožňuje dôkladné ladenie modelu a validáciu s cieľom posúdiť, ako dobre model funguje v reálnych diagnostických scenároch.</w:t>
      </w:r>
    </w:p>
    <w:p w14:paraId="28C0255E" w14:textId="77777777" w:rsidR="00AF0EFF" w:rsidRPr="0068616F" w:rsidRDefault="00AF0EFF" w:rsidP="00AF0EFF">
      <w:pPr>
        <w:pStyle w:val="Heading3"/>
        <w:numPr>
          <w:ilvl w:val="2"/>
          <w:numId w:val="18"/>
        </w:numPr>
        <w:ind w:left="709" w:hanging="709"/>
      </w:pPr>
      <w:bookmarkStart w:id="74" w:name="_Toc166494374"/>
      <w:r w:rsidRPr="0068616F">
        <w:t>Hodnotiace parametre</w:t>
      </w:r>
      <w:bookmarkEnd w:id="74"/>
    </w:p>
    <w:p w14:paraId="685BBED0" w14:textId="79255500" w:rsidR="00AF0EFF" w:rsidRPr="0068616F" w:rsidRDefault="00AF0EFF" w:rsidP="0033777E">
      <w:r w:rsidRPr="0068616F">
        <w:t>Výber vhodných hodnotiacich ukazovateľov je rozhodujúci pre presný odhad výkonnosti vyvinutých metód v lekárskom zobrazovaní, čím sa zabezpečí, že spĺňajú klinické normy pre presnosť a reprodukovateľnosť. Presné metriky usmerňujú zlepšovanie modelov počas celého procesu vzdelávania a sú nevyhnutné pre klinickú validáciu.</w:t>
      </w:r>
    </w:p>
    <w:p w14:paraId="22B42554" w14:textId="77777777" w:rsidR="00AF0EFF" w:rsidRPr="0068616F" w:rsidRDefault="00AF0EFF" w:rsidP="00AF0EFF">
      <w:r w:rsidRPr="0068616F">
        <w:lastRenderedPageBreak/>
        <w:t>Presnosť meria celkový počet správnych predpovedí vykonaných modelom vo všetkých triedach, čo je nevyhnutné na monitorovanie a zlepšovanie krivky učenia modelu počas jeho vývoja. Precíznosť alebo pozitívna prediktívna hodnota udáva podiel správnych pozitívnych identifikácií vykonaných modelom, čo je rozhodujúce v lekárskych podmienkach, kde sú náklady na falošne pozitívne výsledky vysoké. Spätná väzba (</w:t>
      </w:r>
      <w:proofErr w:type="spellStart"/>
      <w:r w:rsidRPr="0068616F">
        <w:t>Recall</w:t>
      </w:r>
      <w:proofErr w:type="spellEnd"/>
      <w:r w:rsidRPr="0068616F">
        <w:t>), známa aj ako citlivosť, hodnotí schopnosť modelu zachytiť všetky relevantné prípady stavu, čím sa zabezpečí, že pri diagnostike sa nevynechajú žiadne kritické informácie. Skóre F1, harmonický priemer precíznosti a spätnej väzby, ponúka vyváženú mieru precíznosti a robustnosti modelu, čo je užitočné najmä v podmienkach s nevyváženými súbormi údajov.</w:t>
      </w:r>
    </w:p>
    <w:p w14:paraId="7408D357" w14:textId="77777777" w:rsidR="00AF0EFF" w:rsidRPr="0068616F" w:rsidRDefault="00AF0EFF" w:rsidP="00AF0EFF"/>
    <w:p w14:paraId="11A0A9EB" w14:textId="77777777" w:rsidR="00AF0EFF" w:rsidRPr="0068616F" w:rsidRDefault="00AF0EFF" w:rsidP="00AF0EFF">
      <w:r w:rsidRPr="0068616F">
        <w:t>Tieto metriky spoločne poskytujú komplexný rámec na posúdenie výkonnosti modelu, pričom podrobne opisujú výsledky pre každú triedu počas testovania a ponúkajú pohľad na schopnosť modelu efektívne zvládnuť rôzne zdravotné stavy.</w:t>
      </w:r>
    </w:p>
    <w:p w14:paraId="5BA352D8" w14:textId="159C604F" w:rsidR="00AF0EFF" w:rsidRPr="0068616F" w:rsidRDefault="00C62B21" w:rsidP="00AF0EFF">
      <w:pPr>
        <w:pStyle w:val="Heading3"/>
        <w:numPr>
          <w:ilvl w:val="2"/>
          <w:numId w:val="18"/>
        </w:numPr>
        <w:ind w:left="709" w:hanging="709"/>
      </w:pPr>
      <w:bookmarkStart w:id="75" w:name="_Toc166494375"/>
      <w:r w:rsidRPr="00C62B21">
        <w:t>Rozdelenie súboru údajov</w:t>
      </w:r>
      <w:bookmarkEnd w:id="75"/>
    </w:p>
    <w:p w14:paraId="23AE0455" w14:textId="77777777" w:rsidR="00AF0EFF" w:rsidRPr="0068616F" w:rsidRDefault="00AF0EFF" w:rsidP="00AF0EFF">
      <w:r w:rsidRPr="0068616F">
        <w:t xml:space="preserve">Na zabezpečenie spoľahlivého procesu hodnotenia, ktorý odráža reálne scenáre lekárskej diagnostiky, sú súbory údajov strategicky rozdelené do troch kľúčových sekcií. </w:t>
      </w:r>
    </w:p>
    <w:p w14:paraId="65E8FEE1" w14:textId="77777777" w:rsidR="00AF0EFF" w:rsidRPr="0068616F" w:rsidRDefault="00AF0EFF" w:rsidP="00AF0EFF"/>
    <w:p w14:paraId="3686DAF3" w14:textId="77777777" w:rsidR="00AF0EFF" w:rsidRPr="0068616F" w:rsidRDefault="00AF0EFF" w:rsidP="00AF0EFF">
      <w:proofErr w:type="spellStart"/>
      <w:r w:rsidRPr="0068616F">
        <w:t>Trénovacia</w:t>
      </w:r>
      <w:proofErr w:type="spellEnd"/>
      <w:r w:rsidRPr="0068616F">
        <w:t xml:space="preserve"> množina sa používa na počiatočné ladenie parametrov modelu - nastavenie váh a odchýlok počas niekoľkých iterácií s cieľom minimalizovať stratovú funkciu. Táto množina tvorí najväčšiu podmnožinu a poskytuje modelu podstatnú základňu na učenie sa rôznych vzorov a funkcií nevyhnutných na presnú diagnostiku.</w:t>
      </w:r>
    </w:p>
    <w:p w14:paraId="6E8A749E" w14:textId="77777777" w:rsidR="00AF0EFF" w:rsidRPr="0068616F" w:rsidRDefault="00AF0EFF" w:rsidP="00AF0EFF"/>
    <w:p w14:paraId="50A8B128" w14:textId="77777777" w:rsidR="00AF0EFF" w:rsidRPr="0068616F" w:rsidRDefault="00AF0EFF" w:rsidP="00AF0EFF">
      <w:r w:rsidRPr="0068616F">
        <w:t xml:space="preserve">Validačná množina zohráva kľúčovú úlohu pri ladení </w:t>
      </w:r>
      <w:proofErr w:type="spellStart"/>
      <w:r w:rsidRPr="0068616F">
        <w:t>hyperparametrov</w:t>
      </w:r>
      <w:proofErr w:type="spellEnd"/>
      <w:r w:rsidRPr="0068616F">
        <w:t xml:space="preserve"> modelu a implementácii mechanizmov včasného zastavenia, aby sa zabránilo nadmernému prispôsobeniu. Funguje ako dôležitý kontrolný bod, ktorý umožňuje zdokonaľovanie modelu v kontrolovanom prostredí, ktoré zabraňuje úniku informácií o testovacích údajoch. To pomáha zabezpečiť, aby sa zlepšenia dali zovšeobecniť a neboli optimalizované len pre trénované údaje.</w:t>
      </w:r>
    </w:p>
    <w:p w14:paraId="72A12AC3" w14:textId="77777777" w:rsidR="00AF0EFF" w:rsidRPr="0068616F" w:rsidRDefault="00AF0EFF" w:rsidP="00AF0EFF"/>
    <w:p w14:paraId="0CFE59A8" w14:textId="329700E4" w:rsidR="00AF0EFF" w:rsidRPr="0068616F" w:rsidRDefault="00AF0EFF" w:rsidP="0033777E">
      <w:r w:rsidRPr="0068616F">
        <w:t>Nakoniec, testovacia množina slúži ako definitívne kritérium na posúdenie toho, ako bude model fungovať v praktických scenároch. Využíva sa až po úplnom natrénovaní a overení modelu. Táto množina, ktorá obsahuje nové, neoverené údaje, je rozhodujúca pre konečné hodnotenie schopností modelu. Výkonnosť modelu sa hodnotí pomocou precíznosti, spätnej väzby a skóre F1 pre každú triedu, čo ponúka komplexný pohľad na jeho diagnostické schopnosti v rôznych zdravotných stavoch.</w:t>
      </w:r>
    </w:p>
    <w:p w14:paraId="0FA0CFBF" w14:textId="77777777" w:rsidR="00AF0EFF" w:rsidRPr="0068616F" w:rsidRDefault="00AF0EFF" w:rsidP="00AF0EFF">
      <w:pPr>
        <w:pStyle w:val="Heading1"/>
        <w:numPr>
          <w:ilvl w:val="0"/>
          <w:numId w:val="18"/>
        </w:numPr>
        <w:ind w:left="709" w:hanging="709"/>
      </w:pPr>
      <w:bookmarkStart w:id="76" w:name="_Toc166494376"/>
      <w:r w:rsidRPr="0068616F">
        <w:lastRenderedPageBreak/>
        <w:t>Implementácia</w:t>
      </w:r>
      <w:bookmarkEnd w:id="76"/>
    </w:p>
    <w:p w14:paraId="274E7CCC" w14:textId="77777777" w:rsidR="00AF0EFF" w:rsidRPr="0068616F" w:rsidRDefault="00AF0EFF" w:rsidP="00AF0EFF">
      <w:pPr>
        <w:pStyle w:val="Heading2"/>
        <w:numPr>
          <w:ilvl w:val="1"/>
          <w:numId w:val="18"/>
        </w:numPr>
        <w:ind w:left="709" w:hanging="709"/>
      </w:pPr>
      <w:bookmarkStart w:id="77" w:name="_Toc166494377"/>
      <w:r w:rsidRPr="0068616F">
        <w:t>Vykonávanie prípravy a rozširovania údajov</w:t>
      </w:r>
      <w:bookmarkEnd w:id="77"/>
    </w:p>
    <w:p w14:paraId="0916709C" w14:textId="77777777" w:rsidR="00AF0EFF" w:rsidRPr="0068616F" w:rsidRDefault="00AF0EFF" w:rsidP="00AF0EFF">
      <w:r w:rsidRPr="0068616F">
        <w:t>V tejto kapitole sa rozoberajú základné kroky súvisiace s prípravou lekárskych obrazových údajov na efektívne trénovanie modelov strojového učenia, ktoré zahŕňajú konverziu, zmenu veľkosti a normalizáciu obrázkov na zabezpečenie jednotnosti. Zahŕňa aj implementáciu rôznych techník rozšírenia údajov na zvýšenie robustnosti a zovšeobecnenia modelu. Tieto procesy zahŕňajú geometrické transformácie, úpravy šumu a rozmazania a úpravy farieb, čím sa zabezpečuje, aby modely mohli presne interpretovať lekárske snímky v rôznych podmienkach, ktoré sa vyskytujú v reálnom svete.</w:t>
      </w:r>
    </w:p>
    <w:p w14:paraId="3CEAC3A0" w14:textId="77777777" w:rsidR="00AF0EFF" w:rsidRPr="0068616F" w:rsidRDefault="00AF0EFF" w:rsidP="00AF0EFF">
      <w:pPr>
        <w:pStyle w:val="Heading3"/>
        <w:numPr>
          <w:ilvl w:val="2"/>
          <w:numId w:val="18"/>
        </w:numPr>
        <w:ind w:left="709" w:hanging="709"/>
      </w:pPr>
      <w:bookmarkStart w:id="78" w:name="_Toc166494378"/>
      <w:r w:rsidRPr="0068616F">
        <w:t>Implementácia predbežného spracovania</w:t>
      </w:r>
      <w:bookmarkEnd w:id="78"/>
    </w:p>
    <w:p w14:paraId="02BED09A" w14:textId="4214EBEB" w:rsidR="00846C4A" w:rsidRPr="0068616F" w:rsidRDefault="00AF0EFF" w:rsidP="00AC6FF8">
      <w:r w:rsidRPr="0068616F">
        <w:t>Správna príprava medicínskych zobrazovacích údajov je nevyhnutná na nácvik presných diagnostických modelov. To zahŕňa niekoľko kľúčových krokov na štandardizáciu snímok a zabezpečenie ich podoby, z ktorej sa počítačové modely môžu efektívne učiť.</w:t>
      </w:r>
    </w:p>
    <w:p w14:paraId="6E2F608A" w14:textId="77777777" w:rsidR="0011498A" w:rsidRPr="0068616F" w:rsidRDefault="0011498A" w:rsidP="00DC5897">
      <w:pPr>
        <w:pStyle w:val="Obrzek"/>
      </w:pPr>
      <w:r w:rsidRPr="0068616F">
        <w:lastRenderedPageBreak/>
        <mc:AlternateContent>
          <mc:Choice Requires="wps">
            <w:drawing>
              <wp:anchor distT="0" distB="0" distL="0" distR="0" simplePos="0" relativeHeight="251665408" behindDoc="0" locked="0" layoutInCell="1" allowOverlap="1" wp14:anchorId="41B1EF7F" wp14:editId="207C274E">
                <wp:simplePos x="0" y="0"/>
                <wp:positionH relativeFrom="column">
                  <wp:posOffset>2160905</wp:posOffset>
                </wp:positionH>
                <wp:positionV relativeFrom="paragraph">
                  <wp:posOffset>3028315</wp:posOffset>
                </wp:positionV>
                <wp:extent cx="3657600" cy="990720"/>
                <wp:effectExtent l="0" t="0" r="0" b="0"/>
                <wp:wrapSquare wrapText="bothSides"/>
                <wp:docPr id="7906518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990720"/>
                        </a:xfrm>
                        <a:prstGeom prst="rect">
                          <a:avLst/>
                        </a:prstGeom>
                        <a:solidFill>
                          <a:srgbClr val="FFFFFF"/>
                        </a:solidFill>
                        <a:ln w="9525">
                          <a:noFill/>
                          <a:miter lim="800000"/>
                          <a:headEnd/>
                          <a:tailEnd/>
                        </a:ln>
                      </wps:spPr>
                      <wps:txbx>
                        <w:txbxContent>
                          <w:p w14:paraId="31B3718B" w14:textId="04C6B02E" w:rsidR="0011498A" w:rsidRPr="0068616F" w:rsidRDefault="0011498A" w:rsidP="0011498A">
                            <w:pPr>
                              <w:ind w:firstLine="0"/>
                              <w:rPr>
                                <w:sz w:val="22"/>
                                <w:szCs w:val="20"/>
                              </w:rPr>
                            </w:pPr>
                            <w:r w:rsidRPr="0068616F">
                              <w:rPr>
                                <w:sz w:val="22"/>
                                <w:szCs w:val="20"/>
                              </w:rPr>
                              <w:t>Po konverzii do formátu PNG sa obrázky usporiadajú do jednoduchšieho systému priečinkov. Táto organizácia zjednodušuje proces vyhľadávania počas tréningu modelov, čím sa zvyšuje efektívnosť.</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1B1EF7F" id="_x0000_s1031" type="#_x0000_t202" style="position:absolute;left:0;text-align:left;margin-left:170.15pt;margin-top:238.45pt;width:4in;height:78pt;z-index:25166540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5YBEQIAAP0DAAAOAAAAZHJzL2Uyb0RvYy54bWysk99u2yAUxu8n7R0Q94udLEkb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" stroked="f">
                <v:textbox>
                  <w:txbxContent>
                    <w:p w14:paraId="31B3718B" w14:textId="04C6B02E" w:rsidR="0011498A" w:rsidRPr="0068616F" w:rsidRDefault="0011498A" w:rsidP="0011498A">
                      <w:pPr>
                        <w:ind w:firstLine="0"/>
                        <w:rPr>
                          <w:sz w:val="22"/>
                          <w:szCs w:val="20"/>
                        </w:rPr>
                      </w:pPr>
                      <w:r w:rsidRPr="0068616F">
                        <w:rPr>
                          <w:sz w:val="22"/>
                          <w:szCs w:val="20"/>
                        </w:rPr>
                        <w:t>Po konverzii do formátu PNG sa obrázky usporiadajú do jednoduchšieho systému priečinkov. Táto organizácia zjednodušuje proces vyhľadávania počas tréningu modelov, čím sa zvyšuje efektívnosť.</w:t>
                      </w:r>
                    </w:p>
                  </w:txbxContent>
                </v:textbox>
                <w10:wrap type="square"/>
              </v:shape>
            </w:pict>
          </mc:Fallback>
        </mc:AlternateContent>
      </w:r>
      <w:r w:rsidRPr="0068616F">
        <mc:AlternateContent>
          <mc:Choice Requires="wps">
            <w:drawing>
              <wp:anchor distT="0" distB="0" distL="0" distR="0" simplePos="0" relativeHeight="251663360" behindDoc="0" locked="0" layoutInCell="1" allowOverlap="1" wp14:anchorId="2F2A2B84" wp14:editId="157ABB9D">
                <wp:simplePos x="0" y="0"/>
                <wp:positionH relativeFrom="column">
                  <wp:posOffset>2160270</wp:posOffset>
                </wp:positionH>
                <wp:positionV relativeFrom="paragraph">
                  <wp:posOffset>1441450</wp:posOffset>
                </wp:positionV>
                <wp:extent cx="3657600" cy="1432440"/>
                <wp:effectExtent l="0" t="0" r="0" b="0"/>
                <wp:wrapSquare wrapText="bothSides"/>
                <wp:docPr id="86664718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1432440"/>
                        </a:xfrm>
                        <a:prstGeom prst="rect">
                          <a:avLst/>
                        </a:prstGeom>
                        <a:solidFill>
                          <a:srgbClr val="FFFFFF"/>
                        </a:solidFill>
                        <a:ln w="9525">
                          <a:noFill/>
                          <a:miter lim="800000"/>
                          <a:headEnd/>
                          <a:tailEnd/>
                        </a:ln>
                      </wps:spPr>
                      <wps:txbx>
                        <w:txbxContent>
                          <w:p w14:paraId="7B0AE9D7" w14:textId="37D7714E" w:rsidR="0011498A" w:rsidRPr="0068616F" w:rsidRDefault="0011498A" w:rsidP="0011498A">
                            <w:pPr>
                              <w:ind w:firstLine="0"/>
                              <w:rPr>
                                <w:sz w:val="22"/>
                                <w:szCs w:val="20"/>
                              </w:rPr>
                            </w:pPr>
                            <w:r w:rsidRPr="0068616F">
                              <w:rPr>
                                <w:sz w:val="22"/>
                                <w:szCs w:val="20"/>
                              </w:rPr>
                              <w:t>Každý obrázok sa zmenší na štandardnú veľkosť (napr. 224 × 224 alebo 299 × 299 pixelov), ktorá je potrebná pre konzistentnosť modelov strojového učenia. Normalizácia sa používa na zabezpečenie jednotného jasu a kontrastu, čo pomáha modelom pri rozpoznávaní štrukturálnych rozdielov, a nie rozdielov v osvetlení.</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2A2B84" id="_x0000_s1032" type="#_x0000_t202" style="position:absolute;left:0;text-align:left;margin-left:170.1pt;margin-top:113.5pt;width:4in;height:112.8pt;z-index:25166336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" stroked="f">
                <v:textbox>
                  <w:txbxContent>
                    <w:p w14:paraId="7B0AE9D7" w14:textId="37D7714E" w:rsidR="0011498A" w:rsidRPr="0068616F" w:rsidRDefault="0011498A" w:rsidP="0011498A">
                      <w:pPr>
                        <w:ind w:firstLine="0"/>
                        <w:rPr>
                          <w:sz w:val="22"/>
                          <w:szCs w:val="20"/>
                        </w:rPr>
                      </w:pPr>
                      <w:r w:rsidRPr="0068616F">
                        <w:rPr>
                          <w:sz w:val="22"/>
                          <w:szCs w:val="20"/>
                        </w:rPr>
                        <w:t>Každý obrázok sa zmenší na štandardnú veľkosť (napr. 224 × 224 alebo 299 × 299 pixelov), ktorá je potrebná pre konzistentnosť modelov strojového učenia. Normalizácia sa používa na zabezpečenie jednotného jasu a kontrastu, čo pomáha modelom pri rozpoznávaní štrukturálnych rozdielov, a nie rozdielov v osvetlení.</w:t>
                      </w:r>
                    </w:p>
                  </w:txbxContent>
                </v:textbox>
                <w10:wrap type="square"/>
              </v:shape>
            </w:pict>
          </mc:Fallback>
        </mc:AlternateContent>
      </w:r>
      <w:r w:rsidRPr="0068616F">
        <mc:AlternateContent>
          <mc:Choice Requires="wps">
            <w:drawing>
              <wp:anchor distT="0" distB="0" distL="0" distR="0" simplePos="0" relativeHeight="251667456" behindDoc="0" locked="0" layoutInCell="1" allowOverlap="1" wp14:anchorId="4E641B97" wp14:editId="55FC8C13">
                <wp:simplePos x="0" y="0"/>
                <wp:positionH relativeFrom="column">
                  <wp:posOffset>2160270</wp:posOffset>
                </wp:positionH>
                <wp:positionV relativeFrom="paragraph">
                  <wp:posOffset>4314190</wp:posOffset>
                </wp:positionV>
                <wp:extent cx="3657600" cy="1173600"/>
                <wp:effectExtent l="0" t="0" r="0" b="7620"/>
                <wp:wrapSquare wrapText="bothSides"/>
                <wp:docPr id="8151625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1173600"/>
                        </a:xfrm>
                        <a:prstGeom prst="rect">
                          <a:avLst/>
                        </a:prstGeom>
                        <a:solidFill>
                          <a:srgbClr val="FFFFFF"/>
                        </a:solidFill>
                        <a:ln w="9525">
                          <a:noFill/>
                          <a:miter lim="800000"/>
                          <a:headEnd/>
                          <a:tailEnd/>
                        </a:ln>
                      </wps:spPr>
                      <wps:txbx>
                        <w:txbxContent>
                          <w:p w14:paraId="39806FBA" w14:textId="1D400B70" w:rsidR="0011498A" w:rsidRPr="0068616F" w:rsidRDefault="0011498A" w:rsidP="0011498A">
                            <w:pPr>
                              <w:ind w:firstLine="0"/>
                              <w:rPr>
                                <w:sz w:val="22"/>
                                <w:szCs w:val="20"/>
                              </w:rPr>
                            </w:pPr>
                            <w:r w:rsidRPr="0068616F">
                              <w:rPr>
                                <w:sz w:val="22"/>
                                <w:szCs w:val="20"/>
                              </w:rPr>
                              <w:t>V prípadoch, keď sú farebné informácie zbytočné, ako napríklad röntgenové snímky alebo snímky MRI, sa obrázky konvertujú do odtieňov sivej. Tým sa znižuje zložitosť údajov a veľkosť súborov, urýchľuje sa proces trénovania a model sa zameriava na štrukturálne informáci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641B97" id="_x0000_s1033" type="#_x0000_t202" style="position:absolute;left:0;text-align:left;margin-left:170.1pt;margin-top:339.7pt;width:4in;height:92.4pt;z-index:251667456;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" stroked="f">
                <v:textbox>
                  <w:txbxContent>
                    <w:p w14:paraId="39806FBA" w14:textId="1D400B70" w:rsidR="0011498A" w:rsidRPr="0068616F" w:rsidRDefault="0011498A" w:rsidP="0011498A">
                      <w:pPr>
                        <w:ind w:firstLine="0"/>
                        <w:rPr>
                          <w:sz w:val="22"/>
                          <w:szCs w:val="20"/>
                        </w:rPr>
                      </w:pPr>
                      <w:r w:rsidRPr="0068616F">
                        <w:rPr>
                          <w:sz w:val="22"/>
                          <w:szCs w:val="20"/>
                        </w:rPr>
                        <w:t>V prípadoch, keď sú farebné informácie zbytočné, ako napríklad röntgenové snímky alebo snímky MRI, sa obrázky konvertujú do odtieňov sivej. Tým sa znižuje zložitosť údajov a veľkosť súborov, urýchľuje sa proces trénovania a model sa zameriava na štrukturálne informácie.</w:t>
                      </w:r>
                    </w:p>
                  </w:txbxContent>
                </v:textbox>
                <w10:wrap type="square"/>
              </v:shape>
            </w:pict>
          </mc:Fallback>
        </mc:AlternateContent>
      </w:r>
      <w:r w:rsidRPr="0068616F">
        <mc:AlternateContent>
          <mc:Choice Requires="wps">
            <w:drawing>
              <wp:anchor distT="0" distB="0" distL="0" distR="0" simplePos="0" relativeHeight="251661312" behindDoc="0" locked="0" layoutInCell="1" allowOverlap="1" wp14:anchorId="73084D5A" wp14:editId="2A157D75">
                <wp:simplePos x="0" y="0"/>
                <wp:positionH relativeFrom="column">
                  <wp:posOffset>2160270</wp:posOffset>
                </wp:positionH>
                <wp:positionV relativeFrom="paragraph">
                  <wp:posOffset>46990</wp:posOffset>
                </wp:positionV>
                <wp:extent cx="3657600" cy="117360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1173600"/>
                        </a:xfrm>
                        <a:prstGeom prst="rect">
                          <a:avLst/>
                        </a:prstGeom>
                        <a:solidFill>
                          <a:srgbClr val="FFFFFF"/>
                        </a:solidFill>
                        <a:ln w="9525">
                          <a:noFill/>
                          <a:miter lim="800000"/>
                          <a:headEnd/>
                          <a:tailEnd/>
                        </a:ln>
                      </wps:spPr>
                      <wps:txbx>
                        <w:txbxContent>
                          <w:p w14:paraId="071051CD" w14:textId="47BAE9BD" w:rsidR="00AC6FF8" w:rsidRPr="0068616F" w:rsidRDefault="0011498A" w:rsidP="0011498A">
                            <w:pPr>
                              <w:ind w:firstLine="0"/>
                              <w:rPr>
                                <w:sz w:val="22"/>
                                <w:szCs w:val="20"/>
                              </w:rPr>
                            </w:pPr>
                            <w:r w:rsidRPr="0068616F">
                              <w:rPr>
                                <w:sz w:val="22"/>
                                <w:szCs w:val="20"/>
                              </w:rPr>
                              <w:t>Lekárske obrázky sa pôvodne načítavajú z formátu DICOM, ktorý obsahuje rozsiahle metadáta. Extrahovaním iba obrazových údajov sa odstránia nepotrebné detaily, aby sa modely zamerali na vizuálne vzory. Tieto obrázky sa potom konvertujú do ľahšie ovládateľného formátu P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084D5A" id="_x0000_s1034" type="#_x0000_t202" style="position:absolute;left:0;text-align:left;margin-left:170.1pt;margin-top:3.7pt;width:4in;height:92.4pt;z-index:25166131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" stroked="f">
                <v:textbox>
                  <w:txbxContent>
                    <w:p w14:paraId="071051CD" w14:textId="47BAE9BD" w:rsidR="00AC6FF8" w:rsidRPr="0068616F" w:rsidRDefault="0011498A" w:rsidP="0011498A">
                      <w:pPr>
                        <w:ind w:firstLine="0"/>
                        <w:rPr>
                          <w:sz w:val="22"/>
                          <w:szCs w:val="20"/>
                        </w:rPr>
                      </w:pPr>
                      <w:r w:rsidRPr="0068616F">
                        <w:rPr>
                          <w:sz w:val="22"/>
                          <w:szCs w:val="20"/>
                        </w:rPr>
                        <w:t>Lekárske obrázky sa pôvodne načítavajú z formátu DICOM, ktorý obsahuje rozsiahle metadáta. Extrahovaním iba obrazových údajov sa odstránia nepotrebné detaily, aby sa modely zamerali na vizuálne vzory. Tieto obrázky sa potom konvertujú do ľahšie ovládateľného formátu PNG.</w:t>
                      </w:r>
                    </w:p>
                  </w:txbxContent>
                </v:textbox>
                <w10:wrap type="square"/>
              </v:shape>
            </w:pict>
          </mc:Fallback>
        </mc:AlternateContent>
      </w:r>
      <w:r w:rsidR="00AC6FF8" w:rsidRPr="00DC5897">
        <w:drawing>
          <wp:inline distT="0" distB="0" distL="0" distR="0" wp14:anchorId="008CE2B1" wp14:editId="4CF2D647">
            <wp:extent cx="1943100" cy="5204460"/>
            <wp:effectExtent l="0" t="0" r="0" b="0"/>
            <wp:docPr id="1792970203"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970203" name="Picture 11" descr="A screenshot of a cell phone&#10;&#10;Description automatically generated"/>
                    <pic:cNvPicPr/>
                  </pic:nvPicPr>
                  <pic:blipFill>
                    <a:blip r:embed="rId32"/>
                    <a:stretch>
                      <a:fillRect/>
                    </a:stretch>
                  </pic:blipFill>
                  <pic:spPr>
                    <a:xfrm>
                      <a:off x="0" y="0"/>
                      <a:ext cx="1943100" cy="5204460"/>
                    </a:xfrm>
                    <a:prstGeom prst="rect">
                      <a:avLst/>
                    </a:prstGeom>
                  </pic:spPr>
                </pic:pic>
              </a:graphicData>
            </a:graphic>
          </wp:inline>
        </w:drawing>
      </w:r>
    </w:p>
    <w:p w14:paraId="1B81721B" w14:textId="799BEBC6" w:rsidR="00AC6FF8" w:rsidRPr="0068616F" w:rsidRDefault="0011498A" w:rsidP="00DC5897">
      <w:pPr>
        <w:pStyle w:val="Caption"/>
        <w:jc w:val="left"/>
      </w:pPr>
      <w:bookmarkStart w:id="79" w:name="_Toc165912092"/>
      <w:bookmarkStart w:id="80" w:name="_Toc166333559"/>
      <w:bookmarkStart w:id="81" w:name="_Toc166360407"/>
      <w:bookmarkStart w:id="82" w:name="_Toc166360586"/>
      <w:r w:rsidRPr="0068616F">
        <w:t xml:space="preserve">Obrázok </w:t>
      </w:r>
      <w:r w:rsidRPr="0068616F">
        <w:fldChar w:fldCharType="begin"/>
      </w:r>
      <w:r w:rsidRPr="0068616F">
        <w:instrText xml:space="preserve"> SEQ Obrázok \* ARABIC </w:instrText>
      </w:r>
      <w:r w:rsidRPr="0068616F">
        <w:fldChar w:fldCharType="separate"/>
      </w:r>
      <w:r w:rsidR="00F61368">
        <w:rPr>
          <w:noProof/>
        </w:rPr>
        <w:t>12</w:t>
      </w:r>
      <w:r w:rsidRPr="0068616F">
        <w:fldChar w:fldCharType="end"/>
      </w:r>
      <w:r w:rsidRPr="0068616F">
        <w:t xml:space="preserve"> Kroky predspracovania zdroj: autor</w:t>
      </w:r>
      <w:bookmarkEnd w:id="79"/>
      <w:bookmarkEnd w:id="80"/>
      <w:bookmarkEnd w:id="81"/>
      <w:bookmarkEnd w:id="82"/>
    </w:p>
    <w:p w14:paraId="4A43D823" w14:textId="0509122B" w:rsidR="00AF0EFF" w:rsidRPr="0068616F" w:rsidRDefault="00AF0EFF" w:rsidP="00AF0EFF"/>
    <w:p w14:paraId="27C79FD7" w14:textId="79D1393E" w:rsidR="00AF0EFF" w:rsidRPr="0068616F" w:rsidRDefault="00AF0EFF" w:rsidP="00AF0EFF">
      <w:r w:rsidRPr="0068616F">
        <w:t>Tieto kroky predspracovania</w:t>
      </w:r>
      <w:r w:rsidR="0011498A" w:rsidRPr="0068616F">
        <w:t xml:space="preserve"> (Obr. 1</w:t>
      </w:r>
      <w:r w:rsidR="00F61368">
        <w:t>2</w:t>
      </w:r>
      <w:r w:rsidR="0011498A" w:rsidRPr="0068616F">
        <w:t>)</w:t>
      </w:r>
      <w:r w:rsidRPr="0068616F">
        <w:t xml:space="preserve"> automatizuje vlastný softvérový skript. Pomocou tohto skriptu</w:t>
      </w:r>
      <w:r w:rsidR="00AA7ACD">
        <w:t xml:space="preserve"> je</w:t>
      </w:r>
      <w:r w:rsidRPr="0068616F">
        <w:t xml:space="preserve"> zabezpeč</w:t>
      </w:r>
      <w:r w:rsidR="00AA7ACD">
        <w:t>ené</w:t>
      </w:r>
      <w:r w:rsidRPr="0068616F">
        <w:t>, aby sa s každým obrázkom v súbore údajov zaobchádzalo rovnakým spôsobom, čo je rozhodujúce pre spoľahlivosť modelov. Táto konzistentnosť pomáha eliminovať potenciálne skreslenia alebo chyby, ktoré by mohli vzniknúť pri ručnom spracovaní väčšieho súboru údajov.</w:t>
      </w:r>
    </w:p>
    <w:p w14:paraId="304BCEE0" w14:textId="77777777" w:rsidR="00AF0EFF" w:rsidRPr="0068616F" w:rsidRDefault="00AF0EFF" w:rsidP="00AF0EFF">
      <w:pPr>
        <w:pStyle w:val="Heading3"/>
        <w:numPr>
          <w:ilvl w:val="2"/>
          <w:numId w:val="18"/>
        </w:numPr>
        <w:ind w:left="709" w:hanging="709"/>
      </w:pPr>
      <w:bookmarkStart w:id="83" w:name="_Toc166494379"/>
      <w:r w:rsidRPr="0068616F">
        <w:t>Použité techniky augmentácie</w:t>
      </w:r>
      <w:bookmarkEnd w:id="83"/>
    </w:p>
    <w:p w14:paraId="565613E7" w14:textId="1078818C" w:rsidR="00AF0EFF" w:rsidRDefault="00AF0EFF" w:rsidP="0068616F">
      <w:r w:rsidRPr="0068616F">
        <w:t>Rozšírenie údajov je technika, ktorá sa používa na vytvorenie rozmanitejšieho súboru údajov umelou úpravou obrázkov. Tento proces pomáha modelom naučiť sa interpretovať lekárske snímky za rôznych podmienok, s ktorými sa môžu stretnúť v reálnom prostredí.</w:t>
      </w:r>
    </w:p>
    <w:p w14:paraId="2C1AE295" w14:textId="77777777" w:rsidR="0068616F" w:rsidRPr="0068616F" w:rsidRDefault="0068616F" w:rsidP="0068616F"/>
    <w:p w14:paraId="3F466174" w14:textId="5BA3981C" w:rsidR="00AF0EFF" w:rsidRPr="0068616F" w:rsidRDefault="004135E3" w:rsidP="0068616F">
      <w:r w:rsidRPr="0068616F">
        <w:rPr>
          <w:noProof/>
        </w:rPr>
        <w:lastRenderedPageBreak/>
        <mc:AlternateContent>
          <mc:Choice Requires="wpg">
            <w:drawing>
              <wp:anchor distT="0" distB="0" distL="114300" distR="114300" simplePos="0" relativeHeight="251659007" behindDoc="0" locked="0" layoutInCell="1" allowOverlap="1" wp14:anchorId="66CE0C81" wp14:editId="00D5EDEE">
                <wp:simplePos x="0" y="0"/>
                <wp:positionH relativeFrom="margin">
                  <wp:posOffset>-521335</wp:posOffset>
                </wp:positionH>
                <wp:positionV relativeFrom="paragraph">
                  <wp:posOffset>0</wp:posOffset>
                </wp:positionV>
                <wp:extent cx="6280785" cy="8671560"/>
                <wp:effectExtent l="0" t="0" r="5715" b="0"/>
                <wp:wrapTopAndBottom/>
                <wp:docPr id="1454901064" name="Group 2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6280785" cy="8671560"/>
                          <a:chOff x="0" y="0"/>
                          <a:chExt cx="5633085" cy="7942580"/>
                        </a:xfrm>
                      </wpg:grpSpPr>
                      <pic:pic xmlns:pic="http://schemas.openxmlformats.org/drawingml/2006/picture">
                        <pic:nvPicPr>
                          <pic:cNvPr id="1945978233" name="Picture 19"/>
                          <pic:cNvPicPr>
                            <a:picLocks noChangeAspect="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33085" cy="2522855"/>
                          </a:xfrm>
                          <a:prstGeom prst="rect">
                            <a:avLst/>
                          </a:prstGeom>
                          <a:noFill/>
                          <a:ln>
                            <a:noFill/>
                          </a:ln>
                        </pic:spPr>
                      </pic:pic>
                      <pic:pic xmlns:pic="http://schemas.openxmlformats.org/drawingml/2006/picture">
                        <pic:nvPicPr>
                          <pic:cNvPr id="260675159" name="Picture 20"/>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2714625"/>
                            <a:ext cx="5633085" cy="2522855"/>
                          </a:xfrm>
                          <a:prstGeom prst="rect">
                            <a:avLst/>
                          </a:prstGeom>
                          <a:noFill/>
                          <a:ln>
                            <a:noFill/>
                          </a:ln>
                        </pic:spPr>
                      </pic:pic>
                      <pic:pic xmlns:pic="http://schemas.openxmlformats.org/drawingml/2006/picture">
                        <pic:nvPicPr>
                          <pic:cNvPr id="1671755414" name="Picture 21"/>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0" y="5419725"/>
                            <a:ext cx="5633085" cy="2522855"/>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6AD4D7EB" id="Group 23" o:spid="_x0000_s1026" style="position:absolute;margin-left:-41.05pt;margin-top:0;width:494.55pt;height:682.8pt;z-index:251659007;mso-position-horizontal-relative:margin;mso-width-relative:margin;mso-height-relative:margin" coordsize="56330,794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">
                <o:lock v:ext="edit" aspectratio="t"/>
                <v:shape id="Picture 19" o:spid="_x0000_s1027" type="#_x0000_t75" style="position:absolute;width:56330;height:25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">
                  <v:imagedata r:id="rId36" o:title=""/>
                </v:shape>
                <v:shape id="Picture 20" o:spid="_x0000_s1028" type="#_x0000_t75" style="position:absolute;top:27146;width:56330;height:25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">
                  <v:imagedata r:id="rId37" o:title=""/>
                </v:shape>
                <v:shape id="Picture 21" o:spid="_x0000_s1029" type="#_x0000_t75" style="position:absolute;top:54197;width:56330;height:252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">
                  <v:imagedata r:id="rId38" o:title=""/>
                </v:shape>
                <w10:wrap type="topAndBottom" anchorx="margin"/>
              </v:group>
            </w:pict>
          </mc:Fallback>
        </mc:AlternateContent>
      </w:r>
      <w:r w:rsidRPr="0068616F">
        <w:rPr>
          <w:noProof/>
        </w:rPr>
        <mc:AlternateContent>
          <mc:Choice Requires="wps">
            <w:drawing>
              <wp:anchor distT="0" distB="0" distL="114300" distR="114300" simplePos="0" relativeHeight="251658751" behindDoc="1" locked="0" layoutInCell="1" allowOverlap="1" wp14:anchorId="640B78CA" wp14:editId="3539AE06">
                <wp:simplePos x="0" y="0"/>
                <wp:positionH relativeFrom="margin">
                  <wp:align>center</wp:align>
                </wp:positionH>
                <wp:positionV relativeFrom="paragraph">
                  <wp:posOffset>8649335</wp:posOffset>
                </wp:positionV>
                <wp:extent cx="6446520" cy="251460"/>
                <wp:effectExtent l="0" t="0" r="0" b="0"/>
                <wp:wrapNone/>
                <wp:docPr id="851361851" name="Text Box 1"/>
                <wp:cNvGraphicFramePr/>
                <a:graphic xmlns:a="http://schemas.openxmlformats.org/drawingml/2006/main">
                  <a:graphicData uri="http://schemas.microsoft.com/office/word/2010/wordprocessingShape">
                    <wps:wsp>
                      <wps:cNvSpPr txBox="1"/>
                      <wps:spPr>
                        <a:xfrm>
                          <a:off x="0" y="0"/>
                          <a:ext cx="6446520" cy="251460"/>
                        </a:xfrm>
                        <a:prstGeom prst="rect">
                          <a:avLst/>
                        </a:prstGeom>
                        <a:solidFill>
                          <a:prstClr val="white"/>
                        </a:solidFill>
                        <a:ln>
                          <a:noFill/>
                        </a:ln>
                      </wps:spPr>
                      <wps:txbx>
                        <w:txbxContent>
                          <w:p w14:paraId="7F2CD4D5" w14:textId="5077EA30" w:rsidR="0068616F" w:rsidRPr="0068616F" w:rsidRDefault="0068616F" w:rsidP="0068616F">
                            <w:pPr>
                              <w:pStyle w:val="Caption"/>
                              <w:rPr>
                                <w:noProof/>
                                <w:szCs w:val="22"/>
                              </w:rPr>
                            </w:pPr>
                            <w:bookmarkStart w:id="84" w:name="_Toc165912093"/>
                            <w:bookmarkStart w:id="85" w:name="_Toc166333560"/>
                            <w:bookmarkStart w:id="86" w:name="_Toc166360408"/>
                            <w:bookmarkStart w:id="87" w:name="_Toc166360587"/>
                            <w:r w:rsidRPr="0068616F">
                              <w:t xml:space="preserve">Obrázok </w:t>
                            </w:r>
                            <w:r w:rsidRPr="0068616F">
                              <w:fldChar w:fldCharType="begin"/>
                            </w:r>
                            <w:r w:rsidRPr="0068616F">
                              <w:instrText xml:space="preserve"> SEQ Obrázok \* ARABIC </w:instrText>
                            </w:r>
                            <w:r w:rsidRPr="0068616F">
                              <w:fldChar w:fldCharType="separate"/>
                            </w:r>
                            <w:r w:rsidR="00F61368">
                              <w:rPr>
                                <w:noProof/>
                              </w:rPr>
                              <w:t>13</w:t>
                            </w:r>
                            <w:r w:rsidRPr="0068616F">
                              <w:fldChar w:fldCharType="end"/>
                            </w:r>
                            <w:r w:rsidRPr="0068616F">
                              <w:t xml:space="preserve"> Techniky rozšírenia údajov</w:t>
                            </w:r>
                            <w:r>
                              <w:t xml:space="preserve"> zdroj: autor</w:t>
                            </w:r>
                            <w:bookmarkEnd w:id="84"/>
                            <w:bookmarkEnd w:id="85"/>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40B78CA" id="_x0000_s1035" type="#_x0000_t202" style="position:absolute;left:0;text-align:left;margin-left:0;margin-top:681.05pt;width:507.6pt;height:19.8pt;z-index:-251657729;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" stroked="f">
                <v:textbox inset="0,0,0,0">
                  <w:txbxContent>
                    <w:p w14:paraId="7F2CD4D5" w14:textId="5077EA30" w:rsidR="0068616F" w:rsidRPr="0068616F" w:rsidRDefault="0068616F" w:rsidP="0068616F">
                      <w:pPr>
                        <w:pStyle w:val="Caption"/>
                        <w:rPr>
                          <w:noProof/>
                          <w:szCs w:val="22"/>
                        </w:rPr>
                      </w:pPr>
                      <w:bookmarkStart w:id="90" w:name="_Toc165912093"/>
                      <w:bookmarkStart w:id="91" w:name="_Toc166333560"/>
                      <w:bookmarkStart w:id="92" w:name="_Toc166360408"/>
                      <w:bookmarkStart w:id="93" w:name="_Toc166360587"/>
                      <w:r w:rsidRPr="0068616F">
                        <w:t xml:space="preserve">Obrázok </w:t>
                      </w:r>
                      <w:r w:rsidRPr="0068616F">
                        <w:fldChar w:fldCharType="begin"/>
                      </w:r>
                      <w:r w:rsidRPr="0068616F">
                        <w:instrText xml:space="preserve"> SEQ Obrázok \* ARABIC </w:instrText>
                      </w:r>
                      <w:r w:rsidRPr="0068616F">
                        <w:fldChar w:fldCharType="separate"/>
                      </w:r>
                      <w:r w:rsidR="00F61368">
                        <w:rPr>
                          <w:noProof/>
                        </w:rPr>
                        <w:t>13</w:t>
                      </w:r>
                      <w:r w:rsidRPr="0068616F">
                        <w:fldChar w:fldCharType="end"/>
                      </w:r>
                      <w:r w:rsidRPr="0068616F">
                        <w:t xml:space="preserve"> Techniky rozšírenia údajov</w:t>
                      </w:r>
                      <w:r>
                        <w:t xml:space="preserve"> zdroj: autor</w:t>
                      </w:r>
                      <w:bookmarkEnd w:id="90"/>
                      <w:bookmarkEnd w:id="91"/>
                      <w:bookmarkEnd w:id="92"/>
                      <w:bookmarkEnd w:id="93"/>
                    </w:p>
                  </w:txbxContent>
                </v:textbox>
                <w10:wrap anchorx="margin"/>
              </v:shape>
            </w:pict>
          </mc:Fallback>
        </mc:AlternateContent>
      </w:r>
    </w:p>
    <w:p w14:paraId="0A15857F" w14:textId="3DEDBDF4" w:rsidR="00AF0EFF" w:rsidRDefault="00AF0EFF" w:rsidP="00AF0EFF"/>
    <w:p w14:paraId="3A35290C" w14:textId="65E8A51C" w:rsidR="0068616F" w:rsidRPr="0068616F" w:rsidRDefault="0068616F" w:rsidP="00AF0EFF">
      <w:r>
        <w:t>Boli použité tri rôzne</w:t>
      </w:r>
      <w:r w:rsidR="00775130">
        <w:t xml:space="preserve"> kategórie</w:t>
      </w:r>
      <w:r>
        <w:t xml:space="preserve"> techn</w:t>
      </w:r>
      <w:r w:rsidR="00775130">
        <w:t>ík</w:t>
      </w:r>
      <w:r>
        <w:t xml:space="preserve"> rozširovania údajov (Obr. 1</w:t>
      </w:r>
      <w:r w:rsidR="00F61368">
        <w:t>3</w:t>
      </w:r>
      <w:r>
        <w:t>)</w:t>
      </w:r>
    </w:p>
    <w:p w14:paraId="76AF1141" w14:textId="77777777" w:rsidR="00AF0EFF" w:rsidRPr="0068616F" w:rsidRDefault="00AF0EFF" w:rsidP="00AF0EFF">
      <w:r w:rsidRPr="0068616F">
        <w:t xml:space="preserve">Proces rozšírenia využíva robustný skript, ktorý tieto transformácie náhodne aplikuje na obrázky v súbore údajov. Táto náhodnosť zabezpečuje, že model sa príliš neprispôsobí špecifickým atribútom </w:t>
      </w:r>
      <w:proofErr w:type="spellStart"/>
      <w:r w:rsidRPr="0068616F">
        <w:t>trénovacej</w:t>
      </w:r>
      <w:proofErr w:type="spellEnd"/>
      <w:r w:rsidRPr="0068616F">
        <w:t xml:space="preserve"> množiny a môže sa dobre zovšeobecniť na nové, nevidené obrázky. Skript systematicky ukladá každý rozšírený obrázok s jedinečným identifikátorom, čím udržiava organizovaný a sledovateľný súbor údajov, ktorý zabezpečuje reprodukovateľnosť a systematické hodnotenie.</w:t>
      </w:r>
    </w:p>
    <w:p w14:paraId="3535ECB1" w14:textId="77777777" w:rsidR="00AF0EFF" w:rsidRPr="0068616F" w:rsidRDefault="00AF0EFF" w:rsidP="00AF0EFF">
      <w:pPr>
        <w:pStyle w:val="Heading2"/>
        <w:numPr>
          <w:ilvl w:val="1"/>
          <w:numId w:val="18"/>
        </w:numPr>
        <w:ind w:left="709" w:hanging="709"/>
      </w:pPr>
      <w:bookmarkStart w:id="88" w:name="_Toc166494380"/>
      <w:r w:rsidRPr="0068616F">
        <w:t>Spracovanie a delenie súborov údajov</w:t>
      </w:r>
      <w:bookmarkEnd w:id="88"/>
    </w:p>
    <w:p w14:paraId="70C6025D" w14:textId="77777777" w:rsidR="00AF0EFF" w:rsidRPr="0068616F" w:rsidRDefault="00AF0EFF" w:rsidP="00AF0EFF">
      <w:r w:rsidRPr="0068616F">
        <w:t>V tejto kapitole sú uvedené záverečné prípravy potrebné na zabezpečenie toho, aby bol súbor údajov pripravený na trénovanie modelu, vrátane dôkladných kontrol a používania súborov CSV na efektívnu správu údajov. Vysvetľuje sa v nej rozdelenie súboru údajov na trénovaciu, validačnú a testovaciu sadu s použitím prispôsobeného prístupu na riešenie jedinečných obmedzení, ako je obmedzená dostupnosť obrázkov pre určité triedy. Na zabezpečenie vyváženého rozdelenia vo všetkých segmentoch súboru údajov sa používa stratifikované vzorkovanie, čím sa zvyšuje výkonnosť modelu a spravodlivosť pri školení.</w:t>
      </w:r>
    </w:p>
    <w:p w14:paraId="77558F3C" w14:textId="77777777" w:rsidR="00AF0EFF" w:rsidRPr="0068616F" w:rsidRDefault="00AF0EFF" w:rsidP="00AF0EFF">
      <w:pPr>
        <w:pStyle w:val="Heading3"/>
        <w:numPr>
          <w:ilvl w:val="2"/>
          <w:numId w:val="18"/>
        </w:numPr>
        <w:ind w:left="709" w:hanging="709"/>
      </w:pPr>
      <w:bookmarkStart w:id="89" w:name="_Toc166494381"/>
      <w:r w:rsidRPr="0068616F">
        <w:t>Praktický prehľad a nastavenie súboru údajov</w:t>
      </w:r>
      <w:bookmarkEnd w:id="89"/>
    </w:p>
    <w:p w14:paraId="2864EEE7" w14:textId="77777777" w:rsidR="00AF0EFF" w:rsidRPr="0068616F" w:rsidRDefault="00AF0EFF" w:rsidP="00AF0EFF">
      <w:r w:rsidRPr="0068616F">
        <w:t>Po predbežnom spracovaní a rozšírení je nevyhnutné vykonať záverečné prípravy, aby bol súbor údajov plne pripravený na experimenty, čo je rozhodujúce pre uľahčenie bezproblémového trénovania modelu. Táto fáza zahŕňa záverečné kontroly a nastavenie súboru údajov.</w:t>
      </w:r>
    </w:p>
    <w:p w14:paraId="432DE25E" w14:textId="77777777" w:rsidR="00AF0EFF" w:rsidRPr="0068616F" w:rsidRDefault="00AF0EFF" w:rsidP="00AF0EFF"/>
    <w:p w14:paraId="525210CE" w14:textId="77777777" w:rsidR="00AF0EFF" w:rsidRPr="0068616F" w:rsidRDefault="00AF0EFF" w:rsidP="00AF0EFF">
      <w:r w:rsidRPr="0068616F">
        <w:t>Najprv sa vykonajú záverečné kontroly a konfigurácia. Všetky snímky, teraz už predspracované a rozšírené, sa starostlivo skontrolujú, aby sa zabezpečilo, že spĺňajú požadované normy kvality a formátu na trénovanie. To zahŕňa overenie, či sú rozlíšenia a formáty obrázkov konzistentné a správne zosúladené so vstupnými špecifikáciami modelu.</w:t>
      </w:r>
    </w:p>
    <w:p w14:paraId="315B94D1" w14:textId="77777777" w:rsidR="00AF0EFF" w:rsidRPr="0068616F" w:rsidRDefault="00AF0EFF" w:rsidP="00AF0EFF"/>
    <w:p w14:paraId="2168D192" w14:textId="77777777" w:rsidR="00AF0EFF" w:rsidRPr="0068616F" w:rsidRDefault="00AF0EFF" w:rsidP="00AF0EFF">
      <w:r w:rsidRPr="0068616F">
        <w:t>Ďalej pri efektívnom spracovaní súboru údajov zohráva kľúčovú úlohu správa súborov CSV. Súbory CSV sa využívajú na katalogizáciu podrobností, ako sú cesty k obrázkom a ich príslušné označenia. Tento systém uľahčuje systematický prístup k súboru údajov a manipuláciu s ním počas celého procesu školenia. Použitie súborov CSV zabezpečuje, že každý obrázok je presne označený a ľahko vyhľadateľný, čo výrazne zefektívňuje tréningový pracovný postup.</w:t>
      </w:r>
    </w:p>
    <w:p w14:paraId="4D3C97FE" w14:textId="77777777" w:rsidR="00AF0EFF" w:rsidRPr="0068616F" w:rsidRDefault="00AF0EFF" w:rsidP="00AF0EFF">
      <w:pPr>
        <w:pStyle w:val="Heading3"/>
        <w:numPr>
          <w:ilvl w:val="2"/>
          <w:numId w:val="18"/>
        </w:numPr>
        <w:ind w:left="709" w:hanging="709"/>
      </w:pPr>
      <w:bookmarkStart w:id="90" w:name="_Toc166494382"/>
      <w:r w:rsidRPr="0068616F">
        <w:lastRenderedPageBreak/>
        <w:t>Proces rozdelenia</w:t>
      </w:r>
      <w:bookmarkEnd w:id="90"/>
    </w:p>
    <w:p w14:paraId="289FCFD4" w14:textId="77777777" w:rsidR="00AF0EFF" w:rsidRPr="0068616F" w:rsidRDefault="00AF0EFF" w:rsidP="00AF0EFF">
      <w:r w:rsidRPr="0068616F">
        <w:t>Na efektívne trénovanie a overovanie modelov je nevyhnutné rozdeliť súbor údajov na trénovaciu, overovaciu a testovaciu množinu. Toto štruktúrované rozdelenie je rozhodujúce pre vyhodnocovanie modelov v kontrolovaných a nezaujatých podmienkach. Vzhľadom na jedinečné obmedzenia tohto súboru údajov, ako je napríklad obmedzená dostupnosť obrázkov pre určité triedy, bežné rozdelenie na 80 % trénovanie, 10 % validáciu a 10 % testovanie nie je vhodné. Namiesto toho sa na zabezpečenie spravodlivosti a efektívnosti tréningu používa prispôsobený prístup:</w:t>
      </w:r>
    </w:p>
    <w:p w14:paraId="15F4C8B7" w14:textId="77777777" w:rsidR="00AF0EFF" w:rsidRPr="0068616F" w:rsidRDefault="00AF0EFF" w:rsidP="00AF0EFF"/>
    <w:p w14:paraId="6AC4E002" w14:textId="77777777" w:rsidR="00AF0EFF" w:rsidRPr="0068616F" w:rsidRDefault="00AF0EFF" w:rsidP="00AF0EFF">
      <w:r w:rsidRPr="0068616F">
        <w:t>Rozdelenie súboru údajov zahŕňa pridelenie určitého počtu vzoriek pre každú triedu do testovacích a validačných súborov, čím sa zabezpečí, že aj nedostatočne zastúpené triedy budú primerane vyhodnotené a zmysluplne prispejú k procesu učenia modelu. Hoci sa nepoužíva štandardné percentuálne rozdelenie, väčšina údajov je stále určená pre trénovaciu množinu, aby poskytla spoľahlivý základ pre učenie. To je rozhodujúce pre rozvoj silných predikčných schopností.</w:t>
      </w:r>
    </w:p>
    <w:p w14:paraId="1DD28A2A" w14:textId="77777777" w:rsidR="00AF0EFF" w:rsidRPr="0068616F" w:rsidRDefault="00AF0EFF" w:rsidP="00AF0EFF"/>
    <w:p w14:paraId="310B3437" w14:textId="77777777" w:rsidR="00AF0EFF" w:rsidRDefault="00AF0EFF" w:rsidP="00AF0EFF">
      <w:r w:rsidRPr="0068616F">
        <w:t>Na dosiahnutie vyváženého rozdelenia sa používa stratifikované vzorkovanie, aby sa zabezpečilo, že každá množina - tréningová, validačná a testovacia - obsahuje reprezentatívny podiel každej triedy. Táto metóda je mimoriadne dôležitá pri spracovaní nevyvážených súborov údajov, pretože zabraňuje tomu, aby sa v modeli vyvinula zaujatosť voči častejšie zastúpeným triedam.</w:t>
      </w:r>
    </w:p>
    <w:p w14:paraId="64826926" w14:textId="77777777" w:rsidR="00435FE4" w:rsidRPr="0068616F" w:rsidRDefault="00435FE4" w:rsidP="00AF0EFF"/>
    <w:p w14:paraId="7570681E" w14:textId="77777777" w:rsidR="00AF0EFF" w:rsidRPr="0068616F" w:rsidRDefault="00AF0EFF" w:rsidP="00AF0EFF">
      <w:r w:rsidRPr="0068616F">
        <w:t>Na presné priradenie obrázkov do každého segmentu súboru údajov podľa konkrétnych čísel definovaných pre každú triedu sa využívajú automatizované skripty.</w:t>
      </w:r>
    </w:p>
    <w:p w14:paraId="745746B9" w14:textId="77777777" w:rsidR="00AF0EFF" w:rsidRPr="0068616F" w:rsidRDefault="00AF0EFF" w:rsidP="00AF0EFF">
      <w:pPr>
        <w:pStyle w:val="Heading2"/>
        <w:numPr>
          <w:ilvl w:val="1"/>
          <w:numId w:val="18"/>
        </w:numPr>
        <w:ind w:left="709" w:hanging="709"/>
      </w:pPr>
      <w:bookmarkStart w:id="91" w:name="_Toc166494383"/>
      <w:r w:rsidRPr="0068616F">
        <w:t>Modelový tréningový proces</w:t>
      </w:r>
      <w:bookmarkEnd w:id="91"/>
    </w:p>
    <w:p w14:paraId="534122EA" w14:textId="463E558C" w:rsidR="00AB43EE" w:rsidRDefault="00AF0EFF" w:rsidP="00AF0EFF">
      <w:r w:rsidRPr="0068616F">
        <w:t xml:space="preserve">Táto kapitola opisuje nastavenie a vykonávanie trénovania modelov pre aplikácie lekárskeho zobrazovania s využitím robustného hardvéru a rámcov hlbokého učenia, ako sú </w:t>
      </w:r>
      <w:proofErr w:type="spellStart"/>
      <w:r w:rsidRPr="0068616F">
        <w:t>TensorFlow</w:t>
      </w:r>
      <w:proofErr w:type="spellEnd"/>
      <w:r w:rsidRPr="0068616F">
        <w:t xml:space="preserve"> a </w:t>
      </w:r>
      <w:proofErr w:type="spellStart"/>
      <w:r w:rsidRPr="0068616F">
        <w:t>Keras</w:t>
      </w:r>
      <w:proofErr w:type="spellEnd"/>
      <w:r w:rsidRPr="0068616F">
        <w:t>, na efektívne zvládnutie výpočtovo náročných úloh. Podrobne opisuje rôzne architektúry CNN a stratégie trénovania vrátane používania vopred natrénovaných vrstiev a techník, ako je zmrazenie vrstiev a ich vynechanie, na zlepšenie generalizácie a zníženie nadmerného prispôsobovania.</w:t>
      </w:r>
    </w:p>
    <w:p w14:paraId="136FE203" w14:textId="37ACEB65" w:rsidR="00AF0EFF" w:rsidRPr="0068616F" w:rsidRDefault="00AB43EE" w:rsidP="00AB43EE">
      <w:pPr>
        <w:spacing w:after="0" w:line="240" w:lineRule="auto"/>
        <w:ind w:firstLine="0"/>
        <w:jc w:val="left"/>
      </w:pPr>
      <w:r>
        <w:br w:type="page"/>
      </w:r>
    </w:p>
    <w:p w14:paraId="04E540A8" w14:textId="77777777" w:rsidR="00AF0EFF" w:rsidRPr="0068616F" w:rsidRDefault="00AF0EFF" w:rsidP="00AF0EFF">
      <w:pPr>
        <w:pStyle w:val="Heading3"/>
        <w:numPr>
          <w:ilvl w:val="2"/>
          <w:numId w:val="18"/>
        </w:numPr>
        <w:ind w:left="709" w:hanging="709"/>
      </w:pPr>
      <w:bookmarkStart w:id="92" w:name="_Toc166494384"/>
      <w:r w:rsidRPr="0068616F">
        <w:lastRenderedPageBreak/>
        <w:t>Nastavenie tréningového prostredia</w:t>
      </w:r>
      <w:bookmarkEnd w:id="92"/>
    </w:p>
    <w:p w14:paraId="69EE11BE" w14:textId="77777777" w:rsidR="00AF0EFF" w:rsidRPr="0068616F" w:rsidRDefault="00AF0EFF" w:rsidP="00AF0EFF">
      <w:r w:rsidRPr="0068616F">
        <w:t xml:space="preserve">Pri tréningu sa využíva výkonný hardvér vrátane grafického procesora </w:t>
      </w:r>
      <w:proofErr w:type="spellStart"/>
      <w:r w:rsidRPr="0068616F">
        <w:t>Nvidia</w:t>
      </w:r>
      <w:proofErr w:type="spellEnd"/>
      <w:r w:rsidRPr="0068616F">
        <w:t xml:space="preserve"> </w:t>
      </w:r>
      <w:proofErr w:type="spellStart"/>
      <w:r w:rsidRPr="0068616F">
        <w:t>GeForce</w:t>
      </w:r>
      <w:proofErr w:type="spellEnd"/>
      <w:r w:rsidRPr="0068616F">
        <w:t xml:space="preserve"> RTX 3060 Laptop a procesora Intel i7 umiestneného v počítači ASUS TUF </w:t>
      </w:r>
      <w:proofErr w:type="spellStart"/>
      <w:r w:rsidRPr="0068616F">
        <w:t>Dash</w:t>
      </w:r>
      <w:proofErr w:type="spellEnd"/>
      <w:r w:rsidRPr="0068616F">
        <w:t xml:space="preserve"> F15 (2022). Táto zostava zabezpečuje efektívne zvládanie výpočtovo náročných úloh spojených s hlbokým učením. </w:t>
      </w:r>
      <w:proofErr w:type="spellStart"/>
      <w:r w:rsidRPr="0068616F">
        <w:t>TensorFlow</w:t>
      </w:r>
      <w:proofErr w:type="spellEnd"/>
      <w:r w:rsidRPr="0068616F">
        <w:t xml:space="preserve"> a </w:t>
      </w:r>
      <w:proofErr w:type="spellStart"/>
      <w:r w:rsidRPr="0068616F">
        <w:t>Keras</w:t>
      </w:r>
      <w:proofErr w:type="spellEnd"/>
      <w:r w:rsidRPr="0068616F">
        <w:t xml:space="preserve"> sú použité vďaka ich rozsiahlej podpore pre aplikácie hlbokého učenia, ktoré poskytujú flexibilné a výkonné nástroje na vývoj modelov.</w:t>
      </w:r>
    </w:p>
    <w:p w14:paraId="6D2BA660" w14:textId="77777777" w:rsidR="00AF0EFF" w:rsidRPr="0068616F" w:rsidRDefault="00AF0EFF" w:rsidP="00AF0EFF">
      <w:pPr>
        <w:pStyle w:val="Heading3"/>
        <w:numPr>
          <w:ilvl w:val="2"/>
          <w:numId w:val="18"/>
        </w:numPr>
        <w:ind w:left="709" w:hanging="709"/>
      </w:pPr>
      <w:bookmarkStart w:id="93" w:name="_Toc166494385"/>
      <w:r w:rsidRPr="0068616F">
        <w:t>Vykonávanie tréningu modelu</w:t>
      </w:r>
      <w:bookmarkEnd w:id="93"/>
    </w:p>
    <w:p w14:paraId="7790C9DC" w14:textId="06BD4BEC" w:rsidR="000325D5" w:rsidRPr="000325D5" w:rsidRDefault="00AF0EFF" w:rsidP="000325D5">
      <w:r w:rsidRPr="0068616F">
        <w:t>Používajú sa rôzne architektúry CNN</w:t>
      </w:r>
      <w:r w:rsidR="008E5329">
        <w:t xml:space="preserve"> </w:t>
      </w:r>
      <w:r w:rsidR="00DE4223">
        <w:t xml:space="preserve">upravené pre </w:t>
      </w:r>
      <w:proofErr w:type="spellStart"/>
      <w:r w:rsidR="002126DD">
        <w:t>viacznačkovú</w:t>
      </w:r>
      <w:proofErr w:type="spellEnd"/>
      <w:r w:rsidR="00DE4223">
        <w:t xml:space="preserve"> </w:t>
      </w:r>
      <w:r w:rsidR="002126DD">
        <w:t>klasifikáciu a doplnené viacerými vrstvami (Obr. 1</w:t>
      </w:r>
      <w:r w:rsidR="00B048E7">
        <w:t>4</w:t>
      </w:r>
      <w:r w:rsidR="002126DD">
        <w:t>)</w:t>
      </w:r>
      <w:r w:rsidRPr="0068616F">
        <w:t xml:space="preserve"> na základe ich overených schopností v úlohách rozpoznávania obrazu</w:t>
      </w:r>
      <w:r w:rsidR="002126DD">
        <w:t>.</w:t>
      </w:r>
    </w:p>
    <w:p w14:paraId="1CFEBAE6" w14:textId="5BD844D9" w:rsidR="000325D5" w:rsidRDefault="000325D5" w:rsidP="0024164F">
      <w:pPr>
        <w:pStyle w:val="Obrzek"/>
      </w:pPr>
      <w:r>
        <w:lastRenderedPageBreak/>
        <mc:AlternateContent>
          <mc:Choice Requires="wps">
            <w:drawing>
              <wp:anchor distT="45720" distB="45720" distL="114300" distR="114300" simplePos="0" relativeHeight="251675648" behindDoc="0" locked="0" layoutInCell="1" allowOverlap="1" wp14:anchorId="64380948" wp14:editId="09E8AC9A">
                <wp:simplePos x="0" y="0"/>
                <wp:positionH relativeFrom="column">
                  <wp:posOffset>1440180</wp:posOffset>
                </wp:positionH>
                <wp:positionV relativeFrom="paragraph">
                  <wp:posOffset>5538470</wp:posOffset>
                </wp:positionV>
                <wp:extent cx="4396105" cy="1404620"/>
                <wp:effectExtent l="0" t="0" r="4445" b="7620"/>
                <wp:wrapSquare wrapText="bothSides"/>
                <wp:docPr id="4017165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6105" cy="1404620"/>
                        </a:xfrm>
                        <a:prstGeom prst="rect">
                          <a:avLst/>
                        </a:prstGeom>
                        <a:solidFill>
                          <a:srgbClr val="FFFFFF"/>
                        </a:solidFill>
                        <a:ln w="9525">
                          <a:noFill/>
                          <a:miter lim="800000"/>
                          <a:headEnd/>
                          <a:tailEnd/>
                        </a:ln>
                      </wps:spPr>
                      <wps:txbx>
                        <w:txbxContent>
                          <w:p w14:paraId="488F372A" w14:textId="75BAB37D" w:rsidR="000325D5" w:rsidRPr="000325D5" w:rsidRDefault="000325D5" w:rsidP="000325D5">
                            <w:pPr>
                              <w:ind w:firstLine="0"/>
                              <w:rPr>
                                <w:sz w:val="22"/>
                                <w:szCs w:val="20"/>
                              </w:rPr>
                            </w:pPr>
                            <w:r w:rsidRPr="000325D5">
                              <w:rPr>
                                <w:sz w:val="22"/>
                                <w:szCs w:val="20"/>
                              </w:rPr>
                              <w:t>Táto vrstva sa používa na sploštenie vstupných údajov do jednorozmerného poľa na ich vstup do ďalšej vrstvy. Nemá vplyv na veľkosť dávky, ale je nevyhnutná, pretože umožňuje spracovanie výstupu z konvolučných vrstiev husto pripojenými vrstvami.</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380948" id="_x0000_s1036" type="#_x0000_t202" style="position:absolute;left:0;text-align:left;margin-left:113.4pt;margin-top:436.1pt;width:346.15pt;height:110.6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" stroked="f">
                <v:textbox style="mso-fit-shape-to-text:t">
                  <w:txbxContent>
                    <w:p w14:paraId="488F372A" w14:textId="75BAB37D" w:rsidR="000325D5" w:rsidRPr="000325D5" w:rsidRDefault="000325D5" w:rsidP="000325D5">
                      <w:pPr>
                        <w:ind w:firstLine="0"/>
                        <w:rPr>
                          <w:sz w:val="22"/>
                          <w:szCs w:val="20"/>
                        </w:rPr>
                      </w:pPr>
                      <w:r w:rsidRPr="000325D5">
                        <w:rPr>
                          <w:sz w:val="22"/>
                          <w:szCs w:val="20"/>
                        </w:rPr>
                        <w:t>Táto vrstva sa používa na sploštenie vstupných údajov do jednorozmerného poľa na ich vstup do ďalšej vrstvy. Nemá vplyv na veľkosť dávky, ale je nevyhnutná, pretože umožňuje spracovanie výstupu z konvolučných vrstiev husto pripojenými vrstvami.</w:t>
                      </w:r>
                    </w:p>
                  </w:txbxContent>
                </v:textbox>
                <w10:wrap type="square"/>
              </v:shape>
            </w:pict>
          </mc:Fallback>
        </mc:AlternateContent>
      </w:r>
      <w:r>
        <mc:AlternateContent>
          <mc:Choice Requires="wps">
            <w:drawing>
              <wp:anchor distT="45720" distB="45720" distL="114300" distR="114300" simplePos="0" relativeHeight="251673600" behindDoc="0" locked="0" layoutInCell="1" allowOverlap="1" wp14:anchorId="41FE39BA" wp14:editId="10BBA654">
                <wp:simplePos x="0" y="0"/>
                <wp:positionH relativeFrom="column">
                  <wp:posOffset>1440180</wp:posOffset>
                </wp:positionH>
                <wp:positionV relativeFrom="paragraph">
                  <wp:posOffset>3610610</wp:posOffset>
                </wp:positionV>
                <wp:extent cx="4396105" cy="1404620"/>
                <wp:effectExtent l="0" t="0" r="4445" b="1270"/>
                <wp:wrapSquare wrapText="bothSides"/>
                <wp:docPr id="12008776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6105" cy="1404620"/>
                        </a:xfrm>
                        <a:prstGeom prst="rect">
                          <a:avLst/>
                        </a:prstGeom>
                        <a:solidFill>
                          <a:srgbClr val="FFFFFF"/>
                        </a:solidFill>
                        <a:ln w="9525">
                          <a:noFill/>
                          <a:miter lim="800000"/>
                          <a:headEnd/>
                          <a:tailEnd/>
                        </a:ln>
                      </wps:spPr>
                      <wps:txbx>
                        <w:txbxContent>
                          <w:p w14:paraId="74865140" w14:textId="3B4CEF29" w:rsidR="000325D5" w:rsidRPr="000325D5" w:rsidRDefault="000325D5" w:rsidP="000325D5">
                            <w:pPr>
                              <w:ind w:firstLine="0"/>
                              <w:rPr>
                                <w:sz w:val="22"/>
                                <w:szCs w:val="20"/>
                              </w:rPr>
                            </w:pPr>
                            <w:r w:rsidRPr="000325D5">
                              <w:rPr>
                                <w:sz w:val="22"/>
                                <w:szCs w:val="20"/>
                              </w:rPr>
                              <w:t>Táto vrstva sa používa na zabránenie nadmernému prispôsobeniu a počas trénovania náhodne vynechávajú jednotky (spolu s ich spojeniami) z neurónovej siete. Tento proces pomáha, aby bol model menej citlivý na konkrétne váhy neurónov, čo vedie k všeobecnejšiemu modelu, ktorý lepšie funguje na nových, nevidených údajoc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1FE39BA" id="_x0000_s1037" type="#_x0000_t202" style="position:absolute;left:0;text-align:left;margin-left:113.4pt;margin-top:284.3pt;width:346.15pt;height:110.6pt;z-index:2516736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" stroked="f">
                <v:textbox style="mso-fit-shape-to-text:t">
                  <w:txbxContent>
                    <w:p w14:paraId="74865140" w14:textId="3B4CEF29" w:rsidR="000325D5" w:rsidRPr="000325D5" w:rsidRDefault="000325D5" w:rsidP="000325D5">
                      <w:pPr>
                        <w:ind w:firstLine="0"/>
                        <w:rPr>
                          <w:sz w:val="22"/>
                          <w:szCs w:val="20"/>
                        </w:rPr>
                      </w:pPr>
                      <w:r w:rsidRPr="000325D5">
                        <w:rPr>
                          <w:sz w:val="22"/>
                          <w:szCs w:val="20"/>
                        </w:rPr>
                        <w:t>Táto vrstva sa používa na zabránenie nadmernému prispôsobeniu a počas trénovania náhodne vynechávajú jednotky (spolu s ich spojeniami) z neurónovej siete. Tento proces pomáha, aby bol model menej citlivý na konkrétne váhy neurónov, čo vedie k všeobecnejšiemu modelu, ktorý lepšie funguje na nových, nevidených údajoch.</w:t>
                      </w:r>
                    </w:p>
                  </w:txbxContent>
                </v:textbox>
                <w10:wrap type="square"/>
              </v:shape>
            </w:pict>
          </mc:Fallback>
        </mc:AlternateContent>
      </w:r>
      <w:r>
        <mc:AlternateContent>
          <mc:Choice Requires="wps">
            <w:drawing>
              <wp:anchor distT="45720" distB="45720" distL="114300" distR="114300" simplePos="0" relativeHeight="251671552" behindDoc="0" locked="0" layoutInCell="1" allowOverlap="1" wp14:anchorId="2D4BCA87" wp14:editId="32B62524">
                <wp:simplePos x="0" y="0"/>
                <wp:positionH relativeFrom="column">
                  <wp:posOffset>1440180</wp:posOffset>
                </wp:positionH>
                <wp:positionV relativeFrom="paragraph">
                  <wp:posOffset>1676400</wp:posOffset>
                </wp:positionV>
                <wp:extent cx="4395960" cy="1404620"/>
                <wp:effectExtent l="0" t="0" r="5080" b="0"/>
                <wp:wrapSquare wrapText="bothSides"/>
                <wp:docPr id="99254577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5960" cy="1404620"/>
                        </a:xfrm>
                        <a:prstGeom prst="rect">
                          <a:avLst/>
                        </a:prstGeom>
                        <a:solidFill>
                          <a:srgbClr val="FFFFFF"/>
                        </a:solidFill>
                        <a:ln w="9525">
                          <a:noFill/>
                          <a:miter lim="800000"/>
                          <a:headEnd/>
                          <a:tailEnd/>
                        </a:ln>
                      </wps:spPr>
                      <wps:txbx>
                        <w:txbxContent>
                          <w:p w14:paraId="23F86075" w14:textId="37A96C86" w:rsidR="000325D5" w:rsidRPr="000325D5" w:rsidRDefault="000325D5" w:rsidP="000325D5">
                            <w:pPr>
                              <w:ind w:firstLine="0"/>
                              <w:rPr>
                                <w:sz w:val="22"/>
                                <w:szCs w:val="20"/>
                              </w:rPr>
                            </w:pPr>
                            <w:r w:rsidRPr="000325D5">
                              <w:rPr>
                                <w:sz w:val="22"/>
                                <w:szCs w:val="20"/>
                              </w:rPr>
                              <w:t>Táto vrstva je kľúčová pre učenie sa z funkcií získaných z vrstiev CNN. Husté vrstvy sú plne prepojené vrstvy neurónovej siete, kde je každý vstup prepojený s každým výstupom pomocou váh (spravidla nasledovaných skresleniami). Husté vrstvy pridávajú modelu dôležitú úroveň zložitosti a schopnosti učenia. Sú miestom, kde má neurónová sieť schopnosť učiť sa hlboko komplexné vzory v údajoch.</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D4BCA87" id="_x0000_s1038" type="#_x0000_t202" style="position:absolute;left:0;text-align:left;margin-left:113.4pt;margin-top:132pt;width:346.15pt;height:110.6pt;z-index:25167155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" stroked="f">
                <v:textbox style="mso-fit-shape-to-text:t">
                  <w:txbxContent>
                    <w:p w14:paraId="23F86075" w14:textId="37A96C86" w:rsidR="000325D5" w:rsidRPr="000325D5" w:rsidRDefault="000325D5" w:rsidP="000325D5">
                      <w:pPr>
                        <w:ind w:firstLine="0"/>
                        <w:rPr>
                          <w:sz w:val="22"/>
                          <w:szCs w:val="20"/>
                        </w:rPr>
                      </w:pPr>
                      <w:r w:rsidRPr="000325D5">
                        <w:rPr>
                          <w:sz w:val="22"/>
                          <w:szCs w:val="20"/>
                        </w:rPr>
                        <w:t>Táto vrstva je kľúčová pre učenie sa z funkcií získaných z vrstiev CNN. Husté vrstvy sú plne prepojené vrstvy neurónovej siete, kde je každý vstup prepojený s každým výstupom pomocou váh (spravidla nasledovaných skresleniami). Husté vrstvy pridávajú modelu dôležitú úroveň zložitosti a schopnosti učenia. Sú miestom, kde má neurónová sieť schopnosť učiť sa hlboko komplexné vzory v údajoch.</w:t>
                      </w:r>
                    </w:p>
                  </w:txbxContent>
                </v:textbox>
                <w10:wrap type="square"/>
              </v:shape>
            </w:pict>
          </mc:Fallback>
        </mc:AlternateContent>
      </w:r>
      <w:r>
        <mc:AlternateContent>
          <mc:Choice Requires="wps">
            <w:drawing>
              <wp:anchor distT="45720" distB="45720" distL="114300" distR="114300" simplePos="0" relativeHeight="251669504" behindDoc="0" locked="0" layoutInCell="1" allowOverlap="1" wp14:anchorId="3B98B24E" wp14:editId="5496A7F4">
                <wp:simplePos x="0" y="0"/>
                <wp:positionH relativeFrom="column">
                  <wp:posOffset>1440180</wp:posOffset>
                </wp:positionH>
                <wp:positionV relativeFrom="paragraph">
                  <wp:posOffset>0</wp:posOffset>
                </wp:positionV>
                <wp:extent cx="4395960" cy="1404620"/>
                <wp:effectExtent l="0" t="0" r="5080" b="0"/>
                <wp:wrapSquare wrapText="bothSides"/>
                <wp:docPr id="17766504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95960" cy="1404620"/>
                        </a:xfrm>
                        <a:prstGeom prst="rect">
                          <a:avLst/>
                        </a:prstGeom>
                        <a:solidFill>
                          <a:srgbClr val="FFFFFF"/>
                        </a:solidFill>
                        <a:ln w="9525">
                          <a:noFill/>
                          <a:miter lim="800000"/>
                          <a:headEnd/>
                          <a:tailEnd/>
                        </a:ln>
                      </wps:spPr>
                      <wps:txbx>
                        <w:txbxContent>
                          <w:p w14:paraId="19C15605" w14:textId="0411F19E" w:rsidR="000325D5" w:rsidRPr="000325D5" w:rsidRDefault="000325D5" w:rsidP="000325D5">
                            <w:pPr>
                              <w:ind w:firstLine="0"/>
                              <w:rPr>
                                <w:sz w:val="22"/>
                                <w:szCs w:val="20"/>
                              </w:rPr>
                            </w:pPr>
                            <w:r w:rsidRPr="000325D5">
                              <w:rPr>
                                <w:sz w:val="22"/>
                                <w:szCs w:val="20"/>
                              </w:rPr>
                              <w:t xml:space="preserve">V závislosti od architektúry (napr. </w:t>
                            </w:r>
                            <w:r w:rsidRPr="000325D5">
                              <w:rPr>
                                <w:sz w:val="22"/>
                                <w:szCs w:val="20"/>
                              </w:rPr>
                              <w:t>DenseNet, ResNet, EfficientNet</w:t>
                            </w:r>
                            <w:r w:rsidR="002126DD">
                              <w:rPr>
                                <w:sz w:val="22"/>
                                <w:szCs w:val="20"/>
                              </w:rPr>
                              <w:t xml:space="preserve"> a ďalšie</w:t>
                            </w:r>
                            <w:r w:rsidRPr="000325D5">
                              <w:rPr>
                                <w:sz w:val="22"/>
                                <w:szCs w:val="20"/>
                              </w:rPr>
                              <w:t>) sa počiatočné konvolučné vrstvy často vopred trénujú na veľkých súboroch údajov, ako je ImageNe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B98B24E" id="_x0000_s1039" type="#_x0000_t202" style="position:absolute;left:0;text-align:left;margin-left:113.4pt;margin-top:0;width:346.15pt;height:110.6pt;z-index:25166950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" stroked="f">
                <v:textbox style="mso-fit-shape-to-text:t">
                  <w:txbxContent>
                    <w:p w14:paraId="19C15605" w14:textId="0411F19E" w:rsidR="000325D5" w:rsidRPr="000325D5" w:rsidRDefault="000325D5" w:rsidP="000325D5">
                      <w:pPr>
                        <w:ind w:firstLine="0"/>
                        <w:rPr>
                          <w:sz w:val="22"/>
                          <w:szCs w:val="20"/>
                        </w:rPr>
                      </w:pPr>
                      <w:r w:rsidRPr="000325D5">
                        <w:rPr>
                          <w:sz w:val="22"/>
                          <w:szCs w:val="20"/>
                        </w:rPr>
                        <w:t xml:space="preserve">V závislosti od architektúry (napr. </w:t>
                      </w:r>
                      <w:proofErr w:type="spellStart"/>
                      <w:r w:rsidRPr="000325D5">
                        <w:rPr>
                          <w:sz w:val="22"/>
                          <w:szCs w:val="20"/>
                        </w:rPr>
                        <w:t>DenseNet</w:t>
                      </w:r>
                      <w:proofErr w:type="spellEnd"/>
                      <w:r w:rsidRPr="000325D5">
                        <w:rPr>
                          <w:sz w:val="22"/>
                          <w:szCs w:val="20"/>
                        </w:rPr>
                        <w:t xml:space="preserve">, </w:t>
                      </w:r>
                      <w:proofErr w:type="spellStart"/>
                      <w:r w:rsidRPr="000325D5">
                        <w:rPr>
                          <w:sz w:val="22"/>
                          <w:szCs w:val="20"/>
                        </w:rPr>
                        <w:t>ResNet</w:t>
                      </w:r>
                      <w:proofErr w:type="spellEnd"/>
                      <w:r w:rsidRPr="000325D5">
                        <w:rPr>
                          <w:sz w:val="22"/>
                          <w:szCs w:val="20"/>
                        </w:rPr>
                        <w:t xml:space="preserve">, </w:t>
                      </w:r>
                      <w:proofErr w:type="spellStart"/>
                      <w:r w:rsidRPr="000325D5">
                        <w:rPr>
                          <w:sz w:val="22"/>
                          <w:szCs w:val="20"/>
                        </w:rPr>
                        <w:t>EfficientNet</w:t>
                      </w:r>
                      <w:proofErr w:type="spellEnd"/>
                      <w:r w:rsidR="002126DD">
                        <w:rPr>
                          <w:sz w:val="22"/>
                          <w:szCs w:val="20"/>
                        </w:rPr>
                        <w:t xml:space="preserve"> a ďalšie</w:t>
                      </w:r>
                      <w:r w:rsidRPr="000325D5">
                        <w:rPr>
                          <w:sz w:val="22"/>
                          <w:szCs w:val="20"/>
                        </w:rPr>
                        <w:t xml:space="preserve">) sa počiatočné konvolučné vrstvy často vopred trénujú na veľkých súboroch údajov, ako je </w:t>
                      </w:r>
                      <w:proofErr w:type="spellStart"/>
                      <w:r w:rsidRPr="000325D5">
                        <w:rPr>
                          <w:sz w:val="22"/>
                          <w:szCs w:val="20"/>
                        </w:rPr>
                        <w:t>ImageNet</w:t>
                      </w:r>
                      <w:proofErr w:type="spellEnd"/>
                      <w:r w:rsidRPr="000325D5">
                        <w:rPr>
                          <w:sz w:val="22"/>
                          <w:szCs w:val="20"/>
                        </w:rPr>
                        <w:t>.</w:t>
                      </w:r>
                    </w:p>
                  </w:txbxContent>
                </v:textbox>
                <w10:wrap type="square"/>
              </v:shape>
            </w:pict>
          </mc:Fallback>
        </mc:AlternateContent>
      </w:r>
      <w:r w:rsidRPr="0024164F">
        <w:drawing>
          <wp:inline distT="0" distB="0" distL="0" distR="0" wp14:anchorId="43C483FF" wp14:editId="5342CC5D">
            <wp:extent cx="1318260" cy="6314440"/>
            <wp:effectExtent l="0" t="0" r="0" b="0"/>
            <wp:docPr id="1796247134" name="Picture 13" descr="A black and whit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6247134" name="Picture 13" descr="A black and white rectangle&#10;&#10;Description automatically generated"/>
                    <pic:cNvPicPr/>
                  </pic:nvPicPr>
                  <pic:blipFill>
                    <a:blip r:embed="rId39"/>
                    <a:stretch>
                      <a:fillRect/>
                    </a:stretch>
                  </pic:blipFill>
                  <pic:spPr>
                    <a:xfrm>
                      <a:off x="0" y="0"/>
                      <a:ext cx="1323042" cy="6337346"/>
                    </a:xfrm>
                    <a:prstGeom prst="rect">
                      <a:avLst/>
                    </a:prstGeom>
                  </pic:spPr>
                </pic:pic>
              </a:graphicData>
            </a:graphic>
          </wp:inline>
        </w:drawing>
      </w:r>
    </w:p>
    <w:p w14:paraId="59FBE326" w14:textId="27852356" w:rsidR="000325D5" w:rsidRPr="0068616F" w:rsidRDefault="000325D5" w:rsidP="000325D5">
      <w:pPr>
        <w:pStyle w:val="Caption"/>
        <w:jc w:val="left"/>
      </w:pPr>
      <w:bookmarkStart w:id="94" w:name="_Toc165912094"/>
      <w:bookmarkStart w:id="95" w:name="_Toc166333561"/>
      <w:bookmarkStart w:id="96" w:name="_Toc166360409"/>
      <w:bookmarkStart w:id="97" w:name="_Toc166360588"/>
      <w:r>
        <w:t xml:space="preserve">Obrázok </w:t>
      </w:r>
      <w:r>
        <w:fldChar w:fldCharType="begin"/>
      </w:r>
      <w:r>
        <w:instrText xml:space="preserve"> SEQ Obrázok \* ARABIC </w:instrText>
      </w:r>
      <w:r>
        <w:fldChar w:fldCharType="separate"/>
      </w:r>
      <w:r w:rsidR="00F61368">
        <w:rPr>
          <w:noProof/>
        </w:rPr>
        <w:t>14</w:t>
      </w:r>
      <w:r>
        <w:fldChar w:fldCharType="end"/>
      </w:r>
      <w:r>
        <w:t xml:space="preserve"> Architektúra vrstiev CNN modelu zdroj: autor</w:t>
      </w:r>
      <w:bookmarkEnd w:id="94"/>
      <w:bookmarkEnd w:id="95"/>
      <w:bookmarkEnd w:id="96"/>
      <w:bookmarkEnd w:id="97"/>
    </w:p>
    <w:p w14:paraId="325A08CA" w14:textId="77777777" w:rsidR="00AF0EFF" w:rsidRPr="0068616F" w:rsidRDefault="00AF0EFF" w:rsidP="00AF0EFF"/>
    <w:p w14:paraId="430FF683" w14:textId="77777777" w:rsidR="00AF0EFF" w:rsidRPr="0068616F" w:rsidRDefault="00AF0EFF" w:rsidP="00AF0EFF">
      <w:r w:rsidRPr="0068616F">
        <w:t xml:space="preserve">Počiatočné vrstvy každého </w:t>
      </w:r>
      <w:proofErr w:type="spellStart"/>
      <w:r w:rsidRPr="0068616F">
        <w:t>predtrénovaného</w:t>
      </w:r>
      <w:proofErr w:type="spellEnd"/>
      <w:r w:rsidRPr="0068616F">
        <w:t xml:space="preserve"> modelu sú zmrazené, aby sa zachovali všeobecné vlastnosti, ktoré sa tieto vrstvy naučili z rozsiahleho </w:t>
      </w:r>
      <w:proofErr w:type="spellStart"/>
      <w:r w:rsidRPr="0068616F">
        <w:t>predtrénovania</w:t>
      </w:r>
      <w:proofErr w:type="spellEnd"/>
      <w:r w:rsidRPr="0068616F">
        <w:t>. Tieto vlastnosti sú široko použiteľné v rôznych obrazoch a úlohách, čím poskytujú silný a relevantný základ, ktorý si nevyžaduje preškolenie. Zmrazenie týchto vrstiev urýchľuje proces trénovania, pretože sa aktualizujú len vrchné vrstvy, čo výrazne znižuje výpočtovú réžiu. Táto stratégia tiež zlepšuje schopnosť modelu zovšeobecňovať, pretože zabraňuje nadmernému prispôsobovaniu modelu nuansám nového súboru údajov.</w:t>
      </w:r>
    </w:p>
    <w:p w14:paraId="5670E438" w14:textId="77777777" w:rsidR="00AF0EFF" w:rsidRPr="0068616F" w:rsidRDefault="00AF0EFF" w:rsidP="00AF0EFF"/>
    <w:p w14:paraId="43F01003" w14:textId="77777777" w:rsidR="00AF0EFF" w:rsidRPr="0068616F" w:rsidRDefault="00AF0EFF" w:rsidP="00AF0EFF">
      <w:r w:rsidRPr="0068616F">
        <w:t>Trénovanie sa vykonáva počas viacerých epoch s použitím tréningových aj validačných súborov údajov. Tento prístup umožňuje priebežné monitorovanie a úpravu na základe výkonu modelu na validačných údajoch, čo je rozhodujúce pre ladenie modelu na dosiahnutie najlepších výsledkov.</w:t>
      </w:r>
    </w:p>
    <w:p w14:paraId="6BA30A7F" w14:textId="77777777" w:rsidR="00AF0EFF" w:rsidRPr="0068616F" w:rsidRDefault="00AF0EFF" w:rsidP="00AF0EFF">
      <w:pPr>
        <w:pStyle w:val="Heading3"/>
        <w:numPr>
          <w:ilvl w:val="2"/>
          <w:numId w:val="18"/>
        </w:numPr>
        <w:ind w:left="709" w:hanging="709"/>
      </w:pPr>
      <w:bookmarkStart w:id="98" w:name="_Toc166494386"/>
      <w:r w:rsidRPr="0068616F">
        <w:t>Zvládanie výziev pri trénovaní</w:t>
      </w:r>
      <w:bookmarkEnd w:id="98"/>
    </w:p>
    <w:p w14:paraId="68D687F2" w14:textId="77777777" w:rsidR="00AF0EFF" w:rsidRPr="0068616F" w:rsidRDefault="00AF0EFF" w:rsidP="00AF0EFF">
      <w:r w:rsidRPr="0068616F">
        <w:t>Efektívna správa výpočtových zdrojov je vzhľadom na intenzívnu povahu trénovania hlbokých neurónových sietí kľúčová. Stratégie ako dávkové spracovanie a správa pamäte sú optimalizované tak, aby sa maximalizovala priepustnosť a efektívnosť trénovania. V konkrétnych experimentoch sa počítajú váhy tried a používajú sa na riešenie nerovnováhy v zastúpení tried. Táto úprava pomáha zabezpečiť, aby model nebol zaujatý voči prevažujúcim triedam. Tréning sa priebežne monitoruje z hľadiska výkonnostných ukazovateľov, ako je presnosť a strata, čo umožňuje úpravy v reálnom čase na optimalizáciu výkonu modelu. Grafická vizualizácia výsledkov trénovania a validácie pomáha pri posudzovaní výkonnosti modelu a identifikácii trendov, ako je nadmerné alebo nedostatočné prispôsobenie.</w:t>
      </w:r>
    </w:p>
    <w:p w14:paraId="092A38A4" w14:textId="77777777" w:rsidR="00AF0EFF" w:rsidRPr="0068616F" w:rsidRDefault="00AF0EFF" w:rsidP="00AF0EFF">
      <w:pPr>
        <w:pStyle w:val="Heading2"/>
        <w:numPr>
          <w:ilvl w:val="1"/>
          <w:numId w:val="18"/>
        </w:numPr>
        <w:ind w:left="709" w:hanging="709"/>
      </w:pPr>
      <w:bookmarkStart w:id="99" w:name="_Toc166494387"/>
      <w:r w:rsidRPr="0068616F">
        <w:t>Príprava na hodnotenie výkonnosti</w:t>
      </w:r>
      <w:bookmarkEnd w:id="99"/>
    </w:p>
    <w:p w14:paraId="33CBAA5E" w14:textId="77777777" w:rsidR="00AF0EFF" w:rsidRPr="0068616F" w:rsidRDefault="00AF0EFF" w:rsidP="00AF0EFF">
      <w:r w:rsidRPr="0068616F">
        <w:t>V tejto kapitole sa podrobne opisuje proces hodnotenia medicínskych diagnostických modelov po ukončení školenia, pričom sa kladie dôraz na zachovanie a presné posúdenie konfigurácií modelov prostredníctvom systematických techník ukladania a opätovného načítania. Výkonnosť sa prísne hodnotí pomocou kľúčových metrík, ktoré uľahčujú podrobné klasifikačné správy a vizuálne reprezentácie údajov. Toto komplexné hodnotenie zabezpečuje presné testovanie modelov za konzistentných podmienok, čím sa zvýrazňuje ich potenciál na efektívne nasadenie v lekárskej diagnostike.</w:t>
      </w:r>
    </w:p>
    <w:p w14:paraId="2753BA3B" w14:textId="77777777" w:rsidR="00AF0EFF" w:rsidRPr="0068616F" w:rsidRDefault="00AF0EFF" w:rsidP="00AF0EFF">
      <w:pPr>
        <w:pStyle w:val="Heading3"/>
        <w:numPr>
          <w:ilvl w:val="2"/>
          <w:numId w:val="18"/>
        </w:numPr>
        <w:ind w:left="709" w:hanging="709"/>
      </w:pPr>
      <w:bookmarkStart w:id="100" w:name="_Toc166494388"/>
      <w:r w:rsidRPr="0068616F">
        <w:t>Testovanie a hodnotenie modelov</w:t>
      </w:r>
      <w:bookmarkEnd w:id="100"/>
    </w:p>
    <w:p w14:paraId="521C3A5B" w14:textId="77777777" w:rsidR="00AF0EFF" w:rsidRPr="0068616F" w:rsidRDefault="00AF0EFF" w:rsidP="00AF0EFF">
      <w:r w:rsidRPr="0068616F">
        <w:t>Po ukončení dôkladnej tréningovej fázy sa modely okamžite podrobia hodnoteniu výkonnosti pomocou pripraveného súboru testovacích údajov. Toto hodnotenie je kľúčové pre posúdenie schopnosti modelov účinne zovšeobecňovať nové, nepozorované údaje - kľúčový faktor pre ich potenciálne nasadenie v lekárskej diagnostike.</w:t>
      </w:r>
    </w:p>
    <w:p w14:paraId="12D6799E" w14:textId="364E1647" w:rsidR="00AF0EFF" w:rsidRPr="0068616F" w:rsidRDefault="00EB6849" w:rsidP="00EB6849">
      <w:pPr>
        <w:spacing w:after="0" w:line="240" w:lineRule="auto"/>
        <w:ind w:firstLine="0"/>
        <w:jc w:val="left"/>
      </w:pPr>
      <w:r>
        <w:br w:type="page"/>
      </w:r>
    </w:p>
    <w:p w14:paraId="782ED3D8" w14:textId="621B507B" w:rsidR="00AF0EFF" w:rsidRPr="0068616F" w:rsidRDefault="00AF0EFF" w:rsidP="00AF0EFF">
      <w:r w:rsidRPr="0068616F">
        <w:lastRenderedPageBreak/>
        <w:t xml:space="preserve">Proces hodnotenia sa začína uložením každého modelu spolu s príslušným </w:t>
      </w:r>
      <w:proofErr w:type="spellStart"/>
      <w:r w:rsidRPr="0068616F">
        <w:t>MultiLabelBinarizerom</w:t>
      </w:r>
      <w:proofErr w:type="spellEnd"/>
      <w:r w:rsidRPr="0068616F">
        <w:t xml:space="preserve"> (MLB). Tento postup zabezpečuje, že všetky klasifikačné značky sú zachované a modely sa dajú spoľahlivo obnoviť s ich naučenými konfiguráciami na presné hodnotenie.</w:t>
      </w:r>
      <w:r w:rsidR="00D702E4">
        <w:t xml:space="preserve"> </w:t>
      </w:r>
      <w:r w:rsidRPr="0068616F">
        <w:t>Modely sa ukladajú pomocou formátu</w:t>
      </w:r>
      <w:r w:rsidR="00D702E4">
        <w:t xml:space="preserve"> </w:t>
      </w:r>
      <w:proofErr w:type="spellStart"/>
      <w:r w:rsidRPr="0068616F">
        <w:rPr>
          <w:i/>
          <w:iCs/>
        </w:rPr>
        <w:t>model.save</w:t>
      </w:r>
      <w:proofErr w:type="spellEnd"/>
      <w:r w:rsidRPr="0068616F">
        <w:rPr>
          <w:i/>
          <w:iCs/>
        </w:rPr>
        <w:t>('path_to_model.h5')</w:t>
      </w:r>
      <w:r w:rsidRPr="0068616F">
        <w:t xml:space="preserve">, ktorý zabezpečuje naučené váhy a architektúru. </w:t>
      </w:r>
      <w:r w:rsidR="00D702E4">
        <w:t>MLB</w:t>
      </w:r>
      <w:r w:rsidRPr="0068616F">
        <w:t xml:space="preserve"> sa ukladá pomocou </w:t>
      </w:r>
      <w:proofErr w:type="spellStart"/>
      <w:r w:rsidRPr="0068616F">
        <w:rPr>
          <w:i/>
          <w:iCs/>
        </w:rPr>
        <w:t>joblib.dump</w:t>
      </w:r>
      <w:proofErr w:type="spellEnd"/>
      <w:r w:rsidRPr="0068616F">
        <w:rPr>
          <w:i/>
          <w:iCs/>
        </w:rPr>
        <w:t>(</w:t>
      </w:r>
      <w:proofErr w:type="spellStart"/>
      <w:r w:rsidRPr="0068616F">
        <w:rPr>
          <w:i/>
          <w:iCs/>
        </w:rPr>
        <w:t>mlb</w:t>
      </w:r>
      <w:proofErr w:type="spellEnd"/>
      <w:r w:rsidRPr="0068616F">
        <w:rPr>
          <w:i/>
          <w:iCs/>
        </w:rPr>
        <w:t>, '</w:t>
      </w:r>
      <w:proofErr w:type="spellStart"/>
      <w:r w:rsidRPr="0068616F">
        <w:rPr>
          <w:i/>
          <w:iCs/>
        </w:rPr>
        <w:t>path_to_mlb.pkl</w:t>
      </w:r>
      <w:proofErr w:type="spellEnd"/>
      <w:r w:rsidRPr="0068616F">
        <w:rPr>
          <w:i/>
          <w:iCs/>
        </w:rPr>
        <w:t>')</w:t>
      </w:r>
      <w:r w:rsidRPr="0068616F">
        <w:t xml:space="preserve">, čo je krok rozhodujúci pre zachovanie konzistentnosti kódovania </w:t>
      </w:r>
      <w:proofErr w:type="spellStart"/>
      <w:r w:rsidRPr="0068616F">
        <w:t>labelov</w:t>
      </w:r>
      <w:proofErr w:type="spellEnd"/>
      <w:r w:rsidRPr="0068616F">
        <w:t xml:space="preserve"> medzi fázami trénovania a testovania, čím sa zabezpečí správna interpretácia </w:t>
      </w:r>
      <w:proofErr w:type="spellStart"/>
      <w:r w:rsidRPr="0068616F">
        <w:t>labelov</w:t>
      </w:r>
      <w:proofErr w:type="spellEnd"/>
      <w:r w:rsidRPr="0068616F">
        <w:t xml:space="preserve"> počas vyhodnotení.</w:t>
      </w:r>
    </w:p>
    <w:p w14:paraId="3781F3D7" w14:textId="77777777" w:rsidR="00AF0EFF" w:rsidRPr="0068616F" w:rsidRDefault="00AF0EFF" w:rsidP="00AF0EFF"/>
    <w:p w14:paraId="0F744804" w14:textId="0E12D310" w:rsidR="00AF0EFF" w:rsidRPr="0068616F" w:rsidRDefault="00AF0EFF" w:rsidP="00AF0EFF">
      <w:r w:rsidRPr="0068616F">
        <w:t xml:space="preserve">Pri testovaní sa modely znovu načítajú z ich uložených stavov, aby sa zaručilo, že vyhodnotenie presne odráža ich podmienenú výkonnosť po tréningu. Modely sa načítajú zo svojich súborov </w:t>
      </w:r>
      <w:r w:rsidRPr="0068616F">
        <w:rPr>
          <w:i/>
          <w:iCs/>
        </w:rPr>
        <w:t>.h5</w:t>
      </w:r>
      <w:r w:rsidRPr="0068616F">
        <w:t xml:space="preserve">, ktoré obsahujú celú architektúru modelu spolu s natrénovanými váhami, pričom sa opätovne načíta aj uložený MLB, čo uľahčuje správnu interpretáciu </w:t>
      </w:r>
      <w:proofErr w:type="spellStart"/>
      <w:r w:rsidRPr="0068616F">
        <w:t>labelov</w:t>
      </w:r>
      <w:proofErr w:type="spellEnd"/>
      <w:r w:rsidRPr="0068616F">
        <w:t xml:space="preserve"> počas testovania.</w:t>
      </w:r>
    </w:p>
    <w:p w14:paraId="7AFB6ACF" w14:textId="77777777" w:rsidR="00AF0EFF" w:rsidRPr="0068616F" w:rsidRDefault="00AF0EFF" w:rsidP="00AF0EFF"/>
    <w:p w14:paraId="1A3D9198" w14:textId="77777777" w:rsidR="00AF0EFF" w:rsidRPr="0068616F" w:rsidRDefault="00AF0EFF" w:rsidP="00AF0EFF">
      <w:r w:rsidRPr="0068616F">
        <w:t>Okrem toho sa testovacie údaje spracúvajú rovnakými metódami ako trénované údaje, aby sa zabezpečila konzistentnosť. Tento krok je nevyhnutný pre platné vyhodnotenie, pretože odráža podmienky, za ktorých boli modely vyškolené, čím poskytuje spoľahlivé meradlo toho, ako dobre môžu modely fungovať v praktických diagnostických podmienkach. Tento integrovaný prístup k ukladaniu a hodnoteniu modelov zabezpečuje, že každý krok - od školenia modelov po testovanie - prebieha za konzistentných a kontrolovaných podmienok, čím sa zvyšuje spoľahlivosť a presnosť hodnotenia výkonnosti.</w:t>
      </w:r>
    </w:p>
    <w:p w14:paraId="47073A94" w14:textId="77777777" w:rsidR="00AF0EFF" w:rsidRPr="0068616F" w:rsidRDefault="00AF0EFF" w:rsidP="00AF0EFF">
      <w:pPr>
        <w:pStyle w:val="Heading3"/>
        <w:numPr>
          <w:ilvl w:val="2"/>
          <w:numId w:val="18"/>
        </w:numPr>
        <w:ind w:left="709" w:hanging="709"/>
      </w:pPr>
      <w:bookmarkStart w:id="101" w:name="_Toc166494389"/>
      <w:r w:rsidRPr="0068616F">
        <w:t>Vizualizácia výkonu</w:t>
      </w:r>
      <w:bookmarkEnd w:id="101"/>
    </w:p>
    <w:p w14:paraId="7B5F08BE" w14:textId="77777777" w:rsidR="00AF0EFF" w:rsidRPr="0068616F" w:rsidRDefault="00AF0EFF" w:rsidP="00AF0EFF">
      <w:r w:rsidRPr="0068616F">
        <w:t>Táto fáza procesu sa sústreďuje na analýzu výkonnostných ukazovateľov modelu a vizuálnu interpretáciu týchto výsledkov, čím poskytuje jasné a komplexné posúdenie účinnosti modelu.</w:t>
      </w:r>
    </w:p>
    <w:p w14:paraId="07DF5E15" w14:textId="77777777" w:rsidR="00AF0EFF" w:rsidRPr="0068616F" w:rsidRDefault="00AF0EFF" w:rsidP="00AF0EFF"/>
    <w:p w14:paraId="1F290540" w14:textId="77777777" w:rsidR="00AF0EFF" w:rsidRPr="0068616F" w:rsidRDefault="00AF0EFF" w:rsidP="00AF0EFF">
      <w:r w:rsidRPr="0068616F">
        <w:t xml:space="preserve">Hodnotenie sa začína generovaním podrobnej klasifikačnej správy pomocou funkcie </w:t>
      </w:r>
      <w:proofErr w:type="spellStart"/>
      <w:r w:rsidRPr="0068616F">
        <w:t>classification_report</w:t>
      </w:r>
      <w:proofErr w:type="spellEnd"/>
      <w:r w:rsidRPr="0068616F">
        <w:t xml:space="preserve"> z programu </w:t>
      </w:r>
      <w:proofErr w:type="spellStart"/>
      <w:r w:rsidRPr="0068616F">
        <w:t>scikit-learn</w:t>
      </w:r>
      <w:proofErr w:type="spellEnd"/>
      <w:r w:rsidRPr="0068616F">
        <w:t>. Táto správa zostavuje metriky pre každú triedu na základe predpovedí vykonaných modelom na testovacom súbore údajov vrátane precíznosti, spätnej väzby a skóre F1. Tieto metriky sú veľmi dôležité, pretože poskytujú podrobný pohľad na výkon modelu v rôznych klasifikáciách.</w:t>
      </w:r>
    </w:p>
    <w:p w14:paraId="03BB35E1" w14:textId="22F13FBD" w:rsidR="00AC3349" w:rsidRDefault="00AC3349">
      <w:pPr>
        <w:spacing w:after="0" w:line="240" w:lineRule="auto"/>
        <w:ind w:firstLine="0"/>
        <w:jc w:val="left"/>
      </w:pPr>
      <w:r>
        <w:br w:type="page"/>
      </w:r>
    </w:p>
    <w:p w14:paraId="1C27096F" w14:textId="77777777" w:rsidR="00AF0EFF" w:rsidRPr="0068616F" w:rsidRDefault="00AF0EFF" w:rsidP="00AF0EFF"/>
    <w:p w14:paraId="400EB31C" w14:textId="77777777" w:rsidR="00AF0EFF" w:rsidRPr="0068616F" w:rsidRDefault="00AF0EFF" w:rsidP="00AF0EFF">
      <w:r w:rsidRPr="00AC3349">
        <w:rPr>
          <w:i/>
          <w:iCs/>
        </w:rPr>
        <w:t>Precíznosť</w:t>
      </w:r>
      <w:r w:rsidRPr="0068616F">
        <w:t xml:space="preserve"> meria presnosť pozitívnych predpovedí a udáva, koľko z predpovedaných pozitívnych prípadov bolo skutočne pozitívnych.</w:t>
      </w:r>
    </w:p>
    <w:p w14:paraId="0EF9FFC2" w14:textId="77777777" w:rsidR="00AF0EFF" w:rsidRPr="0068616F" w:rsidRDefault="00AF0EFF" w:rsidP="00AF0EFF">
      <w:r w:rsidRPr="00AC3349">
        <w:rPr>
          <w:i/>
          <w:iCs/>
        </w:rPr>
        <w:t xml:space="preserve">Spätná väzba </w:t>
      </w:r>
      <w:r w:rsidRPr="0068616F">
        <w:t>(</w:t>
      </w:r>
      <w:proofErr w:type="spellStart"/>
      <w:r w:rsidRPr="0068616F">
        <w:t>Recall</w:t>
      </w:r>
      <w:proofErr w:type="spellEnd"/>
      <w:r w:rsidRPr="0068616F">
        <w:t>) identifikuje schopnosť modelu nájsť všetky relevantné prípady v rámci triedy, čo je kľúčová metrika na zabezpečenie toho, aby sa neprehliadol žiadny významný stav.</w:t>
      </w:r>
    </w:p>
    <w:p w14:paraId="27D56D00" w14:textId="77777777" w:rsidR="00AF0EFF" w:rsidRPr="0068616F" w:rsidRDefault="00AF0EFF" w:rsidP="00AF0EFF">
      <w:r w:rsidRPr="00AC3349">
        <w:rPr>
          <w:i/>
          <w:iCs/>
        </w:rPr>
        <w:t>Skóre F1</w:t>
      </w:r>
      <w:r w:rsidRPr="0068616F">
        <w:t xml:space="preserve"> poskytuje rovnováhu medzi precíznosťou a spätnou väzbou, ktorá je nevyhnutná na posúdenie celkovej účinnosti modelu. Táto rovnováha je obzvlášť dôležitá v oblasti medicíny, kde môže mať vážne dôsledky tak prehliadnutie stavu (nízka </w:t>
      </w:r>
      <w:proofErr w:type="spellStart"/>
      <w:r w:rsidRPr="0068616F">
        <w:t>recall</w:t>
      </w:r>
      <w:proofErr w:type="spellEnd"/>
      <w:r w:rsidRPr="0068616F">
        <w:t xml:space="preserve">), ako aj nesprávne diagnostikovanie stavu (nízka </w:t>
      </w:r>
      <w:proofErr w:type="spellStart"/>
      <w:r w:rsidRPr="0068616F">
        <w:t>preciznosť</w:t>
      </w:r>
      <w:proofErr w:type="spellEnd"/>
      <w:r w:rsidRPr="0068616F">
        <w:t>).</w:t>
      </w:r>
    </w:p>
    <w:p w14:paraId="41C36354" w14:textId="77777777" w:rsidR="00AF0EFF" w:rsidRPr="0068616F" w:rsidRDefault="00AF0EFF" w:rsidP="00AF0EFF"/>
    <w:p w14:paraId="7FC66E8B" w14:textId="00D3F28B" w:rsidR="00277D0B" w:rsidRDefault="00AF0EFF" w:rsidP="00AF0EFF">
      <w:r w:rsidRPr="0068616F">
        <w:t>Tieto metriky sa vyberajú nielen preto, aby poskytli ucelený pohľad na schopnosti modelu, ale aj preto, aby sa zabezpečilo, že každé rozhodnutie týkajúce sa jeho nasadenia bude dobre informované. Metriky výkonnosti sú tiež vizuálne znázornené prostredníctvom stĺpcových grafov, ktoré porovnávajú rôzne triedy. Táto vizualizácia nielen kvantitatívne zvýrazňuje výkonnosť modelu, ale slúži aj ako vizuálne zhrnutie, ktoré pomáha efektívne vyhodnotiť silné a slabé stránky modelu.</w:t>
      </w:r>
    </w:p>
    <w:p w14:paraId="5E0C81DB" w14:textId="77777777" w:rsidR="00277D0B" w:rsidRDefault="00277D0B">
      <w:pPr>
        <w:spacing w:after="0" w:line="240" w:lineRule="auto"/>
        <w:ind w:firstLine="0"/>
        <w:jc w:val="left"/>
      </w:pPr>
      <w:r>
        <w:br w:type="page"/>
      </w:r>
    </w:p>
    <w:p w14:paraId="1DC745F8" w14:textId="77777777" w:rsidR="00AF0EFF" w:rsidRPr="0068616F" w:rsidRDefault="00AF0EFF" w:rsidP="00AF0EFF"/>
    <w:p w14:paraId="7A8BD350" w14:textId="77777777" w:rsidR="00AF0EFF" w:rsidRPr="0068616F" w:rsidRDefault="00AF0EFF" w:rsidP="00AF0EFF">
      <w:pPr>
        <w:pStyle w:val="Heading1"/>
        <w:numPr>
          <w:ilvl w:val="0"/>
          <w:numId w:val="18"/>
        </w:numPr>
        <w:ind w:left="709" w:hanging="709"/>
      </w:pPr>
      <w:bookmarkStart w:id="102" w:name="_Toc166494390"/>
      <w:r w:rsidRPr="0068616F">
        <w:t>Výsledky</w:t>
      </w:r>
      <w:bookmarkEnd w:id="102"/>
    </w:p>
    <w:p w14:paraId="613697FA" w14:textId="77777777" w:rsidR="00AF0EFF" w:rsidRPr="0068616F" w:rsidRDefault="00AF0EFF" w:rsidP="00AF0EFF">
      <w:pPr>
        <w:pStyle w:val="Heading2"/>
        <w:numPr>
          <w:ilvl w:val="1"/>
          <w:numId w:val="18"/>
        </w:numPr>
        <w:ind w:left="709" w:hanging="709"/>
      </w:pPr>
      <w:bookmarkStart w:id="103" w:name="_Toc166494391"/>
      <w:r w:rsidRPr="0068616F">
        <w:t>Prehľad experimentálnych výsledkov</w:t>
      </w:r>
      <w:bookmarkEnd w:id="103"/>
    </w:p>
    <w:p w14:paraId="06712BAA" w14:textId="77777777" w:rsidR="00AF0EFF" w:rsidRPr="0068616F" w:rsidRDefault="00AF0EFF" w:rsidP="00AF0EFF">
      <w:r w:rsidRPr="0068616F">
        <w:t>V tejto kapitole sú uvedené výsledky série experimentov vykonaných s cieľom vyhodnotiť účinnosť techník hlbokého učenia pri zlepšovaní klasifikácie röntgenových snímok. Na základe metodík podrobne opísaných v kapitole 4 boli tieto experimenty navrhnuté tak, aby riešili kritické výzvy v oblasti lekárskeho zobrazovania, najmä nevyváženosť tried a obmedzenia vyplývajúce z typicky malého rozsahu anotovaných súborov lekárskych údajov.</w:t>
      </w:r>
    </w:p>
    <w:p w14:paraId="3EA4C411" w14:textId="77777777" w:rsidR="00AF0EFF" w:rsidRPr="00277D0B" w:rsidRDefault="00AF0EFF" w:rsidP="00AF0EFF">
      <w:pPr>
        <w:rPr>
          <w:u w:val="single"/>
        </w:rPr>
      </w:pPr>
      <w:r w:rsidRPr="00277D0B">
        <w:rPr>
          <w:u w:val="single"/>
        </w:rPr>
        <w:t>Výskum bol štruktúrovaný do troch kľúčových skúmaní:</w:t>
      </w:r>
    </w:p>
    <w:p w14:paraId="52029991" w14:textId="77777777" w:rsidR="00AF0EFF" w:rsidRPr="0068616F" w:rsidRDefault="00AF0EFF" w:rsidP="00907A3E">
      <w:pPr>
        <w:pStyle w:val="ListParagraph"/>
        <w:numPr>
          <w:ilvl w:val="0"/>
          <w:numId w:val="19"/>
        </w:numPr>
        <w:spacing w:after="0" w:line="259" w:lineRule="auto"/>
      </w:pPr>
      <w:r w:rsidRPr="0068616F">
        <w:t>Použitie váh tried na zlepšenie objektívnosti a presnosti modelu v rôznych triedach, najmä so zameraním na tie, ktoré sú v tréningových súboroch údajov nedostatočne zastúpené. Tento prístup testuje hypotézu, že vyváženie vplyvu jednotlivých tried vedie k presnejšej diagnostike.</w:t>
      </w:r>
    </w:p>
    <w:p w14:paraId="48CA1DE7" w14:textId="77777777" w:rsidR="00AF0EFF" w:rsidRPr="0068616F" w:rsidRDefault="00AF0EFF" w:rsidP="00907A3E">
      <w:pPr>
        <w:pStyle w:val="ListParagraph"/>
        <w:numPr>
          <w:ilvl w:val="0"/>
          <w:numId w:val="19"/>
        </w:numPr>
        <w:spacing w:after="0" w:line="259" w:lineRule="auto"/>
      </w:pPr>
      <w:r w:rsidRPr="0068616F">
        <w:t>Vplyv rôznych techník rozšírenia údajov na výkonnosť modelu, pričom sa posudzuje, ako rôzne úpravy trénovaných údajov ovplyvňujú schopnosť CNN zovšeobecniť na nové, nevidené obrázky. Cieľom tohto experimentu je zvýšiť robustnosť modelu, ktorá je kľúčovým faktorom v reálnych lekárskych aplikáciách.</w:t>
      </w:r>
    </w:p>
    <w:p w14:paraId="0CE9F2AD" w14:textId="77777777" w:rsidR="00AF0EFF" w:rsidRDefault="00AF0EFF" w:rsidP="00907A3E">
      <w:pPr>
        <w:pStyle w:val="ListParagraph"/>
        <w:numPr>
          <w:ilvl w:val="0"/>
          <w:numId w:val="19"/>
        </w:numPr>
        <w:spacing w:after="0" w:line="259" w:lineRule="auto"/>
      </w:pPr>
      <w:r w:rsidRPr="0068616F">
        <w:t>Porovnávacia analýza modelov natrénovaných s pôvodnými súbormi údajov v porovnaní s modelmi natrénovanými s pôvodnými aj rozšírenými údajmi, ktorej cieľom je určiť celkové výhody začlenenia rozšírených údajov do procesu trénovania. Cieľom tohto porovnania je overiť účinnosť rozšírenia pri prekonávaní obmedzení súboru údajov.</w:t>
      </w:r>
    </w:p>
    <w:p w14:paraId="2F5E8C97" w14:textId="77777777" w:rsidR="00277D0B" w:rsidRPr="0068616F" w:rsidRDefault="00277D0B" w:rsidP="00277D0B">
      <w:pPr>
        <w:spacing w:after="0" w:line="259" w:lineRule="auto"/>
        <w:ind w:left="360" w:firstLine="0"/>
        <w:jc w:val="left"/>
      </w:pPr>
    </w:p>
    <w:p w14:paraId="060F7C77" w14:textId="42939FF0" w:rsidR="00AF0EFF" w:rsidRPr="0068616F" w:rsidRDefault="00AF0EFF" w:rsidP="00AF0EFF">
      <w:r w:rsidRPr="0068616F">
        <w:t xml:space="preserve">Každý z týchto experimentov bol zameraný na zvýšenie robustnosti a diagnostickej presnosti CNN používaných v lekárskom zobrazovaní. Zistenia z týchto experimentov sú rozhodujúce pri navrhovaní, ako by sa hlboké učenie mohlo efektívnejšie nasadiť na zlepšenie presnosti a spoľahlivosti diagnostických procesov v zdravotníckych zariadeniach. </w:t>
      </w:r>
    </w:p>
    <w:p w14:paraId="1B269BC1" w14:textId="77777777" w:rsidR="00AF0EFF" w:rsidRPr="0068616F" w:rsidRDefault="00AF0EFF" w:rsidP="00AF0EFF">
      <w:pPr>
        <w:pStyle w:val="Heading2"/>
        <w:numPr>
          <w:ilvl w:val="1"/>
          <w:numId w:val="18"/>
        </w:numPr>
        <w:ind w:left="709" w:hanging="709"/>
      </w:pPr>
      <w:bookmarkStart w:id="104" w:name="_Toc166494392"/>
      <w:r w:rsidRPr="0068616F">
        <w:t>Experiment 1 - Účinnosť váh tried</w:t>
      </w:r>
      <w:bookmarkEnd w:id="104"/>
    </w:p>
    <w:p w14:paraId="3331E945" w14:textId="77777777" w:rsidR="00AF0EFF" w:rsidRPr="0068616F" w:rsidRDefault="00AF0EFF" w:rsidP="00AF0EFF">
      <w:r w:rsidRPr="0068616F">
        <w:t>Hlavným cieľom tohto experimentu bolo zistiť, či by implementácia váh tried mohla účinne vyriešiť problém nevyváženosti tried v rámci súborov röntgenových snímok. Hypotéza bola, že váhy tried zlepšia presnosť modelu tým, že zvýšia jeho schopnosť správne klasifikovať nedostatočne zastúpené triedy.</w:t>
      </w:r>
    </w:p>
    <w:p w14:paraId="1CCED1B6" w14:textId="77777777" w:rsidR="00AF0EFF" w:rsidRPr="0068616F" w:rsidRDefault="00AF0EFF" w:rsidP="00AF0EFF"/>
    <w:p w14:paraId="454FFE32" w14:textId="77777777" w:rsidR="00AF0EFF" w:rsidRPr="0068616F" w:rsidRDefault="00AF0EFF" w:rsidP="00AF0EFF">
      <w:r w:rsidRPr="0068616F">
        <w:lastRenderedPageBreak/>
        <w:t>Váhy tried boli vypočítané a použité na riešenie nevyváženosti tried v súboroch údajov röntgenových snímok. Tieto váhy zabezpečili cielené trénovanie na menej časté triedy, keďže priamo súviseli s frekvenciou tried v trénovaných údajoch. Stratová funkcia modelu sa potom počas trénovania upravila tak, aby zahŕňala vypočítané váhy, čo model motivovalo k tomu, aby uprednostnil presnosť v nedostatočne zastúpených triedach. Táto stratégia sa riešením nerovnováhy zameriava na zlepšenie celkových diagnostických schopností modelu.</w:t>
      </w:r>
    </w:p>
    <w:p w14:paraId="28D79E28" w14:textId="77777777" w:rsidR="00AF0EFF" w:rsidRPr="0068616F" w:rsidRDefault="00AF0EFF" w:rsidP="00AF0EFF"/>
    <w:p w14:paraId="72DB1DC6" w14:textId="77777777" w:rsidR="00AF0EFF" w:rsidRPr="0068616F" w:rsidRDefault="00AF0EFF" w:rsidP="00AF0EFF">
      <w:r w:rsidRPr="0068616F">
        <w:t>Účinnosť váh tried sa hodnotila v troch rôznych architektúrach hlbokého učenia pri klasifikácii röntgenových snímok vybraných zo súboru trinástich testovaných modelov. Vybrané modely - EfficientNetB2, DenseNet201 a InceptionResNetV2</w:t>
      </w:r>
    </w:p>
    <w:p w14:paraId="5B122C70" w14:textId="77777777" w:rsidR="00AF0EFF" w:rsidRPr="0068616F" w:rsidRDefault="00AF0EFF" w:rsidP="00AF0EFF"/>
    <w:p w14:paraId="633FBA19" w14:textId="77777777" w:rsidR="00AF0EFF" w:rsidRPr="0068616F" w:rsidRDefault="00AF0EFF" w:rsidP="00AF0EFF">
      <w:r w:rsidRPr="0068616F">
        <w:rPr>
          <w:u w:val="single"/>
        </w:rPr>
        <w:t>EfficientNetB2</w:t>
      </w:r>
      <w:r w:rsidRPr="0068616F">
        <w:t>, známy svojou vysokou základnou presnosťou, preukázal celkové zlepšenie presnosti o 2,74 % po implementácii váh tried. Najmä presnosť v triede 13 (</w:t>
      </w:r>
      <w:proofErr w:type="spellStart"/>
      <w:r w:rsidRPr="0068616F">
        <w:t>Bederná</w:t>
      </w:r>
      <w:proofErr w:type="spellEnd"/>
      <w:r w:rsidRPr="0068616F">
        <w:t xml:space="preserve"> časť chrbtice) zaznamenala zlepšenie z 90,91% na 95,24% , čo poukazuje na potenciál váh tried na ďalšie doladenie vysoko výkonných modelov. Toto zlepšenie podčiarkuje užitočnosť váh tried pri zvyšovaní presnosti tried, ktoré už dosahujú dobré výsledky, ale na dosiahnutie optimálnych výsledkov by mohli ešte využiť jemné úpravy.</w:t>
      </w:r>
    </w:p>
    <w:p w14:paraId="1ED34320" w14:textId="77777777" w:rsidR="00AF0EFF" w:rsidRPr="0068616F" w:rsidRDefault="00AF0EFF" w:rsidP="00AF0EFF">
      <w:r w:rsidRPr="0068616F">
        <w:rPr>
          <w:u w:val="single"/>
        </w:rPr>
        <w:t>DenseNet201</w:t>
      </w:r>
      <w:r w:rsidRPr="0068616F">
        <w:t xml:space="preserve">, ďalší vysoko výkonný model s odlišnou architektúrou od modelu </w:t>
      </w:r>
      <w:proofErr w:type="spellStart"/>
      <w:r w:rsidRPr="0068616F">
        <w:t>EfficientNet</w:t>
      </w:r>
      <w:proofErr w:type="spellEnd"/>
      <w:r w:rsidRPr="0068616F">
        <w:t>, vykazoval 6,65 % nárast priemernej presnosti. Najmä v prípade triedy 4 (Kľúčna kosť) sa jej presnosť dramaticky zvýšila z 33,33% na 88,89% , čo dokazuje vplyv váh tried na triedy, ktoré mali pôvodne slabú mieru rozpoznávania. Toto výrazné zlepšenie ilustruje, ako môžu váhy tried výrazne zvýšiť citlivosť modelu na prvky v triedach, ktoré sú menej zastúpené alebo ktorých identifikácia je náročnejšia z dôvodu nerovnováhy.</w:t>
      </w:r>
    </w:p>
    <w:p w14:paraId="29C2E7A3" w14:textId="77777777" w:rsidR="00AF0EFF" w:rsidRPr="0068616F" w:rsidRDefault="00AF0EFF" w:rsidP="00AF0EFF">
      <w:r w:rsidRPr="0068616F">
        <w:rPr>
          <w:u w:val="single"/>
        </w:rPr>
        <w:t>InceptionResNetV2</w:t>
      </w:r>
      <w:r w:rsidRPr="0068616F">
        <w:t xml:space="preserve"> bol vybraný pre svoju pôvodne nižšiu presnosť, čo poskytlo príležitosť otestovať, či váhy tried môžu výrazne prospieť modelom, ktoré si vyžadujú výraznejšie zlepšenie. Tento model vykázal najvýraznejšie zlepšenie, pričom celková presnosť sa zvýšila o 8,32 %. Pozoruhodné je, že trieda 18 (Lebka), ktorej počiatočná presnosť bola 0% , sa po použití váh tried zlepšila na 75% . Toto zlepšenie nielenže poukazuje na dramatický vplyv, ktorý môžu mať váhy tried na zvýšenie výkonnosti modelu pre nedostatočne zastúpené triedy, ale naznačuje aj potenciál transformácie slabo výkonných modelov na spoľahlivejšie nástroje pre lekársku diagnostiku.</w:t>
      </w:r>
    </w:p>
    <w:p w14:paraId="353D16DB" w14:textId="77777777" w:rsidR="00AF0EFF" w:rsidRPr="0068616F" w:rsidRDefault="00AF0EFF" w:rsidP="00AF0EFF"/>
    <w:p w14:paraId="6AD9F477" w14:textId="77777777" w:rsidR="00787638" w:rsidRDefault="00AF0EFF" w:rsidP="00787638">
      <w:pPr>
        <w:pStyle w:val="Obrzek"/>
        <w:keepNext/>
      </w:pPr>
      <w:r w:rsidRPr="0068616F">
        <w:lastRenderedPageBreak/>
        <w:drawing>
          <wp:inline distT="0" distB="0" distL="0" distR="0" wp14:anchorId="6DE68B74" wp14:editId="35DFA64F">
            <wp:extent cx="4572000" cy="2743200"/>
            <wp:effectExtent l="0" t="0" r="0" b="0"/>
            <wp:docPr id="695543862" name="Chart 1">
              <a:extLst xmlns:a="http://schemas.openxmlformats.org/drawingml/2006/main">
                <a:ext uri="{FF2B5EF4-FFF2-40B4-BE49-F238E27FC236}">
                  <a16:creationId xmlns:a16="http://schemas.microsoft.com/office/drawing/2014/main" id="{468AA258-42CC-702E-070C-37B02D0171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6BCE6C44" w14:textId="6DC8084D" w:rsidR="00AF0EFF" w:rsidRPr="0068616F" w:rsidRDefault="00787638" w:rsidP="005D4B03">
      <w:pPr>
        <w:pStyle w:val="Caption"/>
      </w:pPr>
      <w:bookmarkStart w:id="105" w:name="_Toc165912095"/>
      <w:bookmarkStart w:id="106" w:name="_Toc166333562"/>
      <w:bookmarkStart w:id="107" w:name="_Toc166360410"/>
      <w:bookmarkStart w:id="108" w:name="_Toc166360589"/>
      <w:r>
        <w:t xml:space="preserve">Obrázok </w:t>
      </w:r>
      <w:r>
        <w:fldChar w:fldCharType="begin"/>
      </w:r>
      <w:r>
        <w:instrText xml:space="preserve"> SEQ Obrázok \* ARABIC </w:instrText>
      </w:r>
      <w:r>
        <w:fldChar w:fldCharType="separate"/>
      </w:r>
      <w:r w:rsidR="00F61368">
        <w:rPr>
          <w:noProof/>
        </w:rPr>
        <w:t>15</w:t>
      </w:r>
      <w:r>
        <w:fldChar w:fldCharType="end"/>
      </w:r>
      <w:r w:rsidR="00EB34E2">
        <w:t>-</w:t>
      </w:r>
      <w:r>
        <w:t xml:space="preserve"> </w:t>
      </w:r>
      <w:r w:rsidR="0008096A" w:rsidRPr="0008096A">
        <w:t>Porovnanie výkonnosti rôznych architektúr neurónových sietí v experimente 1: Tento graf zobrazuje presnosť klasifikácie troch modelov neurónových sietí - DenseNet201, EfficientNetB2 a InceptionResNetV2 - za dvoch podmienok: s použitím pôvodných nastavení (červená čiara) a po použití úprav váh tried (fialová čiara).</w:t>
      </w:r>
      <w:r w:rsidR="0008096A">
        <w:t xml:space="preserve"> </w:t>
      </w:r>
      <w:r>
        <w:t>zdroj: autor</w:t>
      </w:r>
      <w:bookmarkEnd w:id="105"/>
      <w:bookmarkEnd w:id="106"/>
      <w:bookmarkEnd w:id="107"/>
      <w:bookmarkEnd w:id="108"/>
    </w:p>
    <w:p w14:paraId="691C6B2E" w14:textId="2F2C0745" w:rsidR="00AF0EFF" w:rsidRPr="0068616F" w:rsidRDefault="00AF0EFF" w:rsidP="00AF0EFF">
      <w:r w:rsidRPr="0068616F">
        <w:t>Výsledky experimentu</w:t>
      </w:r>
      <w:r w:rsidR="00E81D8F">
        <w:t xml:space="preserve"> (Obr. 1</w:t>
      </w:r>
      <w:r w:rsidR="00705AE1">
        <w:t>5</w:t>
      </w:r>
      <w:r w:rsidR="00E81D8F">
        <w:t>)</w:t>
      </w:r>
      <w:r w:rsidRPr="0068616F">
        <w:t xml:space="preserve"> naznačujú, že váhy tried pozitívne ovplyvnili výkonnosť modelov hlbokého učenia, najmä v prípade modelov, ktoré mali spočiatku problémy s konkrétnymi triedami. Tento účinok však nebol rovnomerný; rôzne modely a triedy zaznamenali rôzny stupeň zlepšenia.</w:t>
      </w:r>
    </w:p>
    <w:p w14:paraId="0248B4EF" w14:textId="77777777" w:rsidR="00AF0EFF" w:rsidRPr="0068616F" w:rsidRDefault="00AF0EFF" w:rsidP="00AF0EFF">
      <w:r w:rsidRPr="0068616F">
        <w:t>Praktické dôsledky pre lekársku diagnostiku, hoci nie sú primárnym cieľom tohto výskumu, naznačujú, že starostlivo upravené váhy tried by potenciálne mohli viesť k presnejšej detekcii zriedkavých stavov. To je vzhľadom na vysoké nároky na lekársku zobrazovaciu diagnostiku veľmi dôležité.</w:t>
      </w:r>
    </w:p>
    <w:p w14:paraId="3A51D38C" w14:textId="77777777" w:rsidR="00AF0EFF" w:rsidRPr="0068616F" w:rsidRDefault="00AF0EFF" w:rsidP="00AF0EFF">
      <w:pPr>
        <w:pStyle w:val="Heading2"/>
        <w:numPr>
          <w:ilvl w:val="1"/>
          <w:numId w:val="18"/>
        </w:numPr>
        <w:ind w:left="709" w:hanging="709"/>
      </w:pPr>
      <w:bookmarkStart w:id="109" w:name="_Toc166494393"/>
      <w:r w:rsidRPr="0068616F">
        <w:t>Experiment 2 - Vplyv techník augmentácie údajov</w:t>
      </w:r>
      <w:bookmarkEnd w:id="109"/>
    </w:p>
    <w:p w14:paraId="526AC9C7" w14:textId="42E95A75" w:rsidR="00AF0EFF" w:rsidRPr="0068616F" w:rsidRDefault="00AF0EFF" w:rsidP="005D4B03">
      <w:r w:rsidRPr="0068616F">
        <w:t>Hlavným cieľom tohto experimentu bolo posúdiť, ako rôzne techniky rozšírenia údajov - konkrétne geometrické transformácie, úpravy farieb a pridávanie šumu - ovplyvňujú výkon modelov CNN. Cieľom bolo určiť, ktoré typy rozšírenia najúčinnejšie zvyšujú robustnosť a zovšeobecňujúce schopnosti modelov.</w:t>
      </w:r>
    </w:p>
    <w:p w14:paraId="7C999D4E" w14:textId="77777777" w:rsidR="00AF0EFF" w:rsidRPr="0068616F" w:rsidRDefault="00AF0EFF" w:rsidP="00AF0EFF">
      <w:r w:rsidRPr="0068616F">
        <w:t>Tento experiment, ktorý sa zameriava na základné stratégie rozšírenia údajov podrobne opísané v kapitole 4, zahŕňal trénovanie modelov CNN výlučne na rozšírených súboroch údajov. Implementované rozšírenia - geometrické transformácie, úpravy farieb a pridávanie šumu - boli vybrané tak, aby boli výzvou pre adaptáciu modelov a schopnosti učenia a poskytli prehľad o účinnosti jednotlivých typov rozšírení.</w:t>
      </w:r>
    </w:p>
    <w:p w14:paraId="2C34C3A8" w14:textId="77777777" w:rsidR="00AF0EFF" w:rsidRPr="0068616F" w:rsidRDefault="00AF0EFF" w:rsidP="00AF0EFF"/>
    <w:p w14:paraId="52293E96" w14:textId="77777777" w:rsidR="00E81D8F" w:rsidRDefault="00AF0EFF" w:rsidP="00E81D8F">
      <w:pPr>
        <w:pStyle w:val="Obrzek"/>
        <w:keepNext/>
      </w:pPr>
      <w:r w:rsidRPr="0068616F">
        <w:lastRenderedPageBreak/>
        <w:drawing>
          <wp:inline distT="0" distB="0" distL="0" distR="0" wp14:anchorId="2B09E206" wp14:editId="3530DB71">
            <wp:extent cx="4572000" cy="2743200"/>
            <wp:effectExtent l="0" t="0" r="0" b="0"/>
            <wp:docPr id="66194571" name="Chart 1">
              <a:extLst xmlns:a="http://schemas.openxmlformats.org/drawingml/2006/main">
                <a:ext uri="{FF2B5EF4-FFF2-40B4-BE49-F238E27FC236}">
                  <a16:creationId xmlns:a16="http://schemas.microsoft.com/office/drawing/2014/main" id="{CA0A6EBF-D313-C454-135B-6C1C23A159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7F42C37E" w14:textId="5088C477" w:rsidR="00AF0EFF" w:rsidRPr="0068616F" w:rsidRDefault="00E81D8F" w:rsidP="00E81D8F">
      <w:pPr>
        <w:pStyle w:val="Caption"/>
      </w:pPr>
      <w:bookmarkStart w:id="110" w:name="_Toc165912096"/>
      <w:bookmarkStart w:id="111" w:name="_Toc166333563"/>
      <w:bookmarkStart w:id="112" w:name="_Toc166360411"/>
      <w:bookmarkStart w:id="113" w:name="_Toc166360590"/>
      <w:r>
        <w:t xml:space="preserve">Obrázok </w:t>
      </w:r>
      <w:r>
        <w:fldChar w:fldCharType="begin"/>
      </w:r>
      <w:r>
        <w:instrText xml:space="preserve"> SEQ Obrázok \* ARABIC </w:instrText>
      </w:r>
      <w:r>
        <w:fldChar w:fldCharType="separate"/>
      </w:r>
      <w:r w:rsidR="00F61368">
        <w:rPr>
          <w:noProof/>
        </w:rPr>
        <w:t>16</w:t>
      </w:r>
      <w:r>
        <w:fldChar w:fldCharType="end"/>
      </w:r>
      <w:r w:rsidR="00EB34E2">
        <w:t>-</w:t>
      </w:r>
      <w:r>
        <w:t xml:space="preserve"> </w:t>
      </w:r>
      <w:r w:rsidR="005D4B03" w:rsidRPr="005D4B03">
        <w:t>Účinnosť rôznych techník rozšírenia údajov v experimente 2: stĺpcový graf znázorňuje vplyv troch typov techník rozšírenia údajov - geometrických, farebných a</w:t>
      </w:r>
      <w:r w:rsidR="005D4B03">
        <w:t> </w:t>
      </w:r>
      <w:r w:rsidR="005D4B03" w:rsidRPr="005D4B03">
        <w:t>šumových- na výkonnosť modelu.</w:t>
      </w:r>
      <w:r w:rsidR="005D4B03">
        <w:t xml:space="preserve"> </w:t>
      </w:r>
      <w:r>
        <w:t>zdroj: autor</w:t>
      </w:r>
      <w:bookmarkEnd w:id="110"/>
      <w:bookmarkEnd w:id="111"/>
      <w:bookmarkEnd w:id="112"/>
      <w:bookmarkEnd w:id="113"/>
    </w:p>
    <w:p w14:paraId="3F52B335" w14:textId="77777777" w:rsidR="00AF0EFF" w:rsidRPr="0068616F" w:rsidRDefault="00AF0EFF" w:rsidP="00AF0EFF"/>
    <w:p w14:paraId="62B1CA99" w14:textId="23429574" w:rsidR="00AF0EFF" w:rsidRPr="0068616F" w:rsidRDefault="00AF0EFF" w:rsidP="00AF0EFF">
      <w:r w:rsidRPr="0068616F">
        <w:t>Výsledky</w:t>
      </w:r>
      <w:r w:rsidR="00E81D8F">
        <w:t xml:space="preserve"> (Obr. 1</w:t>
      </w:r>
      <w:r w:rsidR="00705AE1">
        <w:t>6</w:t>
      </w:r>
      <w:r w:rsidR="00E81D8F">
        <w:t>)</w:t>
      </w:r>
      <w:r w:rsidRPr="0068616F">
        <w:t xml:space="preserve"> ukázali, že úpravy farieb mali najvýraznejší vplyv na výkonnosť model</w:t>
      </w:r>
      <w:r w:rsidR="008F2C01">
        <w:t>ov</w:t>
      </w:r>
      <w:r w:rsidRPr="0068616F">
        <w:t>, čo naznačuje, že tieto vlastnosti sú rozhodujúce pre správnu klasifikáciu röntgenových snímok. Pridanie šumu bolo tiež prospešné, hoci v menšej miere, čo naznačuje jeho úlohu pri pomoci modelom rozoznať signál od šumu. Naopak najmenší vplyv mali geometrické transformácie, čo naznačuje potenciálne problémy so zosúladením s klinickými odchýlkami, ktoré sú v údajoch prirodzene prítomné.</w:t>
      </w:r>
    </w:p>
    <w:p w14:paraId="59B64152" w14:textId="77777777" w:rsidR="00AF0EFF" w:rsidRPr="0068616F" w:rsidRDefault="00AF0EFF" w:rsidP="00AF0EFF"/>
    <w:p w14:paraId="3FF4DCA7" w14:textId="77777777" w:rsidR="00AF0EFF" w:rsidRPr="0068616F" w:rsidRDefault="00AF0EFF" w:rsidP="00AF0EFF">
      <w:r w:rsidRPr="0068616F">
        <w:t>Pozitívny vplyv rozšírenia údajov na modely CNN bol zrejmý najmä vďaka zvýšenej variabilite a objemu trénovaných údajov. Použitie týchto techník priamo rieši problémy spojené s nedostatkom a rôznorodosťou údajov, ktoré sú nevyhnutné na vývoj spoľahlivých diagnostických nástrojov.</w:t>
      </w:r>
    </w:p>
    <w:p w14:paraId="2F7A47C2" w14:textId="633A37B2" w:rsidR="00AF0EFF" w:rsidRPr="0068616F" w:rsidRDefault="00AF0EFF" w:rsidP="005D4B03">
      <w:r w:rsidRPr="006040F6">
        <w:rPr>
          <w:u w:val="single"/>
        </w:rPr>
        <w:t>Farebné úpravy</w:t>
      </w:r>
      <w:r w:rsidRPr="0068616F">
        <w:t xml:space="preserve"> sa ukázali ako najefektívnejšie, pravdepodobne preto, že zlepšujú kritické prvky v odtieňoch šedej, ktoré sú nositeľmi významných diagnostických informácií na röntgenových snímkach. Zdá sa, že tento typ rozšírenia dolaďuje citlivosť modelov na jemné odchýlky svedčiace o zdravotných stavoch.</w:t>
      </w:r>
    </w:p>
    <w:p w14:paraId="37345B65" w14:textId="311E86B2" w:rsidR="006040F6" w:rsidRDefault="00AF0EFF" w:rsidP="00AF0EFF">
      <w:r w:rsidRPr="006040F6">
        <w:rPr>
          <w:u w:val="single"/>
        </w:rPr>
        <w:t>Geometrické transformácie</w:t>
      </w:r>
      <w:r w:rsidRPr="0068616F">
        <w:t xml:space="preserve"> na druhej strane priniesli najmenej výrazné zlepšenia. Vzhľadom na štandardizáciu umiestnenia častí tela na röntgenových snímkach môžu razantné geometrické zmeny narušiť priestorové vlastnosti, na ktoré sa modely spoliehajú pri presnej klasifikácii. To zdôrazňuje dôležitosť kontextu pri výbere techník rozšírenia - to, čo prospieva prirodzenému spracovaniu obrazu, sa nemusí priaznivo prejaviť pri lekárskom zobrazovaní, kde je rozhodujúca presnosť umiestnenia anatomických štruktúr.</w:t>
      </w:r>
    </w:p>
    <w:p w14:paraId="47C0237E" w14:textId="4BDCFCEA" w:rsidR="00AF0EFF" w:rsidRPr="0068616F" w:rsidRDefault="00AF0EFF" w:rsidP="006040F6">
      <w:pPr>
        <w:spacing w:after="0" w:line="240" w:lineRule="auto"/>
        <w:ind w:firstLine="0"/>
        <w:jc w:val="left"/>
      </w:pPr>
    </w:p>
    <w:p w14:paraId="6EA2F294" w14:textId="77777777" w:rsidR="00AF0EFF" w:rsidRDefault="00AF0EFF" w:rsidP="00AF0EFF">
      <w:r w:rsidRPr="006040F6">
        <w:rPr>
          <w:u w:val="single"/>
        </w:rPr>
        <w:lastRenderedPageBreak/>
        <w:t>Účinnosť pridávania šumu</w:t>
      </w:r>
      <w:r w:rsidRPr="0068616F">
        <w:t xml:space="preserve"> naznačuje, že modely sa môžu naučiť odolnosti voči artefaktom, ktoré sa bežne vyskytujú v klinických podmienkach. Príliš veľké množstvo šumu však môže byť škodlivé a zatieniť dôležité vlastnosti, čo zdôrazňuje potrebu vyváženého prístupu k rozširovaniu.</w:t>
      </w:r>
    </w:p>
    <w:p w14:paraId="0FD37728" w14:textId="77777777" w:rsidR="00C53DC7" w:rsidRPr="0068616F" w:rsidRDefault="00C53DC7" w:rsidP="00AF0EFF"/>
    <w:p w14:paraId="7C40FD24" w14:textId="77777777" w:rsidR="00AF0EFF" w:rsidRPr="0068616F" w:rsidRDefault="00AF0EFF" w:rsidP="00AF0EFF">
      <w:r w:rsidRPr="0068616F">
        <w:t>Experiment v konečnom dôsledku zdôrazňuje potenciál rozšírenia údajov nielen ako nástroja na riešenie obmedzení údajov, ale aj ako prostriedku na podstatné zlepšenie robustnosti a presnosti CNN v lekárskom zobrazovaní.</w:t>
      </w:r>
    </w:p>
    <w:p w14:paraId="643C4523" w14:textId="77777777" w:rsidR="00AF0EFF" w:rsidRPr="0068616F" w:rsidRDefault="00AF0EFF" w:rsidP="00AF0EFF">
      <w:pPr>
        <w:pStyle w:val="Heading2"/>
        <w:numPr>
          <w:ilvl w:val="1"/>
          <w:numId w:val="18"/>
        </w:numPr>
        <w:ind w:left="709" w:hanging="709"/>
      </w:pPr>
      <w:bookmarkStart w:id="114" w:name="_Toc166494394"/>
      <w:r w:rsidRPr="0068616F">
        <w:t xml:space="preserve">Experiment 3 - Porovnávacia analýza tréningu na pôvodných </w:t>
      </w:r>
      <w:proofErr w:type="spellStart"/>
      <w:r w:rsidRPr="0068616F">
        <w:t>vs</w:t>
      </w:r>
      <w:proofErr w:type="spellEnd"/>
      <w:r w:rsidRPr="0068616F">
        <w:t>. pôvodných + rozšírených údajoch</w:t>
      </w:r>
      <w:bookmarkEnd w:id="114"/>
    </w:p>
    <w:p w14:paraId="773541AD" w14:textId="77777777" w:rsidR="00AF0EFF" w:rsidRPr="0068616F" w:rsidRDefault="00AF0EFF" w:rsidP="00AF0EFF">
      <w:r w:rsidRPr="0068616F">
        <w:t>Účelom tohto experimentu je zistiť, či začlenenie rozšírených údajov do pôvodných súborov údajov môže zvýšiť výkon a zovšeobecnenie modelov CNN v kontextoch s nevyváženými triedami a obmedzenou dostupnosťou údajov. Cieľom je posúdiť, ako rozšírené údaje ovplyvňujú diagnostickú presnosť a spoľahlivosť modelov v lekárskom zobrazovaní.</w:t>
      </w:r>
    </w:p>
    <w:p w14:paraId="5125949D" w14:textId="77777777" w:rsidR="00AF0EFF" w:rsidRPr="0068616F" w:rsidRDefault="00AF0EFF" w:rsidP="00AF0EFF"/>
    <w:p w14:paraId="29C33429" w14:textId="77777777" w:rsidR="00AF0EFF" w:rsidRDefault="00AF0EFF" w:rsidP="00AF0EFF">
      <w:r w:rsidRPr="0068616F">
        <w:t>Tento experiment využíva techniky rozšírenia skúmané v experimente 2 - vrátane geometrických transformácií, úprav farieb a pridávania šumu - a porovnáva výkon modelov CNN na dvoch súboroch údajov. Prvý súbor údajov pozostávajúci výlučne z pôvodných obrázkov bol pripravený so špecifickým rozdelením: 5 vzoriek na triedu na testovanie, 2 na overenie a zvyšok na trénovanie. Druhý súbor údajov spájal tieto pôvodné obrázky s ich rozšírenými ekvivalentmi a bol rozdelený pomocou štandardného rozdelenia: 80 % na trénovanie, 10 % na validáciu a 10 % na testovanie.</w:t>
      </w:r>
    </w:p>
    <w:p w14:paraId="0D763F21" w14:textId="77777777" w:rsidR="0043143F" w:rsidRPr="0068616F" w:rsidRDefault="0043143F" w:rsidP="00AF0EFF"/>
    <w:p w14:paraId="27932E47" w14:textId="4E6EC8B0" w:rsidR="00AF0EFF" w:rsidRDefault="00AF0EFF" w:rsidP="005D4B03">
      <w:r w:rsidRPr="0068616F">
        <w:t>Modely CNN použité v tejto analýze boli vybrané na základe ich výkonu v experimente 1. Dva modely, ktoré vykazovali sľubné výsledky, boli vybrané na preskúmanie možných ďalších zlepšení pomocou rozšíreného tréningu a jeden model, ktorý mal slabé výsledky, bol zaradený na otestovanie, či by rozšírenie mohlo výrazne zvýšiť jeho presnosť. Tento prístup poskytuje komplexné posúdenie toho, ako rozšírenie ovplyvňuje modely s rôznou počiatočnou úrovňou výkonnosti, a ponúka pohľad na potenciál rozšíreného tréningu na účinné riešenie problémov nedostatku údajov a nerovnováhy tried.</w:t>
      </w:r>
    </w:p>
    <w:p w14:paraId="507880E9" w14:textId="05C4AFAD" w:rsidR="005D4B03" w:rsidRPr="0068616F" w:rsidRDefault="005D4B03" w:rsidP="005D4B03">
      <w:pPr>
        <w:spacing w:after="0" w:line="240" w:lineRule="auto"/>
        <w:ind w:firstLine="0"/>
        <w:jc w:val="left"/>
      </w:pPr>
      <w:r>
        <w:br w:type="page"/>
      </w:r>
    </w:p>
    <w:p w14:paraId="3982432D" w14:textId="4FCCD117" w:rsidR="00277D0B" w:rsidRPr="0068616F" w:rsidRDefault="00AF0EFF" w:rsidP="006040F6">
      <w:r w:rsidRPr="0068616F">
        <w:lastRenderedPageBreak/>
        <w:t>Porovnávacia analýza modelov CNN natrénovaných na pôvodných a rozšírených súboroch údajov ukázala pozoruhodné zistenia.</w:t>
      </w:r>
    </w:p>
    <w:p w14:paraId="10A728DA" w14:textId="77777777" w:rsidR="00AF0EFF" w:rsidRPr="0068616F" w:rsidRDefault="00AF0EFF" w:rsidP="00AF0EFF">
      <w:r w:rsidRPr="006040F6">
        <w:rPr>
          <w:u w:val="single"/>
        </w:rPr>
        <w:t>DenseNet201</w:t>
      </w:r>
      <w:r w:rsidRPr="0068616F">
        <w:t>, ktorý predtým vykazoval priemernú presnosť 66,58 %, zaznamenal pozoruhodný nárast na 90,95 %, keď bol trénovaný na kombinovanom pôvodnom a rozšírenom súbore údajov. Toto výrazné zlepšenie naznačuje, že techniky rozšírenia poskytli modelu širšie spektrum funkcií, ktoré sa mal naučiť, čím sa zvýšila jeho schopnosť zovšeobecnenia, a tým sa výrazne zlepšila jeho presnosť.</w:t>
      </w:r>
    </w:p>
    <w:p w14:paraId="77D6E94A" w14:textId="77777777" w:rsidR="00AF0EFF" w:rsidRPr="0068616F" w:rsidRDefault="00AF0EFF" w:rsidP="00AF0EFF">
      <w:r w:rsidRPr="006040F6">
        <w:rPr>
          <w:u w:val="single"/>
        </w:rPr>
        <w:t>EfficientNetB2</w:t>
      </w:r>
      <w:r w:rsidRPr="0068616F">
        <w:t xml:space="preserve"> tiež profitoval z rozšíreného tréningu, pričom jeho priemerná presnosť sa zvýšila zo 73,40 % na 96,05 %. Tento model, ktorý už patril k tým výkonnejším, preukázal ešte väčší potenciál s obohateným súborom údajov, čo naznačuje, že rozšírenie môže ďalej zdokonaliť diagnostickú presnosť modelu.</w:t>
      </w:r>
    </w:p>
    <w:p w14:paraId="0AC0C1A2" w14:textId="77777777" w:rsidR="00AF0EFF" w:rsidRPr="0068616F" w:rsidRDefault="00AF0EFF" w:rsidP="00AF0EFF">
      <w:r w:rsidRPr="006040F6">
        <w:rPr>
          <w:u w:val="single"/>
        </w:rPr>
        <w:t>InceptionResNetV2</w:t>
      </w:r>
      <w:r w:rsidRPr="0068616F">
        <w:t xml:space="preserve"> vykázal najvýraznejšie zlepšenie; z najmenej presného modelu s priemernou presnosťou 53,02 % sa s rozšíreným tréningom vyšplhal na 89,87 % presnosť. To zdôrazňuje potenciál rozšírenia údajov pri zvyšovaní výkonnosti modelov, ktoré majú spočiatku problémy so správnou klasifikáciou obrázkov.</w:t>
      </w:r>
    </w:p>
    <w:p w14:paraId="1FD1202C" w14:textId="77777777" w:rsidR="00AF0EFF" w:rsidRPr="0068616F" w:rsidRDefault="00AF0EFF" w:rsidP="00AF0EFF"/>
    <w:p w14:paraId="2D17A4A2" w14:textId="77777777" w:rsidR="00E81D8F" w:rsidRDefault="00AF0EFF" w:rsidP="00E81D8F">
      <w:pPr>
        <w:pStyle w:val="Obrzek"/>
      </w:pPr>
      <w:r w:rsidRPr="00E81D8F">
        <w:drawing>
          <wp:inline distT="0" distB="0" distL="0" distR="0" wp14:anchorId="2E5F6108" wp14:editId="590047F6">
            <wp:extent cx="4572000" cy="2743200"/>
            <wp:effectExtent l="0" t="0" r="0" b="0"/>
            <wp:docPr id="323449574" name="Chart 1">
              <a:extLst xmlns:a="http://schemas.openxmlformats.org/drawingml/2006/main">
                <a:ext uri="{FF2B5EF4-FFF2-40B4-BE49-F238E27FC236}">
                  <a16:creationId xmlns:a16="http://schemas.microsoft.com/office/drawing/2014/main" id="{CB0FE958-A69C-4186-B7B0-45929CC591F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34CBF3EE" w14:textId="35C15A87" w:rsidR="00AF0EFF" w:rsidRPr="0068616F" w:rsidRDefault="00E81D8F" w:rsidP="00E81D8F">
      <w:pPr>
        <w:pStyle w:val="Caption"/>
      </w:pPr>
      <w:bookmarkStart w:id="115" w:name="_Toc165912097"/>
      <w:bookmarkStart w:id="116" w:name="_Toc166333564"/>
      <w:bookmarkStart w:id="117" w:name="_Toc166360412"/>
      <w:bookmarkStart w:id="118" w:name="_Toc166360591"/>
      <w:r>
        <w:t xml:space="preserve">Obrázok </w:t>
      </w:r>
      <w:r>
        <w:fldChar w:fldCharType="begin"/>
      </w:r>
      <w:r>
        <w:instrText xml:space="preserve"> SEQ Obrázok \* ARABIC </w:instrText>
      </w:r>
      <w:r>
        <w:fldChar w:fldCharType="separate"/>
      </w:r>
      <w:r w:rsidR="00F61368">
        <w:rPr>
          <w:noProof/>
        </w:rPr>
        <w:t>17</w:t>
      </w:r>
      <w:r>
        <w:fldChar w:fldCharType="end"/>
      </w:r>
      <w:r w:rsidR="00EB34E2">
        <w:t xml:space="preserve"> -</w:t>
      </w:r>
      <w:r>
        <w:t xml:space="preserve"> </w:t>
      </w:r>
      <w:r w:rsidR="00EB34E2" w:rsidRPr="00EB34E2">
        <w:t>Porovnávacia analýza výkonnosti modelu s a bez rozšírenia údajov v experimente 3: Tento graf porovnáva účinnosť použitia samotných pôvodných trénovaných údajov v porovnaní s ich kombináciou s rozšírením údajov pre tri architektúry neurónových sietí - DenseNet201, EfficientNetB2 a InceptionResNetV2.</w:t>
      </w:r>
      <w:r w:rsidR="00EB34E2">
        <w:t xml:space="preserve"> </w:t>
      </w:r>
      <w:r>
        <w:t>zdroj: autor</w:t>
      </w:r>
      <w:bookmarkEnd w:id="115"/>
      <w:bookmarkEnd w:id="116"/>
      <w:bookmarkEnd w:id="117"/>
      <w:bookmarkEnd w:id="118"/>
    </w:p>
    <w:p w14:paraId="0F59B0EE" w14:textId="77777777" w:rsidR="00AF0EFF" w:rsidRPr="0068616F" w:rsidRDefault="00AF0EFF" w:rsidP="00AF0EFF"/>
    <w:p w14:paraId="33BA8E37" w14:textId="77777777" w:rsidR="00277D0B" w:rsidRDefault="00277D0B">
      <w:pPr>
        <w:spacing w:after="0" w:line="240" w:lineRule="auto"/>
        <w:ind w:firstLine="0"/>
        <w:jc w:val="left"/>
      </w:pPr>
      <w:r>
        <w:br w:type="page"/>
      </w:r>
    </w:p>
    <w:p w14:paraId="7EE5482A" w14:textId="7D5151C3" w:rsidR="00AF0EFF" w:rsidRPr="0068616F" w:rsidRDefault="00AF0EFF" w:rsidP="00AF0EFF">
      <w:r w:rsidRPr="0068616F">
        <w:lastRenderedPageBreak/>
        <w:t>Vo všetkých modeloch prinieslo trénovanie na rozšírenom súbore údajov jasné zlepšenie výkonnostných ukazovateľov. Pozorované prírastky potvrdzujú hypotézu, že rozšírenie údajov môže účinne riešiť obmedzenia spôsobené nevyváženými a nedostatočnými tréningovými údajmi, ktoré sú často problémom v lekárskej obrazovej diagnostike. Toto zlepšenie je veľmi dôležité vzhľadom na vysokú mieru rizika v lekárskej diagnostike, kde každé percento zvýšenia presnosti môže významne ovplyvniť výsledky pacientov.</w:t>
      </w:r>
    </w:p>
    <w:p w14:paraId="3D0E6BD1" w14:textId="77777777" w:rsidR="00AF0EFF" w:rsidRPr="0068616F" w:rsidRDefault="00AF0EFF" w:rsidP="00AF0EFF"/>
    <w:p w14:paraId="6D4B14CE" w14:textId="1DD22A3D" w:rsidR="00277D0B" w:rsidRDefault="00AF0EFF" w:rsidP="00AF0EFF">
      <w:r w:rsidRPr="0068616F">
        <w:t>Výsledky tohto experimentu</w:t>
      </w:r>
      <w:r w:rsidR="00E81D8F">
        <w:t xml:space="preserve"> (Obr. 1</w:t>
      </w:r>
      <w:r w:rsidR="00AC1BDF">
        <w:t>7</w:t>
      </w:r>
      <w:r w:rsidR="00E81D8F">
        <w:t>)</w:t>
      </w:r>
      <w:r w:rsidRPr="0068616F">
        <w:t xml:space="preserve"> ukazujú, že investovanie dodatočného času do tréningu modelov CNN na rozšírených údajoch vedie k výraznému zlepšeniu presnosti klasifikácie častí tela na základe röntgenových snímok. To naznačuje, že rozšírený prístup je napriek predĺženému trvaniu tréningu cenný, najmä v podmienkach s nevyváženými alebo obmedzenými súbormi údajov. Pokroky vo výkonnosti modelov naznačujú, že takéto modely by sa mohli efektívne využívať v klinickej praxi na pomoc pri presnej kategorizácii röntgenových snímok, čím by sa podporili zdravotnícki pracovníci v diagnostických procesoch.</w:t>
      </w:r>
    </w:p>
    <w:p w14:paraId="5DB76126" w14:textId="379923EB" w:rsidR="00AF0EFF" w:rsidRPr="0068616F" w:rsidRDefault="00277D0B" w:rsidP="00277D0B">
      <w:pPr>
        <w:spacing w:after="0" w:line="240" w:lineRule="auto"/>
        <w:ind w:firstLine="0"/>
        <w:jc w:val="left"/>
      </w:pPr>
      <w:r>
        <w:br w:type="page"/>
      </w:r>
    </w:p>
    <w:p w14:paraId="746A018B" w14:textId="77777777" w:rsidR="00AF0EFF" w:rsidRPr="0068616F" w:rsidRDefault="00AF0EFF" w:rsidP="00AF0EFF">
      <w:pPr>
        <w:pStyle w:val="Heading1"/>
        <w:numPr>
          <w:ilvl w:val="0"/>
          <w:numId w:val="18"/>
        </w:numPr>
        <w:ind w:left="709" w:hanging="709"/>
      </w:pPr>
      <w:bookmarkStart w:id="119" w:name="_Toc166494395"/>
      <w:r w:rsidRPr="0068616F">
        <w:lastRenderedPageBreak/>
        <w:t>Diskusia</w:t>
      </w:r>
      <w:bookmarkEnd w:id="119"/>
    </w:p>
    <w:p w14:paraId="21CA221E" w14:textId="77777777" w:rsidR="00AF0EFF" w:rsidRPr="0068616F" w:rsidRDefault="00AF0EFF" w:rsidP="00AF0EFF">
      <w:r w:rsidRPr="0068616F">
        <w:t>Táto práca preukázala rozhodujúcu úlohu špecifických stratégií hlbokého učenia pri zlepšovaní klasifikácie röntgenových snímok prostredníctvom aplikácie konvolučných neurónových sietí (CNN). Metodickým zdokonaľovaním procesov trénovania a úpravou parametrov modelu výskum výrazne posunul praktické a teoretické chápanie analýzy medicínskych snímok.</w:t>
      </w:r>
    </w:p>
    <w:p w14:paraId="628B8CAC" w14:textId="77777777" w:rsidR="00AF0EFF" w:rsidRPr="0068616F" w:rsidRDefault="00AF0EFF" w:rsidP="00AF0EFF"/>
    <w:p w14:paraId="1EA09008" w14:textId="77777777" w:rsidR="00AF0EFF" w:rsidRPr="0068616F" w:rsidRDefault="00AF0EFF" w:rsidP="00AF0EFF">
      <w:r w:rsidRPr="0068616F">
        <w:t>Experiment 6.2 poukázal na to, ako môže použitie váhy tried účinne riešiť nerovnováhu tried, čím sa výrazne zvýši presnosť modelu. Tento experiment ukázal, že modely môžu dosiahnuť lepšiu presnosť, keď sa proces trénovania prispôsobí frekvencii výskytu tried.</w:t>
      </w:r>
    </w:p>
    <w:p w14:paraId="10C24BD1" w14:textId="77777777" w:rsidR="00AF0EFF" w:rsidRPr="0068616F" w:rsidRDefault="00AF0EFF" w:rsidP="00AF0EFF">
      <w:r w:rsidRPr="0068616F">
        <w:t>V experimente 6.3 sa skúmali účinky rôznych techník rozšírenia údajov, pričom ako mimoriadne vplyvné sa ukázali úpravy farieb. Toto prispôsobenie je kľúčové pre röntgenovú diagnostiku, kde môže byť presná interpretácia snímok v odtieňoch šedej kľúčová.</w:t>
      </w:r>
    </w:p>
    <w:p w14:paraId="08E33A4A" w14:textId="77777777" w:rsidR="00AF0EFF" w:rsidRPr="0068616F" w:rsidRDefault="00AF0EFF" w:rsidP="00AF0EFF">
      <w:r w:rsidRPr="0068616F">
        <w:t>Experiment 6.4 zdôraznil výhody začlenenia rozšírených súborov údajov do tréningového režimu. Ukázalo sa, že modely natrénované na kombinácii pôvodných a rozšírených údajov nielenže dosahovali lepšie výsledky, ale vykazovali aj lepšie schopnosti zovšeobecňovania v rámci nepozorovaných údajov.</w:t>
      </w:r>
    </w:p>
    <w:p w14:paraId="103FE68D" w14:textId="77777777" w:rsidR="00AF0EFF" w:rsidRPr="0068616F" w:rsidRDefault="00AF0EFF" w:rsidP="00AF0EFF"/>
    <w:p w14:paraId="7E7C7580" w14:textId="77777777" w:rsidR="00AF0EFF" w:rsidRPr="0068616F" w:rsidRDefault="00AF0EFF" w:rsidP="00AF0EFF">
      <w:r w:rsidRPr="0068616F">
        <w:t>Tieto zistenia majú zásadný význam pre oblasť lekárskej diagnostiky. Integráciou sofistikovaných techník spracovania údajov a využitím pokročilých stratégií trénovania neurónových sietí je možné výrazne zvýšiť presnosť a spoľahlivosť diagnostických nástrojov. Tieto zlepšenia by mohli viesť k efektívnejším plánom liečby pacientov a potenciálne zachrániť životy poskytnutím presnejších diagnostických informácií.</w:t>
      </w:r>
    </w:p>
    <w:p w14:paraId="07B4BE3E" w14:textId="77777777" w:rsidR="00AF0EFF" w:rsidRPr="0068616F" w:rsidRDefault="00AF0EFF" w:rsidP="00AF0EFF"/>
    <w:p w14:paraId="3BF3050C" w14:textId="256912DF" w:rsidR="00277D0B" w:rsidRPr="002527B1" w:rsidRDefault="00AF0EFF" w:rsidP="00AF0EFF">
      <w:r w:rsidRPr="0068616F">
        <w:t>Trajektória naznačená v tomto výskume naznačuje sľubnú budúcnosť, v ktorej sú zdokonalené CNN neoddeliteľnou súčasťou lekárskej zobrazovacej diagnostiky. Pokračovanie v skúmaní optimalizácie týchto modelov môže ďalej zdokonaliť ich účinnosť a efektívnosť, čím sa stanú nenahraditeľnými nástrojmi v klinických podmienkach.</w:t>
      </w:r>
    </w:p>
    <w:p w14:paraId="6DE5D6A9" w14:textId="218751A7" w:rsidR="00AF0EFF" w:rsidRPr="0068616F" w:rsidRDefault="00277D0B" w:rsidP="00277D0B">
      <w:pPr>
        <w:spacing w:after="0" w:line="240" w:lineRule="auto"/>
        <w:ind w:firstLine="0"/>
        <w:jc w:val="left"/>
      </w:pPr>
      <w:r>
        <w:br w:type="page"/>
      </w:r>
    </w:p>
    <w:p w14:paraId="751583DC" w14:textId="77777777" w:rsidR="00AF0EFF" w:rsidRPr="0068616F" w:rsidRDefault="00AF0EFF" w:rsidP="00AF0EFF">
      <w:pPr>
        <w:pStyle w:val="Heading1"/>
        <w:numPr>
          <w:ilvl w:val="0"/>
          <w:numId w:val="18"/>
        </w:numPr>
        <w:ind w:left="709" w:hanging="709"/>
      </w:pPr>
      <w:bookmarkStart w:id="120" w:name="_Toc166494396"/>
      <w:r w:rsidRPr="0068616F">
        <w:lastRenderedPageBreak/>
        <w:t>Záver</w:t>
      </w:r>
      <w:bookmarkEnd w:id="120"/>
    </w:p>
    <w:p w14:paraId="55707B58" w14:textId="77777777" w:rsidR="00AF0EFF" w:rsidRPr="0068616F" w:rsidRDefault="00AF0EFF" w:rsidP="00AF0EFF">
      <w:r w:rsidRPr="0068616F">
        <w:t>Výskum uskutočnený v tejto práci potvrdzuje výrazný vplyv cielených výpočtových techník na výkonnosť CNN používaných na klasifikáciu medicínskych obrazov. Strategické použitie váh tried a rozšírenie údajov nielenže vyriešilo kritické problémy, ako je nedostatok údajov a nevyváženosť tried, ale tiež pripravilo cestu pre implementáciu týchto modelov v reálnych diagnostických procesoch.</w:t>
      </w:r>
    </w:p>
    <w:p w14:paraId="5738B283" w14:textId="77777777" w:rsidR="00AF0EFF" w:rsidRPr="0068616F" w:rsidRDefault="00AF0EFF" w:rsidP="00AF0EFF"/>
    <w:p w14:paraId="352539BC" w14:textId="77777777" w:rsidR="00AF0EFF" w:rsidRPr="0068616F" w:rsidRDefault="00AF0EFF" w:rsidP="00AF0EFF">
      <w:r w:rsidRPr="0068616F">
        <w:t>Hoci vykonané experimenty poskytujú podstatné dôkazy o výhodách týchto metód, poukazujú aj na obmedzenia vlastné každej vedeckej štúdii, ako je špecifickosť súborov údajov a potenciálna potreba širšej validácie v rôznych lekárskych kontextoch.</w:t>
      </w:r>
    </w:p>
    <w:p w14:paraId="7024BB95" w14:textId="77777777" w:rsidR="00AF0EFF" w:rsidRPr="0068616F" w:rsidRDefault="00AF0EFF" w:rsidP="00AF0EFF"/>
    <w:p w14:paraId="35A2E74E" w14:textId="77777777" w:rsidR="002210AA" w:rsidRDefault="002210AA" w:rsidP="002210AA">
      <w:r>
        <w:t>Budúci výskum by sa mohol zamerať na rozšírenie použiteľnosti týchto zistení prostredníctvom širšej integrácie súborov údajov a skúmania ďalších techník rozšírenia, ktoré by mohli presnejšie napodobniť klinické rozdiely. Existuje tiež významná príležitosť na využitie novších, výkonnejších výpočtových architektúr, ktoré by mohli ďalej zlepšiť diagnostické schopnosti CNN. Okrem toho by vývoj užívateľsky prívetivého grafického používateľského rozhrania (GUI) alebo integrácia týchto modelov do mobilnej alebo webovej aplikácie mohli výrazne zvýšiť ich využiteľnosť v klinických podmienkach. Sprístupnením modelov prostredníctvom aplikácie by mohli zdravotnícki pracovníci používať tieto pokročilé diagnostické nástroje priamo v nemocniciach a na klinikách, čo by uľahčilo rozhodovanie v reálnom čase a zlepšilo starostlivosť o pacientov. Takýto vývoj aplikácie by nielen zlepšil dostupnosť týchto modelov, ale zabezpečil by aj ich praktickosť a účinnosť v reálnom lekárskom prostredí.</w:t>
      </w:r>
    </w:p>
    <w:p w14:paraId="6497CDB2" w14:textId="357800B8" w:rsidR="00AF0EFF" w:rsidRPr="0068616F" w:rsidRDefault="00AF0EFF" w:rsidP="002210AA">
      <w:pPr>
        <w:ind w:firstLine="0"/>
      </w:pPr>
    </w:p>
    <w:p w14:paraId="2EBB1C80" w14:textId="77777777" w:rsidR="00AF0EFF" w:rsidRPr="0068616F" w:rsidRDefault="00AF0EFF" w:rsidP="00AF0EFF">
      <w:r w:rsidRPr="0068616F">
        <w:t>Celkovo táto práca prispieva nielen do akademickej oblasti, ale stanovuje aj praktický rámec pre budúci pokrok, ktorý by mohol spôsobiť revolúciu v lekárskej diagnostike. Integrácia hlbokého učenia do medicínskeho zobrazovania ponúka sľubnú cestu na zlepšenie poskytovania zdravotnej starostlivosti, čo podčiarkuje hodnotu a potenciál tohto výskumu.</w:t>
      </w:r>
    </w:p>
    <w:p w14:paraId="528663B2" w14:textId="57DD66CC" w:rsidR="00F17E83" w:rsidRPr="0068616F" w:rsidRDefault="00F17E83">
      <w:pPr>
        <w:spacing w:after="200"/>
        <w:sectPr w:rsidR="00F17E83" w:rsidRPr="0068616F" w:rsidSect="00057310">
          <w:headerReference w:type="default" r:id="rId43"/>
          <w:pgSz w:w="11906" w:h="16838" w:code="9"/>
          <w:pgMar w:top="1418" w:right="1418" w:bottom="1418" w:left="1418" w:header="709" w:footer="709" w:gutter="567"/>
          <w:cols w:space="708"/>
          <w:docGrid w:linePitch="360"/>
        </w:sectPr>
      </w:pPr>
    </w:p>
    <w:p w14:paraId="5161CA18" w14:textId="22C01259" w:rsidR="00915DB2" w:rsidRPr="0068616F" w:rsidRDefault="00E5211C" w:rsidP="00915DB2">
      <w:pPr>
        <w:pStyle w:val="Heading1"/>
        <w:numPr>
          <w:ilvl w:val="0"/>
          <w:numId w:val="0"/>
        </w:numPr>
        <w:ind w:left="432" w:hanging="432"/>
      </w:pPr>
      <w:bookmarkStart w:id="121" w:name="_Toc166494397"/>
      <w:r w:rsidRPr="00E5211C">
        <w:lastRenderedPageBreak/>
        <w:t>Zoznam použitej literatúry</w:t>
      </w:r>
      <w:bookmarkEnd w:id="121"/>
    </w:p>
    <w:p w14:paraId="082E16F0" w14:textId="77777777" w:rsidR="00330DC4" w:rsidRPr="0068616F" w:rsidRDefault="00330DC4" w:rsidP="00330DC4">
      <w:pPr>
        <w:pStyle w:val="Bibliography"/>
      </w:pPr>
      <w:r w:rsidRPr="0068616F">
        <w:fldChar w:fldCharType="begin"/>
      </w:r>
      <w:r w:rsidRPr="0068616F">
        <w:instrText xml:space="preserve"> ADDIN ZOTERO_BIBL {"uncited":[],"omitted":[],"custom":[]} CSL_BIBLIOGRAPHY </w:instrText>
      </w:r>
      <w:r w:rsidRPr="0068616F">
        <w:fldChar w:fldCharType="separate"/>
      </w:r>
      <w:r w:rsidRPr="0068616F">
        <w:t xml:space="preserve">[1] </w:t>
      </w:r>
      <w:r w:rsidRPr="0068616F">
        <w:tab/>
        <w:t xml:space="preserve">LITJENS, Geert, Thijs KOOI, Babak Ehteshami BEJNORDI, Arnaud Arindra Adiyoso SETIO, Francesco CIOMPI, Mohsen GHAFOORIAN, Jeroen A. W. M. VAN DER LAAK, Bram VAN GINNEKEN a Clara I. SÁNCHEZ. A survey on deep learning in medical image analysis. </w:t>
      </w:r>
      <w:r w:rsidRPr="0068616F">
        <w:rPr>
          <w:i/>
          <w:iCs/>
        </w:rPr>
        <w:t>Medical Image Analysis</w:t>
      </w:r>
      <w:r w:rsidRPr="0068616F">
        <w:t xml:space="preserve"> [online]. 2017, </w:t>
      </w:r>
      <w:r w:rsidRPr="0068616F">
        <w:rPr>
          <w:b/>
          <w:bCs/>
        </w:rPr>
        <w:t>42</w:t>
      </w:r>
      <w:r w:rsidRPr="0068616F">
        <w:t>, 60–88. ISSN 1361-8415. Dostupné z: doi:10.1016/j.media.2017.07.005</w:t>
      </w:r>
    </w:p>
    <w:p w14:paraId="6B32B46D" w14:textId="77777777" w:rsidR="00330DC4" w:rsidRPr="0068616F" w:rsidRDefault="00330DC4" w:rsidP="00330DC4">
      <w:pPr>
        <w:pStyle w:val="Bibliography"/>
      </w:pPr>
      <w:r w:rsidRPr="0068616F">
        <w:t xml:space="preserve">[2] </w:t>
      </w:r>
      <w:r w:rsidRPr="0068616F">
        <w:tab/>
        <w:t xml:space="preserve">PANCHBHAI, Arati S. Wilhelm Conrad Röntgen and the discovery of X-rays: Revisited after centennial. </w:t>
      </w:r>
      <w:r w:rsidRPr="0068616F">
        <w:rPr>
          <w:i/>
          <w:iCs/>
        </w:rPr>
        <w:t>Journal of Indian Academy of Oral Medicine and Radiology</w:t>
      </w:r>
      <w:r w:rsidRPr="0068616F">
        <w:t xml:space="preserve"> [online]. 2015, </w:t>
      </w:r>
      <w:r w:rsidRPr="0068616F">
        <w:rPr>
          <w:b/>
          <w:bCs/>
        </w:rPr>
        <w:t>27</w:t>
      </w:r>
      <w:r w:rsidRPr="0068616F">
        <w:t>(1), 90. ISSN 0972-1363. Dostupné z: doi:10.4103/0972-1363.167119</w:t>
      </w:r>
    </w:p>
    <w:p w14:paraId="13409F21" w14:textId="77777777" w:rsidR="00330DC4" w:rsidRPr="0068616F" w:rsidRDefault="00330DC4" w:rsidP="00330DC4">
      <w:pPr>
        <w:pStyle w:val="Bibliography"/>
      </w:pPr>
      <w:r w:rsidRPr="0068616F">
        <w:t xml:space="preserve">[3] </w:t>
      </w:r>
      <w:r w:rsidRPr="0068616F">
        <w:tab/>
      </w:r>
      <w:r w:rsidRPr="0068616F">
        <w:rPr>
          <w:i/>
          <w:iCs/>
        </w:rPr>
        <w:t>Über Röntgen – Röntgen-Gedächtnisstätte</w:t>
      </w:r>
      <w:r w:rsidRPr="0068616F">
        <w:t xml:space="preserve"> [online]. [vid. 2024-04-25]. Dostupné z: https://wilhelmconradroentgen.de/de/ueber-roentgen</w:t>
      </w:r>
    </w:p>
    <w:p w14:paraId="31256D43" w14:textId="77777777" w:rsidR="00330DC4" w:rsidRPr="0068616F" w:rsidRDefault="00330DC4" w:rsidP="00330DC4">
      <w:pPr>
        <w:pStyle w:val="Bibliography"/>
      </w:pPr>
      <w:r w:rsidRPr="0068616F">
        <w:t xml:space="preserve">[4] </w:t>
      </w:r>
      <w:r w:rsidRPr="0068616F">
        <w:tab/>
        <w:t xml:space="preserve">FRANKEL, R I. Centennial of Röntgen’s discovery of x-rays. </w:t>
      </w:r>
      <w:r w:rsidRPr="0068616F">
        <w:rPr>
          <w:i/>
          <w:iCs/>
        </w:rPr>
        <w:t>Western Journal of Medicine</w:t>
      </w:r>
      <w:r w:rsidRPr="0068616F">
        <w:t xml:space="preserve">. 1996, </w:t>
      </w:r>
      <w:r w:rsidRPr="0068616F">
        <w:rPr>
          <w:b/>
          <w:bCs/>
        </w:rPr>
        <w:t>164</w:t>
      </w:r>
      <w:r w:rsidRPr="0068616F">
        <w:t xml:space="preserve">(6), 497–501. ISSN 0093-0415. </w:t>
      </w:r>
    </w:p>
    <w:p w14:paraId="03DD66A1" w14:textId="77777777" w:rsidR="00330DC4" w:rsidRPr="0068616F" w:rsidRDefault="00330DC4" w:rsidP="00330DC4">
      <w:pPr>
        <w:pStyle w:val="Bibliography"/>
      </w:pPr>
      <w:r w:rsidRPr="0068616F">
        <w:t xml:space="preserve">[5] </w:t>
      </w:r>
      <w:r w:rsidRPr="0068616F">
        <w:tab/>
        <w:t xml:space="preserve">HENDEE, William R. Physics and applications of medical imaging. </w:t>
      </w:r>
      <w:r w:rsidRPr="0068616F">
        <w:rPr>
          <w:i/>
          <w:iCs/>
        </w:rPr>
        <w:t>Reviews of Modern Physics</w:t>
      </w:r>
      <w:r w:rsidRPr="0068616F">
        <w:t xml:space="preserve"> [online]. 1999, </w:t>
      </w:r>
      <w:r w:rsidRPr="0068616F">
        <w:rPr>
          <w:b/>
          <w:bCs/>
        </w:rPr>
        <w:t>71</w:t>
      </w:r>
      <w:r w:rsidRPr="0068616F">
        <w:t>(2), S444–S450. Dostupné z: doi:10.1103/RevModPhys.71.S444</w:t>
      </w:r>
    </w:p>
    <w:p w14:paraId="5FB6E64F" w14:textId="77777777" w:rsidR="00330DC4" w:rsidRPr="0068616F" w:rsidRDefault="00330DC4" w:rsidP="00330DC4">
      <w:pPr>
        <w:pStyle w:val="Bibliography"/>
      </w:pPr>
      <w:r w:rsidRPr="0068616F">
        <w:t xml:space="preserve">[6] </w:t>
      </w:r>
      <w:r w:rsidRPr="0068616F">
        <w:tab/>
        <w:t xml:space="preserve">RAKSHA, D. S. CT Scans VS MRI Scans: What are the Differences Between Them. </w:t>
      </w:r>
      <w:r w:rsidRPr="0068616F">
        <w:rPr>
          <w:i/>
          <w:iCs/>
        </w:rPr>
        <w:t>Kiran Lab</w:t>
      </w:r>
      <w:r w:rsidRPr="0068616F">
        <w:t xml:space="preserve"> [online]. 14. červenec 2023 [vid. 2024-04-25]. Dostupné z: https://kiranpetct.com/ct-scans-vs-mri-scans-what-are-the-differences-between-them/</w:t>
      </w:r>
    </w:p>
    <w:p w14:paraId="06AE4AE8" w14:textId="77777777" w:rsidR="00330DC4" w:rsidRPr="0068616F" w:rsidRDefault="00330DC4" w:rsidP="00330DC4">
      <w:pPr>
        <w:pStyle w:val="Bibliography"/>
      </w:pPr>
      <w:r w:rsidRPr="0068616F">
        <w:t xml:space="preserve">[7] </w:t>
      </w:r>
      <w:r w:rsidRPr="0068616F">
        <w:tab/>
        <w:t xml:space="preserve">HARVEY, Christopher J., James M. PILCHER, Robert J. ECKERSLEY, Martin J. K. BLOMLEY a David O. COSGROVE. Advances in Ultrasound. </w:t>
      </w:r>
      <w:r w:rsidRPr="0068616F">
        <w:rPr>
          <w:i/>
          <w:iCs/>
        </w:rPr>
        <w:t>Clinical Radiology</w:t>
      </w:r>
      <w:r w:rsidRPr="0068616F">
        <w:t xml:space="preserve"> [online]. 2002, </w:t>
      </w:r>
      <w:r w:rsidRPr="0068616F">
        <w:rPr>
          <w:b/>
          <w:bCs/>
        </w:rPr>
        <w:t>57</w:t>
      </w:r>
      <w:r w:rsidRPr="0068616F">
        <w:t>(3), 157–177. ISSN 0009-9260. Dostupné z: doi:10.1053/crad.2001.0918</w:t>
      </w:r>
    </w:p>
    <w:p w14:paraId="677C5077" w14:textId="77777777" w:rsidR="00330DC4" w:rsidRPr="0068616F" w:rsidRDefault="00330DC4" w:rsidP="00330DC4">
      <w:pPr>
        <w:pStyle w:val="Bibliography"/>
      </w:pPr>
      <w:r w:rsidRPr="0068616F">
        <w:t xml:space="preserve">[8] </w:t>
      </w:r>
      <w:r w:rsidRPr="0068616F">
        <w:tab/>
        <w:t xml:space="preserve">SONOGRAPHICTENDENCIES. Chest and Lung Ultrasound. </w:t>
      </w:r>
      <w:r w:rsidRPr="0068616F">
        <w:rPr>
          <w:i/>
          <w:iCs/>
        </w:rPr>
        <w:t>Sonographic Tendencies</w:t>
      </w:r>
      <w:r w:rsidRPr="0068616F">
        <w:t xml:space="preserve"> [online]. 18. březen 2020 [vid. 2024-04-25]. Dostupné z: https://sonographictendencies.com/2020/03/18/chest-and-lung-ultrasound/</w:t>
      </w:r>
    </w:p>
    <w:p w14:paraId="2727C930" w14:textId="77777777" w:rsidR="00330DC4" w:rsidRPr="0068616F" w:rsidRDefault="00330DC4" w:rsidP="00330DC4">
      <w:pPr>
        <w:pStyle w:val="Bibliography"/>
      </w:pPr>
      <w:r w:rsidRPr="0068616F">
        <w:t xml:space="preserve">[9] </w:t>
      </w:r>
      <w:r w:rsidRPr="0068616F">
        <w:tab/>
        <w:t xml:space="preserve">ISHIGAKI, Takeo, Mitsuru IKEDA, Kazuhiro SHIMAMOTO, Hideki HIROTA a Naoki MAKINO. Digital radiology and PACS. </w:t>
      </w:r>
      <w:r w:rsidRPr="0068616F">
        <w:rPr>
          <w:i/>
          <w:iCs/>
        </w:rPr>
        <w:t>Nagoya journal of medical science</w:t>
      </w:r>
      <w:r w:rsidRPr="0068616F">
        <w:t xml:space="preserve">. 1993, </w:t>
      </w:r>
      <w:r w:rsidRPr="0068616F">
        <w:rPr>
          <w:b/>
          <w:bCs/>
        </w:rPr>
        <w:t>56</w:t>
      </w:r>
      <w:r w:rsidRPr="0068616F">
        <w:t xml:space="preserve">, 53–67. </w:t>
      </w:r>
    </w:p>
    <w:p w14:paraId="3C5DF5C1" w14:textId="77777777" w:rsidR="00330DC4" w:rsidRPr="0068616F" w:rsidRDefault="00330DC4" w:rsidP="00330DC4">
      <w:pPr>
        <w:pStyle w:val="Bibliography"/>
      </w:pPr>
      <w:r w:rsidRPr="0068616F">
        <w:t xml:space="preserve">[10] </w:t>
      </w:r>
      <w:r w:rsidRPr="0068616F">
        <w:tab/>
        <w:t>BHADORIA, Sonali a C.G. DETHE. Study of Medical Image Retrieval. In: </w:t>
      </w:r>
      <w:r w:rsidRPr="0068616F">
        <w:rPr>
          <w:i/>
          <w:iCs/>
        </w:rPr>
        <w:t>2010 International Conference on Data Storage and Data Engineering</w:t>
      </w:r>
      <w:r w:rsidRPr="0068616F">
        <w:t xml:space="preserve">: </w:t>
      </w:r>
      <w:r w:rsidRPr="0068616F">
        <w:rPr>
          <w:i/>
          <w:iCs/>
        </w:rPr>
        <w:t>2010 International Conference on Data Storage and Data Engineering</w:t>
      </w:r>
      <w:r w:rsidRPr="0068616F">
        <w:t xml:space="preserve"> [online]. 2010, s. 192–196 [vid. 2024-04-15]. Dostupné z: doi:10.1109/DSDE.2010.55</w:t>
      </w:r>
    </w:p>
    <w:p w14:paraId="7BA9B33E" w14:textId="77777777" w:rsidR="00330DC4" w:rsidRPr="0068616F" w:rsidRDefault="00330DC4" w:rsidP="00330DC4">
      <w:pPr>
        <w:pStyle w:val="Bibliography"/>
      </w:pPr>
      <w:r w:rsidRPr="0068616F">
        <w:t xml:space="preserve">[11] </w:t>
      </w:r>
      <w:r w:rsidRPr="0068616F">
        <w:tab/>
        <w:t xml:space="preserve">HAINS, Isla M., Andrew GEORGIOU a Johanna I. WESTBROOK. The impact of PACS on clinician work practices in the intensive care unit: a systematic review of the literature. </w:t>
      </w:r>
      <w:r w:rsidRPr="0068616F">
        <w:rPr>
          <w:i/>
          <w:iCs/>
        </w:rPr>
        <w:t>Journal of the American Medical Informatics Association : JAMIA</w:t>
      </w:r>
      <w:r w:rsidRPr="0068616F">
        <w:t xml:space="preserve"> [online]. 2012, </w:t>
      </w:r>
      <w:r w:rsidRPr="0068616F">
        <w:rPr>
          <w:b/>
          <w:bCs/>
        </w:rPr>
        <w:t>19</w:t>
      </w:r>
      <w:r w:rsidRPr="0068616F">
        <w:t>(4), 506. Dostupné z: doi:10.1136/amiajnl-2011-000422</w:t>
      </w:r>
    </w:p>
    <w:p w14:paraId="384E5253" w14:textId="77777777" w:rsidR="00330DC4" w:rsidRPr="0068616F" w:rsidRDefault="00330DC4" w:rsidP="00330DC4">
      <w:pPr>
        <w:pStyle w:val="Bibliography"/>
      </w:pPr>
      <w:r w:rsidRPr="0068616F">
        <w:t xml:space="preserve">[12] </w:t>
      </w:r>
      <w:r w:rsidRPr="0068616F">
        <w:tab/>
        <w:t xml:space="preserve">BLINOV, N. N., E. B. KOZLOVSKII a O. V. ROMANOV. A New Stage for Standardization of Medical X-Ray Equipment. </w:t>
      </w:r>
      <w:r w:rsidRPr="0068616F">
        <w:rPr>
          <w:i/>
          <w:iCs/>
        </w:rPr>
        <w:t>Biomedical Engineering</w:t>
      </w:r>
      <w:r w:rsidRPr="0068616F">
        <w:t xml:space="preserve"> [online]. 2014, </w:t>
      </w:r>
      <w:r w:rsidRPr="0068616F">
        <w:rPr>
          <w:b/>
          <w:bCs/>
        </w:rPr>
        <w:t>47</w:t>
      </w:r>
      <w:r w:rsidRPr="0068616F">
        <w:t>(5), 241–242. ISSN 1573-8256. Dostupné z: doi:10.1007/s10527-014-9380-y</w:t>
      </w:r>
    </w:p>
    <w:p w14:paraId="2FB91D49" w14:textId="77777777" w:rsidR="00330DC4" w:rsidRPr="0068616F" w:rsidRDefault="00330DC4" w:rsidP="00330DC4">
      <w:pPr>
        <w:pStyle w:val="Bibliography"/>
      </w:pPr>
      <w:r w:rsidRPr="0068616F">
        <w:lastRenderedPageBreak/>
        <w:t xml:space="preserve">[13] </w:t>
      </w:r>
      <w:r w:rsidRPr="0068616F">
        <w:tab/>
        <w:t xml:space="preserve">VENKATARAMAN, Viswanathan, Travis BROWNING, Ivan PEDROSA, Suhny ABBARA, David FETZER, Seth TOOMAY a Ronald M. PESHOCK. Implementing Shared, Standardized Imaging Protocols to Improve Cross-Enterprise Workflow and Quality. </w:t>
      </w:r>
      <w:r w:rsidRPr="0068616F">
        <w:rPr>
          <w:i/>
          <w:iCs/>
        </w:rPr>
        <w:t>Journal of Digital Imaging</w:t>
      </w:r>
      <w:r w:rsidRPr="0068616F">
        <w:t xml:space="preserve"> [online]. 2019, </w:t>
      </w:r>
      <w:r w:rsidRPr="0068616F">
        <w:rPr>
          <w:b/>
          <w:bCs/>
        </w:rPr>
        <w:t>32</w:t>
      </w:r>
      <w:r w:rsidRPr="0068616F">
        <w:t>(5), 880. Dostupné z: doi:10.1007/s10278-019-00185-4</w:t>
      </w:r>
    </w:p>
    <w:p w14:paraId="6BA538E8" w14:textId="77777777" w:rsidR="00330DC4" w:rsidRPr="0068616F" w:rsidRDefault="00330DC4" w:rsidP="00330DC4">
      <w:pPr>
        <w:pStyle w:val="Bibliography"/>
      </w:pPr>
      <w:r w:rsidRPr="0068616F">
        <w:t xml:space="preserve">[14] </w:t>
      </w:r>
      <w:r w:rsidRPr="0068616F">
        <w:tab/>
        <w:t xml:space="preserve">BRUNO, Michael A., Eric A. WALKER a Hani H. ABUJUDEH. Understanding and Confronting Our Mistakes: The Epidemiology of Error in Radiology and Strategies for Error Reduction. </w:t>
      </w:r>
      <w:r w:rsidRPr="0068616F">
        <w:rPr>
          <w:i/>
          <w:iCs/>
        </w:rPr>
        <w:t>RadioGraphics</w:t>
      </w:r>
      <w:r w:rsidRPr="0068616F">
        <w:t xml:space="preserve"> [online]. 2015, </w:t>
      </w:r>
      <w:r w:rsidRPr="0068616F">
        <w:rPr>
          <w:b/>
          <w:bCs/>
        </w:rPr>
        <w:t>35</w:t>
      </w:r>
      <w:r w:rsidRPr="0068616F">
        <w:t>(6), 1668–1676. ISSN 0271-5333. Dostupné z: doi:10.1148/rg.2015150023</w:t>
      </w:r>
    </w:p>
    <w:p w14:paraId="3C850FBF" w14:textId="77777777" w:rsidR="00330DC4" w:rsidRPr="0068616F" w:rsidRDefault="00330DC4" w:rsidP="00330DC4">
      <w:pPr>
        <w:pStyle w:val="Bibliography"/>
      </w:pPr>
      <w:r w:rsidRPr="0068616F">
        <w:t xml:space="preserve">[15] </w:t>
      </w:r>
      <w:r w:rsidRPr="0068616F">
        <w:tab/>
        <w:t xml:space="preserve">DAGVASUMBEREL, Gonchigsuren, Bayarbaatar BOLD a Munkhbaatar DAGVASUMBEREL. The Growing Problem of Radiologist Shortage: Mongolia’s Perspective. </w:t>
      </w:r>
      <w:r w:rsidRPr="0068616F">
        <w:rPr>
          <w:i/>
          <w:iCs/>
        </w:rPr>
        <w:t>Korean Journal of Radiology</w:t>
      </w:r>
      <w:r w:rsidRPr="0068616F">
        <w:t xml:space="preserve"> [online]. 2023, </w:t>
      </w:r>
      <w:r w:rsidRPr="0068616F">
        <w:rPr>
          <w:b/>
          <w:bCs/>
        </w:rPr>
        <w:t>24</w:t>
      </w:r>
      <w:r w:rsidRPr="0068616F">
        <w:t>(10), 938–940. ISSN 1229-6929. Dostupné z: doi:10.3348/kjr.2023.0787</w:t>
      </w:r>
    </w:p>
    <w:p w14:paraId="57B9E8C7" w14:textId="77777777" w:rsidR="00330DC4" w:rsidRPr="0068616F" w:rsidRDefault="00330DC4" w:rsidP="00330DC4">
      <w:pPr>
        <w:pStyle w:val="Bibliography"/>
      </w:pPr>
      <w:r w:rsidRPr="0068616F">
        <w:t xml:space="preserve">[16] </w:t>
      </w:r>
      <w:r w:rsidRPr="0068616F">
        <w:tab/>
        <w:t xml:space="preserve">RAMLI, Norlisah Mohd a Norzaini Rose MOHD ZAIN. The Growing Problem of Radiologist Shortage: Malaysia’s Perspective. </w:t>
      </w:r>
      <w:r w:rsidRPr="0068616F">
        <w:rPr>
          <w:i/>
          <w:iCs/>
        </w:rPr>
        <w:t>Korean Journal of Radiology</w:t>
      </w:r>
      <w:r w:rsidRPr="0068616F">
        <w:t xml:space="preserve"> [online]. 2023, </w:t>
      </w:r>
      <w:r w:rsidRPr="0068616F">
        <w:rPr>
          <w:b/>
          <w:bCs/>
        </w:rPr>
        <w:t>24</w:t>
      </w:r>
      <w:r w:rsidRPr="0068616F">
        <w:t>(10), 936–937. ISSN 1229-6929. Dostupné z: doi:10.3348/kjr.2023.0742</w:t>
      </w:r>
    </w:p>
    <w:p w14:paraId="122404B2" w14:textId="77777777" w:rsidR="00330DC4" w:rsidRPr="0068616F" w:rsidRDefault="00330DC4" w:rsidP="00330DC4">
      <w:pPr>
        <w:pStyle w:val="Bibliography"/>
      </w:pPr>
      <w:r w:rsidRPr="0068616F">
        <w:t xml:space="preserve">[17] </w:t>
      </w:r>
      <w:r w:rsidRPr="0068616F">
        <w:tab/>
      </w:r>
      <w:r w:rsidRPr="0068616F">
        <w:rPr>
          <w:i/>
          <w:iCs/>
        </w:rPr>
        <w:t>Deep Learning Applications in Medical Image Analysis | IEEE Journals &amp; Magazine | IEEE Xplore</w:t>
      </w:r>
      <w:r w:rsidRPr="0068616F">
        <w:t xml:space="preserve"> [online]. [vid. 2024-04-15]. Dostupné z: https://ieeexplore.ieee.org/document/8241753</w:t>
      </w:r>
    </w:p>
    <w:p w14:paraId="0AD4D172" w14:textId="77777777" w:rsidR="00330DC4" w:rsidRPr="0068616F" w:rsidRDefault="00330DC4" w:rsidP="00330DC4">
      <w:pPr>
        <w:pStyle w:val="Bibliography"/>
      </w:pPr>
      <w:r w:rsidRPr="0068616F">
        <w:t xml:space="preserve">[18] </w:t>
      </w:r>
      <w:r w:rsidRPr="0068616F">
        <w:tab/>
        <w:t xml:space="preserve">LANGER, Steve G. Challenges for Data Storage in Medical Imaging Research. </w:t>
      </w:r>
      <w:r w:rsidRPr="0068616F">
        <w:rPr>
          <w:i/>
          <w:iCs/>
        </w:rPr>
        <w:t>Journal of Digital Imaging</w:t>
      </w:r>
      <w:r w:rsidRPr="0068616F">
        <w:t xml:space="preserve"> [online]. 2011, </w:t>
      </w:r>
      <w:r w:rsidRPr="0068616F">
        <w:rPr>
          <w:b/>
          <w:bCs/>
        </w:rPr>
        <w:t>24</w:t>
      </w:r>
      <w:r w:rsidRPr="0068616F">
        <w:t>(2), 203–207. ISSN 0897-1889. Dostupné z: doi:10.1007/s10278-010-9311-8</w:t>
      </w:r>
    </w:p>
    <w:p w14:paraId="2173BF68" w14:textId="77777777" w:rsidR="00330DC4" w:rsidRPr="0068616F" w:rsidRDefault="00330DC4" w:rsidP="00330DC4">
      <w:pPr>
        <w:pStyle w:val="Bibliography"/>
      </w:pPr>
      <w:r w:rsidRPr="0068616F">
        <w:t xml:space="preserve">[19] </w:t>
      </w:r>
      <w:r w:rsidRPr="0068616F">
        <w:tab/>
        <w:t xml:space="preserve">JAN, Bilal, Haleem FARMAN, Murad KHAN, Muhammad IMRAN, Ihtesham Ul ISLAM, Awais AHMAD, Shaukat ALI a Gwanggil JEON. Deep learning in big data Analytics: A comparative study. </w:t>
      </w:r>
      <w:r w:rsidRPr="0068616F">
        <w:rPr>
          <w:i/>
          <w:iCs/>
        </w:rPr>
        <w:t>Computers &amp; Electrical Engineering</w:t>
      </w:r>
      <w:r w:rsidRPr="0068616F">
        <w:t xml:space="preserve"> [online]. 2019, </w:t>
      </w:r>
      <w:r w:rsidRPr="0068616F">
        <w:rPr>
          <w:b/>
          <w:bCs/>
        </w:rPr>
        <w:t>75</w:t>
      </w:r>
      <w:r w:rsidRPr="0068616F">
        <w:t>, 275–287. ISSN 0045-7906. Dostupné z: doi:10.1016/j.compeleceng.2017.12.009</w:t>
      </w:r>
    </w:p>
    <w:p w14:paraId="7082CD13" w14:textId="77777777" w:rsidR="00330DC4" w:rsidRPr="0068616F" w:rsidRDefault="00330DC4" w:rsidP="00330DC4">
      <w:pPr>
        <w:pStyle w:val="Bibliography"/>
      </w:pPr>
      <w:r w:rsidRPr="0068616F">
        <w:t xml:space="preserve">[20] </w:t>
      </w:r>
      <w:r w:rsidRPr="0068616F">
        <w:tab/>
        <w:t xml:space="preserve">SPERLING, Ed. Deep Learning Spreads. </w:t>
      </w:r>
      <w:r w:rsidRPr="0068616F">
        <w:rPr>
          <w:i/>
          <w:iCs/>
        </w:rPr>
        <w:t>Semiconductor Engineering</w:t>
      </w:r>
      <w:r w:rsidRPr="0068616F">
        <w:t xml:space="preserve"> [online]. 31. leden 2018 [vid. 2024-04-25]. Dostupné z: https://semiengineering.com/deep-learning-spreads/</w:t>
      </w:r>
    </w:p>
    <w:p w14:paraId="65023900" w14:textId="77777777" w:rsidR="00330DC4" w:rsidRPr="0068616F" w:rsidRDefault="00330DC4" w:rsidP="00330DC4">
      <w:pPr>
        <w:pStyle w:val="Bibliography"/>
      </w:pPr>
      <w:r w:rsidRPr="0068616F">
        <w:t xml:space="preserve">[21] </w:t>
      </w:r>
      <w:r w:rsidRPr="0068616F">
        <w:tab/>
        <w:t xml:space="preserve">ZHANG, Qingchen, Laurence T. YANG, Zhikui CHEN a Peng LI. A survey on deep learning for big data. </w:t>
      </w:r>
      <w:r w:rsidRPr="0068616F">
        <w:rPr>
          <w:i/>
          <w:iCs/>
        </w:rPr>
        <w:t>Information Fusion</w:t>
      </w:r>
      <w:r w:rsidRPr="0068616F">
        <w:t xml:space="preserve"> [online]. 2018, </w:t>
      </w:r>
      <w:r w:rsidRPr="0068616F">
        <w:rPr>
          <w:b/>
          <w:bCs/>
        </w:rPr>
        <w:t>42</w:t>
      </w:r>
      <w:r w:rsidRPr="0068616F">
        <w:t>, 146–157. ISSN 1566-2535. Dostupné z: doi:10.1016/j.inffus.2017.10.006</w:t>
      </w:r>
    </w:p>
    <w:p w14:paraId="2151B2CF" w14:textId="77777777" w:rsidR="00330DC4" w:rsidRPr="0068616F" w:rsidRDefault="00330DC4" w:rsidP="00330DC4">
      <w:pPr>
        <w:pStyle w:val="Bibliography"/>
      </w:pPr>
      <w:r w:rsidRPr="0068616F">
        <w:t xml:space="preserve">[22] </w:t>
      </w:r>
      <w:r w:rsidRPr="0068616F">
        <w:tab/>
        <w:t xml:space="preserve">LI, Zewen, Fan LIU, Wenjie YANG, Shouheng PENG a Jun ZHOU. A Survey of Convolutional Neural Networks: Analysis, Applications, and Prospects. </w:t>
      </w:r>
      <w:r w:rsidRPr="0068616F">
        <w:rPr>
          <w:i/>
          <w:iCs/>
        </w:rPr>
        <w:t>IEEE Transactions on Neural Networks and Learning Systems</w:t>
      </w:r>
      <w:r w:rsidRPr="0068616F">
        <w:t xml:space="preserve"> [online]. 2022, </w:t>
      </w:r>
      <w:r w:rsidRPr="0068616F">
        <w:rPr>
          <w:b/>
          <w:bCs/>
        </w:rPr>
        <w:t>33</w:t>
      </w:r>
      <w:r w:rsidRPr="0068616F">
        <w:t>(12), 6999–7019. ISSN 2162-2388. Dostupné z: doi:10.1109/TNNLS.2021.3084827</w:t>
      </w:r>
    </w:p>
    <w:p w14:paraId="564561B3" w14:textId="77777777" w:rsidR="00330DC4" w:rsidRPr="0068616F" w:rsidRDefault="00330DC4" w:rsidP="00330DC4">
      <w:pPr>
        <w:pStyle w:val="Bibliography"/>
      </w:pPr>
      <w:r w:rsidRPr="0068616F">
        <w:t xml:space="preserve">[23] </w:t>
      </w:r>
      <w:r w:rsidRPr="0068616F">
        <w:tab/>
        <w:t xml:space="preserve">RAKHLIN, Alexander. </w:t>
      </w:r>
      <w:r w:rsidRPr="0068616F">
        <w:rPr>
          <w:i/>
          <w:iCs/>
        </w:rPr>
        <w:t>Diabetic Retinopathy detection through integration of Deep Learning classification framework</w:t>
      </w:r>
      <w:r w:rsidRPr="0068616F">
        <w:t xml:space="preserve"> [online]. B.m.: bioRxiv. 19. červen 2018 [vid. 2024-04-15]. Dostupné z: doi:10.1101/225508</w:t>
      </w:r>
    </w:p>
    <w:p w14:paraId="3EC1FA33" w14:textId="77777777" w:rsidR="00330DC4" w:rsidRPr="0068616F" w:rsidRDefault="00330DC4" w:rsidP="00330DC4">
      <w:pPr>
        <w:pStyle w:val="Bibliography"/>
      </w:pPr>
      <w:r w:rsidRPr="0068616F">
        <w:t xml:space="preserve">[24] </w:t>
      </w:r>
      <w:r w:rsidRPr="0068616F">
        <w:tab/>
        <w:t xml:space="preserve">SHEN, Li, Laurie R. MARGOLIES, Joseph H. ROTHSTEIN, Eugene FLUDER, Russell MCBRIDE a Weiva SIEH. Deep Learning to Improve Breast Cancer Detection on Screening Mammography. </w:t>
      </w:r>
      <w:r w:rsidRPr="0068616F">
        <w:rPr>
          <w:i/>
          <w:iCs/>
        </w:rPr>
        <w:t>Scientific Reports</w:t>
      </w:r>
      <w:r w:rsidRPr="0068616F">
        <w:t xml:space="preserve"> [online]. 2019, </w:t>
      </w:r>
      <w:r w:rsidRPr="0068616F">
        <w:rPr>
          <w:b/>
          <w:bCs/>
        </w:rPr>
        <w:t>9</w:t>
      </w:r>
      <w:r w:rsidRPr="0068616F">
        <w:t>(1), 12495. ISSN 2045-2322. Dostupné z: doi:10.1038/s41598-019-48995-4</w:t>
      </w:r>
    </w:p>
    <w:p w14:paraId="32A85F21" w14:textId="77777777" w:rsidR="00330DC4" w:rsidRPr="0068616F" w:rsidRDefault="00330DC4" w:rsidP="00330DC4">
      <w:pPr>
        <w:pStyle w:val="Bibliography"/>
      </w:pPr>
      <w:r w:rsidRPr="0068616F">
        <w:lastRenderedPageBreak/>
        <w:t xml:space="preserve">[25] </w:t>
      </w:r>
      <w:r w:rsidRPr="0068616F">
        <w:tab/>
        <w:t xml:space="preserve">CHEN, Chen, Chen QIN, Huaqi QIU, Giacomo TARRONI, Jinming DUAN, Wenjia BAI a Daniel RUECKERT. Deep Learning for Cardiac Image Segmentation: A Review. </w:t>
      </w:r>
      <w:r w:rsidRPr="0068616F">
        <w:rPr>
          <w:i/>
          <w:iCs/>
        </w:rPr>
        <w:t>Frontiers in Cardiovascular Medicine</w:t>
      </w:r>
      <w:r w:rsidRPr="0068616F">
        <w:t xml:space="preserve"> [online]. 2020, </w:t>
      </w:r>
      <w:r w:rsidRPr="0068616F">
        <w:rPr>
          <w:b/>
          <w:bCs/>
        </w:rPr>
        <w:t>7</w:t>
      </w:r>
      <w:r w:rsidRPr="0068616F">
        <w:t xml:space="preserve"> [vid. 2024-04-15]. ISSN 2297-055X. Dostupné z: doi:10.3389/fcvm.2020.00025</w:t>
      </w:r>
    </w:p>
    <w:p w14:paraId="00563E59" w14:textId="77777777" w:rsidR="00330DC4" w:rsidRPr="0068616F" w:rsidRDefault="00330DC4" w:rsidP="00330DC4">
      <w:pPr>
        <w:pStyle w:val="Bibliography"/>
      </w:pPr>
      <w:r w:rsidRPr="0068616F">
        <w:t xml:space="preserve">[26] </w:t>
      </w:r>
      <w:r w:rsidRPr="0068616F">
        <w:tab/>
        <w:t xml:space="preserve">Explainable Deep Learning Models for Healthcare Decision Support. </w:t>
      </w:r>
      <w:r w:rsidRPr="0068616F">
        <w:rPr>
          <w:i/>
          <w:iCs/>
        </w:rPr>
        <w:t>International Journal of Advances in Computer Science and Technology</w:t>
      </w:r>
      <w:r w:rsidRPr="0068616F">
        <w:t xml:space="preserve"> [online]. 2023, </w:t>
      </w:r>
      <w:r w:rsidRPr="0068616F">
        <w:rPr>
          <w:b/>
          <w:bCs/>
        </w:rPr>
        <w:t>12</w:t>
      </w:r>
      <w:r w:rsidRPr="0068616F">
        <w:t>(10), 63–69. ISSN 23202602. Dostupné z: doi:10.30534/ijacst/2023/0112102023</w:t>
      </w:r>
    </w:p>
    <w:p w14:paraId="07A28925" w14:textId="77777777" w:rsidR="00330DC4" w:rsidRPr="0068616F" w:rsidRDefault="00330DC4" w:rsidP="00330DC4">
      <w:pPr>
        <w:pStyle w:val="Bibliography"/>
      </w:pPr>
      <w:r w:rsidRPr="0068616F">
        <w:t xml:space="preserve">[27] </w:t>
      </w:r>
      <w:r w:rsidRPr="0068616F">
        <w:tab/>
        <w:t xml:space="preserve">Article Detail. </w:t>
      </w:r>
      <w:r w:rsidRPr="0068616F">
        <w:rPr>
          <w:i/>
          <w:iCs/>
        </w:rPr>
        <w:t>International Journal of Advanced Research</w:t>
      </w:r>
      <w:r w:rsidRPr="0068616F">
        <w:t xml:space="preserve"> [online]. [vid. 2024-04-15]. Dostupné z: https://www.journalijar.com/article/</w:t>
      </w:r>
    </w:p>
    <w:p w14:paraId="0173F563" w14:textId="77777777" w:rsidR="00330DC4" w:rsidRPr="0068616F" w:rsidRDefault="00330DC4" w:rsidP="00330DC4">
      <w:pPr>
        <w:pStyle w:val="Bibliography"/>
      </w:pPr>
      <w:r w:rsidRPr="0068616F">
        <w:t xml:space="preserve">[28] </w:t>
      </w:r>
      <w:r w:rsidRPr="0068616F">
        <w:tab/>
        <w:t xml:space="preserve">KHAN, Asifullah, Anabia SOHAIL, Umme ZAHOORA a Aqsa Saeed QURESHI. A survey of the recent architectures of deep convolutional neural networks. </w:t>
      </w:r>
      <w:r w:rsidRPr="0068616F">
        <w:rPr>
          <w:i/>
          <w:iCs/>
        </w:rPr>
        <w:t>Artificial Intelligence Review</w:t>
      </w:r>
      <w:r w:rsidRPr="0068616F">
        <w:t xml:space="preserve"> [online]. 2020, </w:t>
      </w:r>
      <w:r w:rsidRPr="0068616F">
        <w:rPr>
          <w:b/>
          <w:bCs/>
        </w:rPr>
        <w:t>53</w:t>
      </w:r>
      <w:r w:rsidRPr="0068616F">
        <w:t>(8), 5455–5516. ISSN 1573-7462. Dostupné z: doi:10.1007/s10462-020-09825-6</w:t>
      </w:r>
    </w:p>
    <w:p w14:paraId="58998782" w14:textId="77777777" w:rsidR="00330DC4" w:rsidRPr="0068616F" w:rsidRDefault="00330DC4" w:rsidP="00330DC4">
      <w:pPr>
        <w:pStyle w:val="Bibliography"/>
      </w:pPr>
      <w:r w:rsidRPr="0068616F">
        <w:t xml:space="preserve">[29] </w:t>
      </w:r>
      <w:r w:rsidRPr="0068616F">
        <w:tab/>
        <w:t xml:space="preserve">Basic CNN Architecture: Explaining 5 Layers of Convolutional Neural Network. </w:t>
      </w:r>
      <w:r w:rsidRPr="0068616F">
        <w:rPr>
          <w:i/>
          <w:iCs/>
        </w:rPr>
        <w:t>upGrad blog</w:t>
      </w:r>
      <w:r w:rsidRPr="0068616F">
        <w:t xml:space="preserve"> [online]. [vid. 2024-04-27]. Dostupné z: https://www.upgrad.com/blog/basic-cnn-architecture/</w:t>
      </w:r>
    </w:p>
    <w:p w14:paraId="14F06BC9" w14:textId="77777777" w:rsidR="00330DC4" w:rsidRPr="0068616F" w:rsidRDefault="00330DC4" w:rsidP="00330DC4">
      <w:pPr>
        <w:pStyle w:val="Bibliography"/>
      </w:pPr>
      <w:r w:rsidRPr="0068616F">
        <w:t xml:space="preserve">[30] </w:t>
      </w:r>
      <w:r w:rsidRPr="0068616F">
        <w:tab/>
      </w:r>
      <w:r w:rsidRPr="0068616F">
        <w:rPr>
          <w:i/>
          <w:iCs/>
        </w:rPr>
        <w:t>Review of Deep Learning Algorithms and Architectures | IEEE Journals &amp; Magazine | IEEE Xplore</w:t>
      </w:r>
      <w:r w:rsidRPr="0068616F">
        <w:t xml:space="preserve"> [online]. [vid. 2024-04-16]. Dostupné z: https://ieeexplore.ieee.org/document/8694781</w:t>
      </w:r>
    </w:p>
    <w:p w14:paraId="6663C918" w14:textId="77777777" w:rsidR="00330DC4" w:rsidRPr="0068616F" w:rsidRDefault="00330DC4" w:rsidP="00330DC4">
      <w:pPr>
        <w:pStyle w:val="Bibliography"/>
      </w:pPr>
      <w:r w:rsidRPr="0068616F">
        <w:t xml:space="preserve">[31] </w:t>
      </w:r>
      <w:r w:rsidRPr="0068616F">
        <w:tab/>
        <w:t>ALFAHDAWI, Mohammed Gharkan, Khattab M Ali ALHEETI a Salah Sleibi AL–RAWI. Object Recognition System for Autonomous Vehicles Based on PCA and 1D-CNN. In: </w:t>
      </w:r>
      <w:r w:rsidRPr="0068616F">
        <w:rPr>
          <w:i/>
          <w:iCs/>
        </w:rPr>
        <w:t>2021 7th International Conference on Contemporary Information Technology and Mathematics (ICCITM)</w:t>
      </w:r>
      <w:r w:rsidRPr="0068616F">
        <w:t xml:space="preserve">: </w:t>
      </w:r>
      <w:r w:rsidRPr="0068616F">
        <w:rPr>
          <w:i/>
          <w:iCs/>
        </w:rPr>
        <w:t>2021 7th International Conference on Contemporary Information Technology and Mathematics (ICCITM)</w:t>
      </w:r>
      <w:r w:rsidRPr="0068616F">
        <w:t xml:space="preserve"> [online]. 2021, s. 219–225 [vid. 2024-04-16]. Dostupné z: doi:10.1109/ICCITM53167.2021.9677676</w:t>
      </w:r>
    </w:p>
    <w:p w14:paraId="1D269E13" w14:textId="77777777" w:rsidR="00330DC4" w:rsidRPr="0068616F" w:rsidRDefault="00330DC4" w:rsidP="00330DC4">
      <w:pPr>
        <w:pStyle w:val="Bibliography"/>
      </w:pPr>
      <w:r w:rsidRPr="0068616F">
        <w:t xml:space="preserve">[32] </w:t>
      </w:r>
      <w:r w:rsidRPr="0068616F">
        <w:tab/>
        <w:t xml:space="preserve">SHIN, Hoo-Chang, Holger R. ROTH, Mingchen GAO, Le LU, Ziyue XU, Isabella NOGUES, Jianhua YAO, Daniel MOLLURA a Ronald M. SUMMERS. Deep Convolutional Neural Networks for Computer-Aided Detection: CNN Architectures, Dataset Characteristics and Transfer Learning. </w:t>
      </w:r>
      <w:r w:rsidRPr="0068616F">
        <w:rPr>
          <w:i/>
          <w:iCs/>
        </w:rPr>
        <w:t>IEEE Transactions on Medical Imaging</w:t>
      </w:r>
      <w:r w:rsidRPr="0068616F">
        <w:t xml:space="preserve"> [online]. 2016, </w:t>
      </w:r>
      <w:r w:rsidRPr="0068616F">
        <w:rPr>
          <w:b/>
          <w:bCs/>
        </w:rPr>
        <w:t>35</w:t>
      </w:r>
      <w:r w:rsidRPr="0068616F">
        <w:t>(5), 1285–1298. ISSN 1558-254X. Dostupné z: doi:10.1109/TMI.2016.2528162</w:t>
      </w:r>
    </w:p>
    <w:p w14:paraId="6D8AF825" w14:textId="77777777" w:rsidR="00330DC4" w:rsidRPr="0068616F" w:rsidRDefault="00330DC4" w:rsidP="00330DC4">
      <w:pPr>
        <w:pStyle w:val="Bibliography"/>
      </w:pPr>
      <w:r w:rsidRPr="0068616F">
        <w:t xml:space="preserve">[33] </w:t>
      </w:r>
      <w:r w:rsidRPr="0068616F">
        <w:tab/>
        <w:t xml:space="preserve">SAXENA, Akarsh. Building a Simple Neural Network from Scratch. </w:t>
      </w:r>
      <w:r w:rsidRPr="0068616F">
        <w:rPr>
          <w:i/>
          <w:iCs/>
        </w:rPr>
        <w:t>Medium</w:t>
      </w:r>
      <w:r w:rsidRPr="0068616F">
        <w:t xml:space="preserve"> [online]. 2. červen 2020 [vid. 2024-04-27]. Dostupné z: https://towardsdatascience.com/building-a-simple-neural-network-from-scratch-a5c6b2eb0c34</w:t>
      </w:r>
    </w:p>
    <w:p w14:paraId="075E9AF5" w14:textId="77777777" w:rsidR="00330DC4" w:rsidRPr="0068616F" w:rsidRDefault="00330DC4" w:rsidP="00330DC4">
      <w:pPr>
        <w:pStyle w:val="Bibliography"/>
      </w:pPr>
      <w:r w:rsidRPr="0068616F">
        <w:t xml:space="preserve">[34] </w:t>
      </w:r>
      <w:r w:rsidRPr="0068616F">
        <w:tab/>
        <w:t xml:space="preserve">CHEN, Leiyu, Shaobo LI, Qiang BAI, Jing YANG, Sanlong JIANG a Yanming MIAO. Review of Image Classification Algorithms Based on Convolutional Neural Networks. </w:t>
      </w:r>
      <w:r w:rsidRPr="0068616F">
        <w:rPr>
          <w:i/>
          <w:iCs/>
        </w:rPr>
        <w:t>Remote Sensing</w:t>
      </w:r>
      <w:r w:rsidRPr="0068616F">
        <w:t xml:space="preserve"> [online]. 2021, </w:t>
      </w:r>
      <w:r w:rsidRPr="0068616F">
        <w:rPr>
          <w:b/>
          <w:bCs/>
        </w:rPr>
        <w:t>13</w:t>
      </w:r>
      <w:r w:rsidRPr="0068616F">
        <w:t>(22), 4712. ISSN 2072-4292. Dostupné z: doi:10.3390/rs13224712</w:t>
      </w:r>
    </w:p>
    <w:p w14:paraId="536B51B0" w14:textId="77777777" w:rsidR="00330DC4" w:rsidRPr="0068616F" w:rsidRDefault="00330DC4" w:rsidP="00330DC4">
      <w:pPr>
        <w:pStyle w:val="Bibliography"/>
      </w:pPr>
      <w:r w:rsidRPr="0068616F">
        <w:t xml:space="preserve">[35] </w:t>
      </w:r>
      <w:r w:rsidRPr="0068616F">
        <w:tab/>
        <w:t xml:space="preserve">ABDELHAMID MAHRI UNIVERSITY, ALGERIA, Sara SABBA, Meroua SMARA, ABDELHAMID MAHRI UNIVERSITY, ALGERIA, Mehdi BENHACINE, ABDELHAMID MAHRI UNIVERSITY, ALGERIA, Loubna TERRA, ABDELHAMID MAHRI UNIVERSITY, ALGERIA, Zine EDDINE TERRA, a ABDELHAMID MAHRI UNIVERSITY, ALGERIA. Residual Neural Network in Genomics. </w:t>
      </w:r>
      <w:r w:rsidRPr="0068616F">
        <w:rPr>
          <w:i/>
          <w:iCs/>
        </w:rPr>
        <w:t>Computer Science Journal of Moldova</w:t>
      </w:r>
      <w:r w:rsidRPr="0068616F">
        <w:t xml:space="preserve"> [online]. 2022, </w:t>
      </w:r>
      <w:r w:rsidRPr="0068616F">
        <w:rPr>
          <w:b/>
          <w:bCs/>
        </w:rPr>
        <w:t>30</w:t>
      </w:r>
      <w:r w:rsidRPr="0068616F">
        <w:t>(3(90)), 308–334. ISSN 15614042, 25874330. Dostupné z: doi:10.56415/csjm.v30.17</w:t>
      </w:r>
    </w:p>
    <w:p w14:paraId="5729BEFA" w14:textId="77777777" w:rsidR="00330DC4" w:rsidRPr="0068616F" w:rsidRDefault="00330DC4" w:rsidP="00330DC4">
      <w:pPr>
        <w:pStyle w:val="Bibliography"/>
      </w:pPr>
      <w:r w:rsidRPr="0068616F">
        <w:lastRenderedPageBreak/>
        <w:t xml:space="preserve">[36] </w:t>
      </w:r>
      <w:r w:rsidRPr="0068616F">
        <w:tab/>
        <w:t xml:space="preserve">BRITAL, Anas. Residual Networks With Examples. </w:t>
      </w:r>
      <w:r w:rsidRPr="0068616F">
        <w:rPr>
          <w:i/>
          <w:iCs/>
        </w:rPr>
        <w:t>Medium</w:t>
      </w:r>
      <w:r w:rsidRPr="0068616F">
        <w:t xml:space="preserve"> [online]. 28. říjen 2021 [vid. 2024-04-27]. Dostupné z: https://medium.com/@AnasBrital98/residual-networks-with-examples-80b47cacecf4</w:t>
      </w:r>
    </w:p>
    <w:p w14:paraId="77906831" w14:textId="77777777" w:rsidR="00330DC4" w:rsidRPr="0068616F" w:rsidRDefault="00330DC4" w:rsidP="00330DC4">
      <w:pPr>
        <w:pStyle w:val="Bibliography"/>
      </w:pPr>
      <w:r w:rsidRPr="0068616F">
        <w:t xml:space="preserve">[37] </w:t>
      </w:r>
      <w:r w:rsidRPr="0068616F">
        <w:tab/>
      </w:r>
      <w:r w:rsidRPr="0068616F">
        <w:rPr>
          <w:i/>
          <w:iCs/>
        </w:rPr>
        <w:t>U-Net and Its Variants for Medical Image Segmentation: A Review of Theory and Applications | IEEE Journals &amp; Magazine | IEEE Xplore</w:t>
      </w:r>
      <w:r w:rsidRPr="0068616F">
        <w:t xml:space="preserve"> [online]. [vid. 2024-04-16]. Dostupné z: https://ieeexplore.ieee.org/document/9446143</w:t>
      </w:r>
    </w:p>
    <w:p w14:paraId="79FA04CD" w14:textId="77777777" w:rsidR="00330DC4" w:rsidRPr="0068616F" w:rsidRDefault="00330DC4" w:rsidP="00330DC4">
      <w:pPr>
        <w:pStyle w:val="Bibliography"/>
      </w:pPr>
      <w:r w:rsidRPr="0068616F">
        <w:t xml:space="preserve">[38] </w:t>
      </w:r>
      <w:r w:rsidRPr="0068616F">
        <w:tab/>
      </w:r>
      <w:r w:rsidRPr="0068616F">
        <w:rPr>
          <w:i/>
          <w:iCs/>
        </w:rPr>
        <w:t>42: A blog on A.I.</w:t>
      </w:r>
      <w:r w:rsidRPr="0068616F">
        <w:t xml:space="preserve"> [online]. [vid. 2024-04-27]. Dostupné z: https://nchlis.github.io/2019_10_30/page.html</w:t>
      </w:r>
    </w:p>
    <w:p w14:paraId="079726FC" w14:textId="77777777" w:rsidR="00330DC4" w:rsidRPr="0068616F" w:rsidRDefault="00330DC4" w:rsidP="00330DC4">
      <w:pPr>
        <w:pStyle w:val="Bibliography"/>
      </w:pPr>
      <w:r w:rsidRPr="0068616F">
        <w:t xml:space="preserve">[39] </w:t>
      </w:r>
      <w:r w:rsidRPr="0068616F">
        <w:tab/>
        <w:t>AYDIN, Halise Nur a Oktay YILDIZ. Improved ECA-DenseNet Framework for Brain MRI Image Classification. In: </w:t>
      </w:r>
      <w:r w:rsidRPr="0068616F">
        <w:rPr>
          <w:i/>
          <w:iCs/>
        </w:rPr>
        <w:t>2023 31st Signal Processing and Communications Applications Conference (SIU)</w:t>
      </w:r>
      <w:r w:rsidRPr="0068616F">
        <w:t xml:space="preserve">: </w:t>
      </w:r>
      <w:r w:rsidRPr="0068616F">
        <w:rPr>
          <w:i/>
          <w:iCs/>
        </w:rPr>
        <w:t>2023 31st Signal Processing and Communications Applications Conference (SIU)</w:t>
      </w:r>
      <w:r w:rsidRPr="0068616F">
        <w:t xml:space="preserve"> [online]. 2023, s. 1–4 [vid. 2024-04-16]. ISSN 2165-0608. Dostupné z: doi:10.1109/SIU59756.2023.10223886</w:t>
      </w:r>
    </w:p>
    <w:p w14:paraId="4CBF446C" w14:textId="77777777" w:rsidR="00330DC4" w:rsidRPr="0068616F" w:rsidRDefault="00330DC4" w:rsidP="00330DC4">
      <w:pPr>
        <w:pStyle w:val="Bibliography"/>
      </w:pPr>
      <w:r w:rsidRPr="0068616F">
        <w:t xml:space="preserve">[40] </w:t>
      </w:r>
      <w:r w:rsidRPr="0068616F">
        <w:tab/>
        <w:t xml:space="preserve">CHEN, Zhimei. Hardware Accelerated Optimization of Deep Learning Model on Artificial Intelligence Chip. </w:t>
      </w:r>
      <w:r w:rsidRPr="0068616F">
        <w:rPr>
          <w:i/>
          <w:iCs/>
        </w:rPr>
        <w:t>Frontiers in Computing and Intelligent Systems</w:t>
      </w:r>
      <w:r w:rsidRPr="0068616F">
        <w:t xml:space="preserve"> [online]. 2023, </w:t>
      </w:r>
      <w:r w:rsidRPr="0068616F">
        <w:rPr>
          <w:b/>
          <w:bCs/>
        </w:rPr>
        <w:t>6</w:t>
      </w:r>
      <w:r w:rsidRPr="0068616F">
        <w:t>(2), 11–14. ISSN 2832-6024. Dostupné z: doi:10.54097/fcis.v6i2.03</w:t>
      </w:r>
    </w:p>
    <w:p w14:paraId="60B0C9E2" w14:textId="77777777" w:rsidR="00330DC4" w:rsidRPr="0068616F" w:rsidRDefault="00330DC4" w:rsidP="00330DC4">
      <w:pPr>
        <w:pStyle w:val="Bibliography"/>
      </w:pPr>
      <w:r w:rsidRPr="0068616F">
        <w:t xml:space="preserve">[41] </w:t>
      </w:r>
      <w:r w:rsidRPr="0068616F">
        <w:tab/>
        <w:t>CHEN, Bin, Jiajun WANG a Zheru CHI. Improved DenseNet with Convolutional Attention Module for Brain Tumor Segmentation. In: </w:t>
      </w:r>
      <w:r w:rsidRPr="0068616F">
        <w:rPr>
          <w:i/>
          <w:iCs/>
        </w:rPr>
        <w:t>Proceedings of the Third International Symposium on Image Computing and Digital Medicine</w:t>
      </w:r>
      <w:r w:rsidRPr="0068616F">
        <w:t xml:space="preserve"> [online]. New York, NY, USA: Association for Computing Machinery, 2019, s. 22–26 [vid. 2024-04-16]. ISICDM 2019. ISBN 978-1-4503-7262-6. Dostupné z: doi:10.1145/3364836.3364841</w:t>
      </w:r>
    </w:p>
    <w:p w14:paraId="793DDD75" w14:textId="77777777" w:rsidR="00330DC4" w:rsidRPr="0068616F" w:rsidRDefault="00330DC4" w:rsidP="00330DC4">
      <w:pPr>
        <w:pStyle w:val="Bibliography"/>
      </w:pPr>
      <w:r w:rsidRPr="0068616F">
        <w:t xml:space="preserve">[42] </w:t>
      </w:r>
      <w:r w:rsidRPr="0068616F">
        <w:tab/>
        <w:t xml:space="preserve">CHLAP, Phillip, Hang MIN, Nym VANDENBERG, Jason DOWLING, Lois HOLLOWAY a Annette HAWORTH. A review of medical image data augmentation techniques for deep learning applications. </w:t>
      </w:r>
      <w:r w:rsidRPr="0068616F">
        <w:rPr>
          <w:i/>
          <w:iCs/>
        </w:rPr>
        <w:t>Journal of Medical Imaging and Radiation Oncology</w:t>
      </w:r>
      <w:r w:rsidRPr="0068616F">
        <w:t xml:space="preserve"> [online]. 2021, </w:t>
      </w:r>
      <w:r w:rsidRPr="0068616F">
        <w:rPr>
          <w:b/>
          <w:bCs/>
        </w:rPr>
        <w:t>65</w:t>
      </w:r>
      <w:r w:rsidRPr="0068616F">
        <w:t>(5), 545–563. ISSN 1754-9485. Dostupné z: doi:10.1111/1754-9485.13261</w:t>
      </w:r>
    </w:p>
    <w:p w14:paraId="5565C318" w14:textId="77777777" w:rsidR="00330DC4" w:rsidRPr="0068616F" w:rsidRDefault="00330DC4" w:rsidP="00330DC4">
      <w:pPr>
        <w:pStyle w:val="Bibliography"/>
      </w:pPr>
      <w:r w:rsidRPr="0068616F">
        <w:t xml:space="preserve">[43] </w:t>
      </w:r>
      <w:r w:rsidRPr="0068616F">
        <w:tab/>
        <w:t>FRID-ADAR, Maayan, Eyal KLANG, Michal AMITAI, Jacob GOLDBERGER a Hayit GREENSPAN. Synthetic data augmentation using GAN for improved liver lesion classification. In: </w:t>
      </w:r>
      <w:r w:rsidRPr="0068616F">
        <w:rPr>
          <w:i/>
          <w:iCs/>
        </w:rPr>
        <w:t>2018 IEEE 15th International Symposium on Biomedical Imaging (ISBI 2018)</w:t>
      </w:r>
      <w:r w:rsidRPr="0068616F">
        <w:t xml:space="preserve">: </w:t>
      </w:r>
      <w:r w:rsidRPr="0068616F">
        <w:rPr>
          <w:i/>
          <w:iCs/>
        </w:rPr>
        <w:t>2018 IEEE 15th International Symposium on Biomedical Imaging (ISBI 2018)</w:t>
      </w:r>
      <w:r w:rsidRPr="0068616F">
        <w:t xml:space="preserve"> [online]. 2018, s. 289–293 [vid. 2024-04-16]. ISSN 1945-8452. Dostupné z: doi:10.1109/ISBI.2018.8363576</w:t>
      </w:r>
    </w:p>
    <w:p w14:paraId="3BFA57A5" w14:textId="77777777" w:rsidR="00330DC4" w:rsidRPr="0068616F" w:rsidRDefault="00330DC4" w:rsidP="00330DC4">
      <w:pPr>
        <w:pStyle w:val="Bibliography"/>
      </w:pPr>
      <w:r w:rsidRPr="0068616F">
        <w:t xml:space="preserve">[44] </w:t>
      </w:r>
      <w:r w:rsidRPr="0068616F">
        <w:tab/>
        <w:t xml:space="preserve">Generative Adversarial Network (GAN). </w:t>
      </w:r>
      <w:r w:rsidRPr="0068616F">
        <w:rPr>
          <w:i/>
          <w:iCs/>
        </w:rPr>
        <w:t>GeeksforGeeks</w:t>
      </w:r>
      <w:r w:rsidRPr="0068616F">
        <w:t xml:space="preserve"> [online]. 15. leden 2019 [vid. 2024-04-27]. Dostupné z: https://www.geeksforgeeks.org/generative-adversarial-network-gan/</w:t>
      </w:r>
    </w:p>
    <w:p w14:paraId="0E012C50" w14:textId="77777777" w:rsidR="00330DC4" w:rsidRPr="0068616F" w:rsidRDefault="00330DC4" w:rsidP="00330DC4">
      <w:pPr>
        <w:pStyle w:val="Bibliography"/>
      </w:pPr>
      <w:r w:rsidRPr="0068616F">
        <w:t xml:space="preserve">[45] </w:t>
      </w:r>
      <w:r w:rsidRPr="0068616F">
        <w:tab/>
      </w:r>
      <w:r w:rsidRPr="0068616F">
        <w:rPr>
          <w:i/>
          <w:iCs/>
        </w:rPr>
        <w:t>The UNIFESP X-Ray Body Part Classification Dataset</w:t>
      </w:r>
      <w:r w:rsidRPr="0068616F">
        <w:t xml:space="preserve"> [online]. [vid. 2024-04-22]. Dostupné z: https://www.kaggle.com/datasets/felipekitamura/unifesp-xray-bodypart-classification</w:t>
      </w:r>
    </w:p>
    <w:p w14:paraId="0F4360F1" w14:textId="0AC10ED2" w:rsidR="00915DB2" w:rsidRPr="0068616F" w:rsidRDefault="00330DC4" w:rsidP="00915DB2">
      <w:r w:rsidRPr="0068616F">
        <w:fldChar w:fldCharType="end"/>
      </w:r>
    </w:p>
    <w:p w14:paraId="528663BF" w14:textId="77777777" w:rsidR="00E5211C" w:rsidRPr="0068616F" w:rsidRDefault="00E5211C" w:rsidP="0042328B">
      <w:pPr>
        <w:ind w:firstLine="0"/>
        <w:sectPr w:rsidR="00E5211C" w:rsidRPr="0068616F" w:rsidSect="00057310">
          <w:pgSz w:w="11906" w:h="16838" w:code="9"/>
          <w:pgMar w:top="1418" w:right="1418" w:bottom="1418" w:left="1418" w:header="709" w:footer="709" w:gutter="567"/>
          <w:cols w:space="708"/>
          <w:docGrid w:linePitch="360"/>
        </w:sectPr>
      </w:pPr>
    </w:p>
    <w:p w14:paraId="528663C0" w14:textId="24AE4A8A" w:rsidR="00205843" w:rsidRDefault="00E5211C" w:rsidP="00B15007">
      <w:pPr>
        <w:pStyle w:val="Heading1"/>
        <w:numPr>
          <w:ilvl w:val="0"/>
          <w:numId w:val="0"/>
        </w:numPr>
        <w:ind w:left="432" w:hanging="432"/>
      </w:pPr>
      <w:bookmarkStart w:id="122" w:name="_Toc166494398"/>
      <w:r>
        <w:lastRenderedPageBreak/>
        <w:t>Zoznam použitých obrázkov</w:t>
      </w:r>
      <w:bookmarkEnd w:id="122"/>
    </w:p>
    <w:p w14:paraId="1B23EF15" w14:textId="28D78BB0" w:rsidR="0082124E" w:rsidRDefault="0082124E">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r>
        <w:fldChar w:fldCharType="begin"/>
      </w:r>
      <w:r>
        <w:instrText xml:space="preserve"> TOC \h \z \c "Obrázok" </w:instrText>
      </w:r>
      <w:r>
        <w:fldChar w:fldCharType="separate"/>
      </w:r>
      <w:hyperlink w:anchor="_Toc166360575" w:history="1">
        <w:r w:rsidRPr="001D7F1E">
          <w:rPr>
            <w:rStyle w:val="Hyperlink"/>
            <w:noProof/>
          </w:rPr>
          <w:t>Obrázok 1: Wilheim Conrad Röntgen [3]</w:t>
        </w:r>
        <w:r>
          <w:rPr>
            <w:noProof/>
            <w:webHidden/>
          </w:rPr>
          <w:tab/>
        </w:r>
        <w:r>
          <w:rPr>
            <w:noProof/>
            <w:webHidden/>
          </w:rPr>
          <w:fldChar w:fldCharType="begin"/>
        </w:r>
        <w:r>
          <w:rPr>
            <w:noProof/>
            <w:webHidden/>
          </w:rPr>
          <w:instrText xml:space="preserve"> PAGEREF _Toc166360575 \h </w:instrText>
        </w:r>
        <w:r>
          <w:rPr>
            <w:noProof/>
            <w:webHidden/>
          </w:rPr>
        </w:r>
        <w:r>
          <w:rPr>
            <w:noProof/>
            <w:webHidden/>
          </w:rPr>
          <w:fldChar w:fldCharType="separate"/>
        </w:r>
        <w:r>
          <w:rPr>
            <w:noProof/>
            <w:webHidden/>
          </w:rPr>
          <w:t>7</w:t>
        </w:r>
        <w:r>
          <w:rPr>
            <w:noProof/>
            <w:webHidden/>
          </w:rPr>
          <w:fldChar w:fldCharType="end"/>
        </w:r>
      </w:hyperlink>
    </w:p>
    <w:p w14:paraId="4C97B94B" w14:textId="643D2151" w:rsidR="0082124E"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76" w:history="1">
        <w:r w:rsidR="0082124E" w:rsidRPr="001D7F1E">
          <w:rPr>
            <w:rStyle w:val="Hyperlink"/>
            <w:noProof/>
          </w:rPr>
          <w:t>Obrázok 2: Prvá vytvorená röntgenová snímka  [3]</w:t>
        </w:r>
        <w:r w:rsidR="0082124E">
          <w:rPr>
            <w:noProof/>
            <w:webHidden/>
          </w:rPr>
          <w:tab/>
        </w:r>
        <w:r w:rsidR="0082124E">
          <w:rPr>
            <w:noProof/>
            <w:webHidden/>
          </w:rPr>
          <w:fldChar w:fldCharType="begin"/>
        </w:r>
        <w:r w:rsidR="0082124E">
          <w:rPr>
            <w:noProof/>
            <w:webHidden/>
          </w:rPr>
          <w:instrText xml:space="preserve"> PAGEREF _Toc166360576 \h </w:instrText>
        </w:r>
        <w:r w:rsidR="0082124E">
          <w:rPr>
            <w:noProof/>
            <w:webHidden/>
          </w:rPr>
        </w:r>
        <w:r w:rsidR="0082124E">
          <w:rPr>
            <w:noProof/>
            <w:webHidden/>
          </w:rPr>
          <w:fldChar w:fldCharType="separate"/>
        </w:r>
        <w:r w:rsidR="0082124E">
          <w:rPr>
            <w:noProof/>
            <w:webHidden/>
          </w:rPr>
          <w:t>8</w:t>
        </w:r>
        <w:r w:rsidR="0082124E">
          <w:rPr>
            <w:noProof/>
            <w:webHidden/>
          </w:rPr>
          <w:fldChar w:fldCharType="end"/>
        </w:r>
      </w:hyperlink>
    </w:p>
    <w:p w14:paraId="73AC42B7" w14:textId="725E1C2F" w:rsidR="0082124E"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77" w:history="1">
        <w:r w:rsidR="0082124E" w:rsidRPr="001D7F1E">
          <w:rPr>
            <w:rStyle w:val="Hyperlink"/>
            <w:noProof/>
          </w:rPr>
          <w:t>Obrázok 3: Príklad snímky hrudníka CT a MRI [6]</w:t>
        </w:r>
        <w:r w:rsidR="0082124E">
          <w:rPr>
            <w:noProof/>
            <w:webHidden/>
          </w:rPr>
          <w:tab/>
        </w:r>
        <w:r w:rsidR="0082124E">
          <w:rPr>
            <w:noProof/>
            <w:webHidden/>
          </w:rPr>
          <w:fldChar w:fldCharType="begin"/>
        </w:r>
        <w:r w:rsidR="0082124E">
          <w:rPr>
            <w:noProof/>
            <w:webHidden/>
          </w:rPr>
          <w:instrText xml:space="preserve"> PAGEREF _Toc166360577 \h </w:instrText>
        </w:r>
        <w:r w:rsidR="0082124E">
          <w:rPr>
            <w:noProof/>
            <w:webHidden/>
          </w:rPr>
        </w:r>
        <w:r w:rsidR="0082124E">
          <w:rPr>
            <w:noProof/>
            <w:webHidden/>
          </w:rPr>
          <w:fldChar w:fldCharType="separate"/>
        </w:r>
        <w:r w:rsidR="0082124E">
          <w:rPr>
            <w:noProof/>
            <w:webHidden/>
          </w:rPr>
          <w:t>9</w:t>
        </w:r>
        <w:r w:rsidR="0082124E">
          <w:rPr>
            <w:noProof/>
            <w:webHidden/>
          </w:rPr>
          <w:fldChar w:fldCharType="end"/>
        </w:r>
      </w:hyperlink>
    </w:p>
    <w:p w14:paraId="328869D5" w14:textId="2F166D0D" w:rsidR="0082124E"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78" w:history="1">
        <w:r w:rsidR="0082124E" w:rsidRPr="001D7F1E">
          <w:rPr>
            <w:rStyle w:val="Hyperlink"/>
            <w:noProof/>
          </w:rPr>
          <w:t>Obrázok 4: Príklad ultrazvuku pľúc [8]</w:t>
        </w:r>
        <w:r w:rsidR="0082124E">
          <w:rPr>
            <w:noProof/>
            <w:webHidden/>
          </w:rPr>
          <w:tab/>
        </w:r>
        <w:r w:rsidR="0082124E">
          <w:rPr>
            <w:noProof/>
            <w:webHidden/>
          </w:rPr>
          <w:fldChar w:fldCharType="begin"/>
        </w:r>
        <w:r w:rsidR="0082124E">
          <w:rPr>
            <w:noProof/>
            <w:webHidden/>
          </w:rPr>
          <w:instrText xml:space="preserve"> PAGEREF _Toc166360578 \h </w:instrText>
        </w:r>
        <w:r w:rsidR="0082124E">
          <w:rPr>
            <w:noProof/>
            <w:webHidden/>
          </w:rPr>
        </w:r>
        <w:r w:rsidR="0082124E">
          <w:rPr>
            <w:noProof/>
            <w:webHidden/>
          </w:rPr>
          <w:fldChar w:fldCharType="separate"/>
        </w:r>
        <w:r w:rsidR="0082124E">
          <w:rPr>
            <w:noProof/>
            <w:webHidden/>
          </w:rPr>
          <w:t>10</w:t>
        </w:r>
        <w:r w:rsidR="0082124E">
          <w:rPr>
            <w:noProof/>
            <w:webHidden/>
          </w:rPr>
          <w:fldChar w:fldCharType="end"/>
        </w:r>
      </w:hyperlink>
    </w:p>
    <w:p w14:paraId="3650D3E4" w14:textId="150E6EB8" w:rsidR="0082124E"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79" w:history="1">
        <w:r w:rsidR="0082124E" w:rsidRPr="001D7F1E">
          <w:rPr>
            <w:rStyle w:val="Hyperlink"/>
            <w:noProof/>
          </w:rPr>
          <w:t>Obrázok 5: Rozdiel medzi hlbokým a strojovým učenie [20]</w:t>
        </w:r>
        <w:r w:rsidR="0082124E">
          <w:rPr>
            <w:noProof/>
            <w:webHidden/>
          </w:rPr>
          <w:tab/>
        </w:r>
        <w:r w:rsidR="0082124E">
          <w:rPr>
            <w:noProof/>
            <w:webHidden/>
          </w:rPr>
          <w:fldChar w:fldCharType="begin"/>
        </w:r>
        <w:r w:rsidR="0082124E">
          <w:rPr>
            <w:noProof/>
            <w:webHidden/>
          </w:rPr>
          <w:instrText xml:space="preserve"> PAGEREF _Toc166360579 \h </w:instrText>
        </w:r>
        <w:r w:rsidR="0082124E">
          <w:rPr>
            <w:noProof/>
            <w:webHidden/>
          </w:rPr>
        </w:r>
        <w:r w:rsidR="0082124E">
          <w:rPr>
            <w:noProof/>
            <w:webHidden/>
          </w:rPr>
          <w:fldChar w:fldCharType="separate"/>
        </w:r>
        <w:r w:rsidR="0082124E">
          <w:rPr>
            <w:noProof/>
            <w:webHidden/>
          </w:rPr>
          <w:t>16</w:t>
        </w:r>
        <w:r w:rsidR="0082124E">
          <w:rPr>
            <w:noProof/>
            <w:webHidden/>
          </w:rPr>
          <w:fldChar w:fldCharType="end"/>
        </w:r>
      </w:hyperlink>
    </w:p>
    <w:p w14:paraId="55DD9E8E" w14:textId="53FCAB05" w:rsidR="0082124E"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80" w:history="1">
        <w:r w:rsidR="0082124E" w:rsidRPr="001D7F1E">
          <w:rPr>
            <w:rStyle w:val="Hyperlink"/>
            <w:noProof/>
          </w:rPr>
          <w:t>Obrázok 6: Architektúra CNN modelu [29]</w:t>
        </w:r>
        <w:r w:rsidR="0082124E">
          <w:rPr>
            <w:noProof/>
            <w:webHidden/>
          </w:rPr>
          <w:tab/>
        </w:r>
        <w:r w:rsidR="0082124E">
          <w:rPr>
            <w:noProof/>
            <w:webHidden/>
          </w:rPr>
          <w:fldChar w:fldCharType="begin"/>
        </w:r>
        <w:r w:rsidR="0082124E">
          <w:rPr>
            <w:noProof/>
            <w:webHidden/>
          </w:rPr>
          <w:instrText xml:space="preserve"> PAGEREF _Toc166360580 \h </w:instrText>
        </w:r>
        <w:r w:rsidR="0082124E">
          <w:rPr>
            <w:noProof/>
            <w:webHidden/>
          </w:rPr>
        </w:r>
        <w:r w:rsidR="0082124E">
          <w:rPr>
            <w:noProof/>
            <w:webHidden/>
          </w:rPr>
          <w:fldChar w:fldCharType="separate"/>
        </w:r>
        <w:r w:rsidR="0082124E">
          <w:rPr>
            <w:noProof/>
            <w:webHidden/>
          </w:rPr>
          <w:t>20</w:t>
        </w:r>
        <w:r w:rsidR="0082124E">
          <w:rPr>
            <w:noProof/>
            <w:webHidden/>
          </w:rPr>
          <w:fldChar w:fldCharType="end"/>
        </w:r>
      </w:hyperlink>
    </w:p>
    <w:p w14:paraId="3218876D" w14:textId="33CE327D" w:rsidR="0082124E"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81" w:history="1">
        <w:r w:rsidR="0082124E" w:rsidRPr="001D7F1E">
          <w:rPr>
            <w:rStyle w:val="Hyperlink"/>
            <w:noProof/>
          </w:rPr>
          <w:t>Obrázok 7: Váhy a odchýlky v neurónoch [33]</w:t>
        </w:r>
        <w:r w:rsidR="0082124E">
          <w:rPr>
            <w:noProof/>
            <w:webHidden/>
          </w:rPr>
          <w:tab/>
        </w:r>
        <w:r w:rsidR="0082124E">
          <w:rPr>
            <w:noProof/>
            <w:webHidden/>
          </w:rPr>
          <w:fldChar w:fldCharType="begin"/>
        </w:r>
        <w:r w:rsidR="0082124E">
          <w:rPr>
            <w:noProof/>
            <w:webHidden/>
          </w:rPr>
          <w:instrText xml:space="preserve"> PAGEREF _Toc166360581 \h </w:instrText>
        </w:r>
        <w:r w:rsidR="0082124E">
          <w:rPr>
            <w:noProof/>
            <w:webHidden/>
          </w:rPr>
        </w:r>
        <w:r w:rsidR="0082124E">
          <w:rPr>
            <w:noProof/>
            <w:webHidden/>
          </w:rPr>
          <w:fldChar w:fldCharType="separate"/>
        </w:r>
        <w:r w:rsidR="0082124E">
          <w:rPr>
            <w:noProof/>
            <w:webHidden/>
          </w:rPr>
          <w:t>21</w:t>
        </w:r>
        <w:r w:rsidR="0082124E">
          <w:rPr>
            <w:noProof/>
            <w:webHidden/>
          </w:rPr>
          <w:fldChar w:fldCharType="end"/>
        </w:r>
      </w:hyperlink>
    </w:p>
    <w:p w14:paraId="72103244" w14:textId="771C3998" w:rsidR="0082124E"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82" w:history="1">
        <w:r w:rsidR="0082124E" w:rsidRPr="001D7F1E">
          <w:rPr>
            <w:rStyle w:val="Hyperlink"/>
            <w:noProof/>
          </w:rPr>
          <w:t>Obrázok 8: ResNet model [36]</w:t>
        </w:r>
        <w:r w:rsidR="0082124E">
          <w:rPr>
            <w:noProof/>
            <w:webHidden/>
          </w:rPr>
          <w:tab/>
        </w:r>
        <w:r w:rsidR="0082124E">
          <w:rPr>
            <w:noProof/>
            <w:webHidden/>
          </w:rPr>
          <w:fldChar w:fldCharType="begin"/>
        </w:r>
        <w:r w:rsidR="0082124E">
          <w:rPr>
            <w:noProof/>
            <w:webHidden/>
          </w:rPr>
          <w:instrText xml:space="preserve"> PAGEREF _Toc166360582 \h </w:instrText>
        </w:r>
        <w:r w:rsidR="0082124E">
          <w:rPr>
            <w:noProof/>
            <w:webHidden/>
          </w:rPr>
        </w:r>
        <w:r w:rsidR="0082124E">
          <w:rPr>
            <w:noProof/>
            <w:webHidden/>
          </w:rPr>
          <w:fldChar w:fldCharType="separate"/>
        </w:r>
        <w:r w:rsidR="0082124E">
          <w:rPr>
            <w:noProof/>
            <w:webHidden/>
          </w:rPr>
          <w:t>23</w:t>
        </w:r>
        <w:r w:rsidR="0082124E">
          <w:rPr>
            <w:noProof/>
            <w:webHidden/>
          </w:rPr>
          <w:fldChar w:fldCharType="end"/>
        </w:r>
      </w:hyperlink>
    </w:p>
    <w:p w14:paraId="72655A74" w14:textId="7DA525B2" w:rsidR="0082124E"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83" w:history="1">
        <w:r w:rsidR="0082124E" w:rsidRPr="001D7F1E">
          <w:rPr>
            <w:rStyle w:val="Hyperlink"/>
            <w:noProof/>
          </w:rPr>
          <w:t>Obrázok 9: U-Net model [38]</w:t>
        </w:r>
        <w:r w:rsidR="0082124E">
          <w:rPr>
            <w:noProof/>
            <w:webHidden/>
          </w:rPr>
          <w:tab/>
        </w:r>
        <w:r w:rsidR="0082124E">
          <w:rPr>
            <w:noProof/>
            <w:webHidden/>
          </w:rPr>
          <w:fldChar w:fldCharType="begin"/>
        </w:r>
        <w:r w:rsidR="0082124E">
          <w:rPr>
            <w:noProof/>
            <w:webHidden/>
          </w:rPr>
          <w:instrText xml:space="preserve"> PAGEREF _Toc166360583 \h </w:instrText>
        </w:r>
        <w:r w:rsidR="0082124E">
          <w:rPr>
            <w:noProof/>
            <w:webHidden/>
          </w:rPr>
        </w:r>
        <w:r w:rsidR="0082124E">
          <w:rPr>
            <w:noProof/>
            <w:webHidden/>
          </w:rPr>
          <w:fldChar w:fldCharType="separate"/>
        </w:r>
        <w:r w:rsidR="0082124E">
          <w:rPr>
            <w:noProof/>
            <w:webHidden/>
          </w:rPr>
          <w:t>23</w:t>
        </w:r>
        <w:r w:rsidR="0082124E">
          <w:rPr>
            <w:noProof/>
            <w:webHidden/>
          </w:rPr>
          <w:fldChar w:fldCharType="end"/>
        </w:r>
      </w:hyperlink>
    </w:p>
    <w:p w14:paraId="354C08CE" w14:textId="1F069E84" w:rsidR="0082124E"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84" w:history="1">
        <w:r w:rsidR="0082124E" w:rsidRPr="001D7F1E">
          <w:rPr>
            <w:rStyle w:val="Hyperlink"/>
            <w:noProof/>
          </w:rPr>
          <w:t>Obrázok 10: GAN architektúra [44]</w:t>
        </w:r>
        <w:r w:rsidR="0082124E">
          <w:rPr>
            <w:noProof/>
            <w:webHidden/>
          </w:rPr>
          <w:tab/>
        </w:r>
        <w:r w:rsidR="0082124E">
          <w:rPr>
            <w:noProof/>
            <w:webHidden/>
          </w:rPr>
          <w:fldChar w:fldCharType="begin"/>
        </w:r>
        <w:r w:rsidR="0082124E">
          <w:rPr>
            <w:noProof/>
            <w:webHidden/>
          </w:rPr>
          <w:instrText xml:space="preserve"> PAGEREF _Toc166360584 \h </w:instrText>
        </w:r>
        <w:r w:rsidR="0082124E">
          <w:rPr>
            <w:noProof/>
            <w:webHidden/>
          </w:rPr>
        </w:r>
        <w:r w:rsidR="0082124E">
          <w:rPr>
            <w:noProof/>
            <w:webHidden/>
          </w:rPr>
          <w:fldChar w:fldCharType="separate"/>
        </w:r>
        <w:r w:rsidR="0082124E">
          <w:rPr>
            <w:noProof/>
            <w:webHidden/>
          </w:rPr>
          <w:t>25</w:t>
        </w:r>
        <w:r w:rsidR="0082124E">
          <w:rPr>
            <w:noProof/>
            <w:webHidden/>
          </w:rPr>
          <w:fldChar w:fldCharType="end"/>
        </w:r>
      </w:hyperlink>
    </w:p>
    <w:p w14:paraId="40FA99A2" w14:textId="7635AF8F" w:rsidR="0082124E" w:rsidRDefault="00000000">
      <w:pPr>
        <w:pStyle w:val="TableofFigures"/>
        <w:tabs>
          <w:tab w:val="right" w:leader="dot" w:pos="8493"/>
          <w:tab w:val="left" w:pos="9660"/>
        </w:tabs>
        <w:rPr>
          <w:rFonts w:asciiTheme="minorHAnsi" w:eastAsiaTheme="minorEastAsia" w:hAnsiTheme="minorHAnsi" w:cstheme="minorBidi"/>
          <w:noProof/>
          <w:kern w:val="2"/>
          <w:szCs w:val="24"/>
          <w:lang w:val="en-US"/>
          <w14:ligatures w14:val="standardContextual"/>
        </w:rPr>
      </w:pPr>
      <w:hyperlink w:anchor="_Toc166360585" w:history="1">
        <w:r w:rsidR="0082124E" w:rsidRPr="001D7F1E">
          <w:rPr>
            <w:rStyle w:val="Hyperlink"/>
            <w:noProof/>
          </w:rPr>
          <w:t xml:space="preserve">Obrázok 11 Ukážka tried röntgenových snímok z použitého súboru údajov: 1- Lebka (Trieda 18), 2- Ruka (Trieda 9), 3- Chodidlo (Trieda 6), 4- Koleno (Trieda 11) </w:t>
        </w:r>
        <w:r w:rsidR="0082124E">
          <w:rPr>
            <w:rFonts w:asciiTheme="minorHAnsi" w:eastAsiaTheme="minorEastAsia" w:hAnsiTheme="minorHAnsi" w:cstheme="minorBidi"/>
            <w:noProof/>
            <w:kern w:val="2"/>
            <w:szCs w:val="24"/>
            <w:lang w:val="en-US"/>
            <w14:ligatures w14:val="standardContextual"/>
          </w:rPr>
          <w:tab/>
        </w:r>
        <w:r w:rsidR="0082124E" w:rsidRPr="001D7F1E">
          <w:rPr>
            <w:rStyle w:val="Hyperlink"/>
            <w:noProof/>
          </w:rPr>
          <w:t xml:space="preserve"> zdroj: autor</w:t>
        </w:r>
        <w:r w:rsidR="0082124E">
          <w:rPr>
            <w:noProof/>
            <w:webHidden/>
          </w:rPr>
          <w:tab/>
        </w:r>
        <w:r w:rsidR="0082124E">
          <w:rPr>
            <w:noProof/>
            <w:webHidden/>
          </w:rPr>
          <w:fldChar w:fldCharType="begin"/>
        </w:r>
        <w:r w:rsidR="0082124E">
          <w:rPr>
            <w:noProof/>
            <w:webHidden/>
          </w:rPr>
          <w:instrText xml:space="preserve"> PAGEREF _Toc166360585 \h </w:instrText>
        </w:r>
        <w:r w:rsidR="0082124E">
          <w:rPr>
            <w:noProof/>
            <w:webHidden/>
          </w:rPr>
        </w:r>
        <w:r w:rsidR="0082124E">
          <w:rPr>
            <w:noProof/>
            <w:webHidden/>
          </w:rPr>
          <w:fldChar w:fldCharType="separate"/>
        </w:r>
        <w:r w:rsidR="0082124E">
          <w:rPr>
            <w:noProof/>
            <w:webHidden/>
          </w:rPr>
          <w:t>30</w:t>
        </w:r>
        <w:r w:rsidR="0082124E">
          <w:rPr>
            <w:noProof/>
            <w:webHidden/>
          </w:rPr>
          <w:fldChar w:fldCharType="end"/>
        </w:r>
      </w:hyperlink>
    </w:p>
    <w:p w14:paraId="68E4AAAD" w14:textId="159D7EC7" w:rsidR="0082124E"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86" w:history="1">
        <w:r w:rsidR="0082124E" w:rsidRPr="001D7F1E">
          <w:rPr>
            <w:rStyle w:val="Hyperlink"/>
            <w:noProof/>
          </w:rPr>
          <w:t>Obrázok 12 Kroky predspracovania zdroj: autor</w:t>
        </w:r>
        <w:r w:rsidR="0082124E">
          <w:rPr>
            <w:noProof/>
            <w:webHidden/>
          </w:rPr>
          <w:tab/>
        </w:r>
        <w:r w:rsidR="0082124E">
          <w:rPr>
            <w:noProof/>
            <w:webHidden/>
          </w:rPr>
          <w:fldChar w:fldCharType="begin"/>
        </w:r>
        <w:r w:rsidR="0082124E">
          <w:rPr>
            <w:noProof/>
            <w:webHidden/>
          </w:rPr>
          <w:instrText xml:space="preserve"> PAGEREF _Toc166360586 \h </w:instrText>
        </w:r>
        <w:r w:rsidR="0082124E">
          <w:rPr>
            <w:noProof/>
            <w:webHidden/>
          </w:rPr>
        </w:r>
        <w:r w:rsidR="0082124E">
          <w:rPr>
            <w:noProof/>
            <w:webHidden/>
          </w:rPr>
          <w:fldChar w:fldCharType="separate"/>
        </w:r>
        <w:r w:rsidR="0082124E">
          <w:rPr>
            <w:noProof/>
            <w:webHidden/>
          </w:rPr>
          <w:t>38</w:t>
        </w:r>
        <w:r w:rsidR="0082124E">
          <w:rPr>
            <w:noProof/>
            <w:webHidden/>
          </w:rPr>
          <w:fldChar w:fldCharType="end"/>
        </w:r>
      </w:hyperlink>
    </w:p>
    <w:p w14:paraId="27748BFC" w14:textId="06787B8E" w:rsidR="0082124E"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87" w:history="1">
        <w:r w:rsidR="0082124E" w:rsidRPr="001D7F1E">
          <w:rPr>
            <w:rStyle w:val="Hyperlink"/>
            <w:noProof/>
          </w:rPr>
          <w:t>Obrázok 13 Techniky rozšírenia údajov zdroj: autor</w:t>
        </w:r>
        <w:r w:rsidR="0082124E">
          <w:rPr>
            <w:noProof/>
            <w:webHidden/>
          </w:rPr>
          <w:tab/>
        </w:r>
        <w:r w:rsidR="0082124E">
          <w:rPr>
            <w:noProof/>
            <w:webHidden/>
          </w:rPr>
          <w:fldChar w:fldCharType="begin"/>
        </w:r>
        <w:r w:rsidR="0082124E">
          <w:rPr>
            <w:noProof/>
            <w:webHidden/>
          </w:rPr>
          <w:instrText xml:space="preserve"> PAGEREF _Toc166360587 \h </w:instrText>
        </w:r>
        <w:r w:rsidR="0082124E">
          <w:rPr>
            <w:noProof/>
            <w:webHidden/>
          </w:rPr>
        </w:r>
        <w:r w:rsidR="0082124E">
          <w:rPr>
            <w:noProof/>
            <w:webHidden/>
          </w:rPr>
          <w:fldChar w:fldCharType="separate"/>
        </w:r>
        <w:r w:rsidR="0082124E">
          <w:rPr>
            <w:noProof/>
            <w:webHidden/>
          </w:rPr>
          <w:t>39</w:t>
        </w:r>
        <w:r w:rsidR="0082124E">
          <w:rPr>
            <w:noProof/>
            <w:webHidden/>
          </w:rPr>
          <w:fldChar w:fldCharType="end"/>
        </w:r>
      </w:hyperlink>
    </w:p>
    <w:p w14:paraId="3D2B13EB" w14:textId="379DC662" w:rsidR="0082124E"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88" w:history="1">
        <w:r w:rsidR="0082124E" w:rsidRPr="001D7F1E">
          <w:rPr>
            <w:rStyle w:val="Hyperlink"/>
            <w:noProof/>
          </w:rPr>
          <w:t>Obrázok 14 Architektúra vrstiev CNN modelu zdroj: autor</w:t>
        </w:r>
        <w:r w:rsidR="0082124E">
          <w:rPr>
            <w:noProof/>
            <w:webHidden/>
          </w:rPr>
          <w:tab/>
        </w:r>
        <w:r w:rsidR="0082124E">
          <w:rPr>
            <w:noProof/>
            <w:webHidden/>
          </w:rPr>
          <w:fldChar w:fldCharType="begin"/>
        </w:r>
        <w:r w:rsidR="0082124E">
          <w:rPr>
            <w:noProof/>
            <w:webHidden/>
          </w:rPr>
          <w:instrText xml:space="preserve"> PAGEREF _Toc166360588 \h </w:instrText>
        </w:r>
        <w:r w:rsidR="0082124E">
          <w:rPr>
            <w:noProof/>
            <w:webHidden/>
          </w:rPr>
        </w:r>
        <w:r w:rsidR="0082124E">
          <w:rPr>
            <w:noProof/>
            <w:webHidden/>
          </w:rPr>
          <w:fldChar w:fldCharType="separate"/>
        </w:r>
        <w:r w:rsidR="0082124E">
          <w:rPr>
            <w:noProof/>
            <w:webHidden/>
          </w:rPr>
          <w:t>43</w:t>
        </w:r>
        <w:r w:rsidR="0082124E">
          <w:rPr>
            <w:noProof/>
            <w:webHidden/>
          </w:rPr>
          <w:fldChar w:fldCharType="end"/>
        </w:r>
      </w:hyperlink>
    </w:p>
    <w:p w14:paraId="38A80240" w14:textId="3BDAA352" w:rsidR="0082124E"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89" w:history="1">
        <w:r w:rsidR="0082124E" w:rsidRPr="001D7F1E">
          <w:rPr>
            <w:rStyle w:val="Hyperlink"/>
            <w:noProof/>
          </w:rPr>
          <w:t>Obrázok 15- Porovnanie výkonnosti rôznych architektúr neurónových sietí v experimente 1: Tento graf zobrazuje presnosť klasifikácie troch modelov neurónových sietí - DenseNet201, EfficientNetB2 a InceptionResNetV2 - za dvoch podmienok: s použitím pôvodných nastavení (červená čiara) a po použití úprav váh tried (fialová čiara). zdroj: autor</w:t>
        </w:r>
        <w:r w:rsidR="0082124E">
          <w:rPr>
            <w:noProof/>
            <w:webHidden/>
          </w:rPr>
          <w:tab/>
        </w:r>
        <w:r w:rsidR="0082124E">
          <w:rPr>
            <w:noProof/>
            <w:webHidden/>
          </w:rPr>
          <w:fldChar w:fldCharType="begin"/>
        </w:r>
        <w:r w:rsidR="0082124E">
          <w:rPr>
            <w:noProof/>
            <w:webHidden/>
          </w:rPr>
          <w:instrText xml:space="preserve"> PAGEREF _Toc166360589 \h </w:instrText>
        </w:r>
        <w:r w:rsidR="0082124E">
          <w:rPr>
            <w:noProof/>
            <w:webHidden/>
          </w:rPr>
        </w:r>
        <w:r w:rsidR="0082124E">
          <w:rPr>
            <w:noProof/>
            <w:webHidden/>
          </w:rPr>
          <w:fldChar w:fldCharType="separate"/>
        </w:r>
        <w:r w:rsidR="0082124E">
          <w:rPr>
            <w:noProof/>
            <w:webHidden/>
          </w:rPr>
          <w:t>49</w:t>
        </w:r>
        <w:r w:rsidR="0082124E">
          <w:rPr>
            <w:noProof/>
            <w:webHidden/>
          </w:rPr>
          <w:fldChar w:fldCharType="end"/>
        </w:r>
      </w:hyperlink>
    </w:p>
    <w:p w14:paraId="206B2FF6" w14:textId="4BB27FB7" w:rsidR="0082124E"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90" w:history="1">
        <w:r w:rsidR="0082124E" w:rsidRPr="001D7F1E">
          <w:rPr>
            <w:rStyle w:val="Hyperlink"/>
            <w:noProof/>
          </w:rPr>
          <w:t>Obrázok 16- Účinnosť rôznych techník rozšírenia údajov v experimente 2: stĺpcový graf znázorňuje vplyv troch typov techník rozšírenia údajov - geometrických, farebných a šumových- na výkonnosť modelu. zdroj: autor</w:t>
        </w:r>
        <w:r w:rsidR="0082124E">
          <w:rPr>
            <w:noProof/>
            <w:webHidden/>
          </w:rPr>
          <w:tab/>
        </w:r>
        <w:r w:rsidR="0082124E">
          <w:rPr>
            <w:noProof/>
            <w:webHidden/>
          </w:rPr>
          <w:fldChar w:fldCharType="begin"/>
        </w:r>
        <w:r w:rsidR="0082124E">
          <w:rPr>
            <w:noProof/>
            <w:webHidden/>
          </w:rPr>
          <w:instrText xml:space="preserve"> PAGEREF _Toc166360590 \h </w:instrText>
        </w:r>
        <w:r w:rsidR="0082124E">
          <w:rPr>
            <w:noProof/>
            <w:webHidden/>
          </w:rPr>
        </w:r>
        <w:r w:rsidR="0082124E">
          <w:rPr>
            <w:noProof/>
            <w:webHidden/>
          </w:rPr>
          <w:fldChar w:fldCharType="separate"/>
        </w:r>
        <w:r w:rsidR="0082124E">
          <w:rPr>
            <w:noProof/>
            <w:webHidden/>
          </w:rPr>
          <w:t>50</w:t>
        </w:r>
        <w:r w:rsidR="0082124E">
          <w:rPr>
            <w:noProof/>
            <w:webHidden/>
          </w:rPr>
          <w:fldChar w:fldCharType="end"/>
        </w:r>
      </w:hyperlink>
    </w:p>
    <w:p w14:paraId="4B1BBA9F" w14:textId="3FB8DE65" w:rsidR="0082124E" w:rsidRDefault="00000000">
      <w:pPr>
        <w:pStyle w:val="TableofFigures"/>
        <w:tabs>
          <w:tab w:val="right" w:leader="dot" w:pos="8493"/>
        </w:tabs>
        <w:rPr>
          <w:rFonts w:asciiTheme="minorHAnsi" w:eastAsiaTheme="minorEastAsia" w:hAnsiTheme="minorHAnsi" w:cstheme="minorBidi"/>
          <w:noProof/>
          <w:kern w:val="2"/>
          <w:szCs w:val="24"/>
          <w:lang w:val="en-US"/>
          <w14:ligatures w14:val="standardContextual"/>
        </w:rPr>
      </w:pPr>
      <w:hyperlink w:anchor="_Toc166360591" w:history="1">
        <w:r w:rsidR="0082124E" w:rsidRPr="001D7F1E">
          <w:rPr>
            <w:rStyle w:val="Hyperlink"/>
            <w:noProof/>
          </w:rPr>
          <w:t>Obrázok 17 - Porovnávacia analýza výkonnosti modelu s a bez rozšírenia údajov v experimente 3: Tento graf porovnáva účinnosť použitia samotných pôvodných trénovaných údajov v porovnaní s ich kombináciou s rozšírením údajov pre tri architektúry neurónových sietí - DenseNet201, EfficientNetB2 a InceptionResNetV2. zdroj: autor</w:t>
        </w:r>
        <w:r w:rsidR="0082124E">
          <w:rPr>
            <w:noProof/>
            <w:webHidden/>
          </w:rPr>
          <w:tab/>
        </w:r>
        <w:r w:rsidR="0082124E">
          <w:rPr>
            <w:noProof/>
            <w:webHidden/>
          </w:rPr>
          <w:fldChar w:fldCharType="begin"/>
        </w:r>
        <w:r w:rsidR="0082124E">
          <w:rPr>
            <w:noProof/>
            <w:webHidden/>
          </w:rPr>
          <w:instrText xml:space="preserve"> PAGEREF _Toc166360591 \h </w:instrText>
        </w:r>
        <w:r w:rsidR="0082124E">
          <w:rPr>
            <w:noProof/>
            <w:webHidden/>
          </w:rPr>
        </w:r>
        <w:r w:rsidR="0082124E">
          <w:rPr>
            <w:noProof/>
            <w:webHidden/>
          </w:rPr>
          <w:fldChar w:fldCharType="separate"/>
        </w:r>
        <w:r w:rsidR="0082124E">
          <w:rPr>
            <w:noProof/>
            <w:webHidden/>
          </w:rPr>
          <w:t>52</w:t>
        </w:r>
        <w:r w:rsidR="0082124E">
          <w:rPr>
            <w:noProof/>
            <w:webHidden/>
          </w:rPr>
          <w:fldChar w:fldCharType="end"/>
        </w:r>
      </w:hyperlink>
    </w:p>
    <w:p w14:paraId="528663DD" w14:textId="01D33FD4" w:rsidR="00945E4A" w:rsidRPr="0011498A" w:rsidRDefault="0082124E" w:rsidP="00984C78">
      <w:pPr>
        <w:ind w:firstLine="0"/>
      </w:pPr>
      <w:r>
        <w:fldChar w:fldCharType="end"/>
      </w:r>
    </w:p>
    <w:sectPr w:rsidR="00945E4A" w:rsidRPr="0011498A" w:rsidSect="00057310">
      <w:pgSz w:w="11906" w:h="16838" w:code="9"/>
      <w:pgMar w:top="1418" w:right="1418" w:bottom="1418" w:left="1418"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788203" w14:textId="77777777" w:rsidR="003F4620" w:rsidRPr="0068616F" w:rsidRDefault="003F4620" w:rsidP="007C33D3">
      <w:pPr>
        <w:spacing w:line="240" w:lineRule="auto"/>
      </w:pPr>
      <w:r w:rsidRPr="0068616F">
        <w:separator/>
      </w:r>
    </w:p>
  </w:endnote>
  <w:endnote w:type="continuationSeparator" w:id="0">
    <w:p w14:paraId="11955BCC" w14:textId="77777777" w:rsidR="003F4620" w:rsidRPr="0068616F" w:rsidRDefault="003F4620" w:rsidP="007C33D3">
      <w:pPr>
        <w:spacing w:line="240" w:lineRule="auto"/>
      </w:pPr>
      <w:r w:rsidRPr="0068616F">
        <w:continuationSeparator/>
      </w:r>
    </w:p>
  </w:endnote>
  <w:endnote w:type="continuationNotice" w:id="1">
    <w:p w14:paraId="5EEB8062" w14:textId="77777777" w:rsidR="003F4620" w:rsidRPr="0068616F" w:rsidRDefault="003F46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echnika">
    <w:altName w:val="Calibri"/>
    <w:charset w:val="EE"/>
    <w:family w:val="auto"/>
    <w:pitch w:val="variable"/>
    <w:sig w:usb0="00000087" w:usb1="00000001" w:usb2="00000000" w:usb3="00000000" w:csb0="0000009B"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8663F4" w14:textId="1D1C1FDF" w:rsidR="0007276E" w:rsidRPr="005C70B9" w:rsidRDefault="0007276E" w:rsidP="00F676A3">
    <w:pPr>
      <w:pStyle w:val="Footer"/>
      <w:framePr w:w="8791" w:wrap="notBeside" w:vAnchor="page" w:hAnchor="page" w:x="1985" w:y="15513" w:anchorLock="1"/>
      <w:pBdr>
        <w:top w:val="single" w:sz="8" w:space="14" w:color="005EB8"/>
      </w:pBdr>
      <w:spacing w:after="0"/>
      <w:ind w:firstLine="0"/>
      <w:contextualSpacing/>
      <w:jc w:val="center"/>
      <w:rPr>
        <w:b/>
        <w:sz w:val="28"/>
        <w:szCs w:val="28"/>
      </w:rPr>
    </w:pPr>
    <w:r w:rsidRPr="0068616F">
      <w:rPr>
        <w:b/>
        <w:sz w:val="28"/>
        <w:szCs w:val="28"/>
      </w:rPr>
      <w:t xml:space="preserve">Kladno </w:t>
    </w:r>
    <w:r w:rsidR="005C70B9">
      <w:rPr>
        <w:b/>
        <w:sz w:val="28"/>
        <w:szCs w:val="28"/>
      </w:rPr>
      <w:t>2024</w:t>
    </w:r>
  </w:p>
  <w:p w14:paraId="528663F5" w14:textId="77777777" w:rsidR="0007276E" w:rsidRPr="0068616F" w:rsidRDefault="0007276E" w:rsidP="00F676A3">
    <w:pPr>
      <w:pStyle w:val="Footer"/>
      <w:spacing w:after="0"/>
      <w:ind w:firstLine="70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8663F7" w14:textId="77777777" w:rsidR="0007276E" w:rsidRPr="0068616F" w:rsidRDefault="0007276E" w:rsidP="00D66B84">
    <w:pPr>
      <w:pStyle w:val="Footer"/>
      <w:tabs>
        <w:tab w:val="clear" w:pos="4536"/>
        <w:tab w:val="clear" w:pos="9072"/>
        <w:tab w:val="left" w:pos="5158"/>
      </w:tabs>
      <w:spacing w:after="0"/>
      <w:ind w:firstLine="709"/>
    </w:pPr>
    <w:r w:rsidRPr="0068616F">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50818345"/>
      <w:docPartObj>
        <w:docPartGallery w:val="Page Numbers (Bottom of Page)"/>
        <w:docPartUnique/>
      </w:docPartObj>
    </w:sdtPr>
    <w:sdtContent>
      <w:p w14:paraId="528663F9" w14:textId="77777777" w:rsidR="0007276E" w:rsidRPr="0068616F" w:rsidRDefault="0007276E" w:rsidP="00E44B12">
        <w:pPr>
          <w:pStyle w:val="Footer"/>
          <w:ind w:firstLine="0"/>
          <w:jc w:val="center"/>
        </w:pPr>
        <w:r w:rsidRPr="0068616F">
          <w:fldChar w:fldCharType="begin"/>
        </w:r>
        <w:r w:rsidRPr="0068616F">
          <w:instrText>PAGE   \* MERGEFORMAT</w:instrText>
        </w:r>
        <w:r w:rsidRPr="0068616F">
          <w:fldChar w:fldCharType="separate"/>
        </w:r>
        <w:r w:rsidR="00422F82" w:rsidRPr="0068616F">
          <w:rPr>
            <w:noProof/>
          </w:rPr>
          <w:t>16</w:t>
        </w:r>
        <w:r w:rsidRPr="0068616F">
          <w:fldChar w:fldCharType="end"/>
        </w:r>
      </w:p>
    </w:sdtContent>
  </w:sdt>
  <w:p w14:paraId="528663FA" w14:textId="77777777" w:rsidR="0007276E" w:rsidRPr="0068616F" w:rsidRDefault="0007276E" w:rsidP="00535B82">
    <w:pPr>
      <w:pStyle w:val="Footer"/>
      <w:spacing w:after="0"/>
      <w:ind w:firstLine="70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F7D157F" w14:textId="77777777" w:rsidR="003F4620" w:rsidRPr="0068616F" w:rsidRDefault="003F4620" w:rsidP="007C33D3">
      <w:pPr>
        <w:spacing w:line="240" w:lineRule="auto"/>
      </w:pPr>
      <w:r w:rsidRPr="0068616F">
        <w:separator/>
      </w:r>
    </w:p>
  </w:footnote>
  <w:footnote w:type="continuationSeparator" w:id="0">
    <w:p w14:paraId="41B4D699" w14:textId="77777777" w:rsidR="003F4620" w:rsidRPr="0068616F" w:rsidRDefault="003F4620" w:rsidP="007C33D3">
      <w:pPr>
        <w:spacing w:line="240" w:lineRule="auto"/>
      </w:pPr>
      <w:r w:rsidRPr="0068616F">
        <w:continuationSeparator/>
      </w:r>
    </w:p>
  </w:footnote>
  <w:footnote w:type="continuationNotice" w:id="1">
    <w:p w14:paraId="07980951" w14:textId="77777777" w:rsidR="003F4620" w:rsidRPr="0068616F" w:rsidRDefault="003F462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8663EB" w14:textId="77777777" w:rsidR="0007276E" w:rsidRPr="0068616F" w:rsidRDefault="0007276E" w:rsidP="00E61468">
    <w:pPr>
      <w:pStyle w:val="Zptenadresa"/>
      <w:framePr w:w="0" w:hRule="auto" w:hSpace="0" w:vSpace="0" w:wrap="auto" w:vAnchor="margin" w:hAnchor="text" w:xAlign="left" w:yAlign="inline"/>
      <w:spacing w:after="0" w:line="240" w:lineRule="auto"/>
      <w:jc w:val="center"/>
      <w:rPr>
        <w:rFonts w:cs="Arial"/>
        <w:b/>
        <w:sz w:val="24"/>
        <w:szCs w:val="24"/>
      </w:rPr>
    </w:pPr>
  </w:p>
  <w:p w14:paraId="528663EC" w14:textId="77777777" w:rsidR="0007276E" w:rsidRPr="0068616F" w:rsidRDefault="0007276E" w:rsidP="00E61468">
    <w:pPr>
      <w:pStyle w:val="Zptenadresa"/>
      <w:framePr w:w="0" w:hRule="auto" w:hSpace="0" w:vSpace="0" w:wrap="auto" w:vAnchor="margin" w:hAnchor="text" w:xAlign="left" w:yAlign="inline"/>
      <w:spacing w:after="0" w:line="240" w:lineRule="auto"/>
      <w:jc w:val="center"/>
      <w:rPr>
        <w:rFonts w:cs="Arial"/>
        <w:b/>
        <w:sz w:val="24"/>
        <w:szCs w:val="24"/>
      </w:rPr>
    </w:pPr>
    <w:r w:rsidRPr="0068616F">
      <w:rPr>
        <w:rFonts w:cs="Arial"/>
        <w:b/>
        <w:noProof/>
        <w:sz w:val="24"/>
        <w:szCs w:val="24"/>
        <w:lang w:eastAsia="cs-CZ"/>
      </w:rPr>
      <w:drawing>
        <wp:anchor distT="0" distB="0" distL="114300" distR="114300" simplePos="0" relativeHeight="251663360" behindDoc="0" locked="0" layoutInCell="1" allowOverlap="1" wp14:anchorId="528663FC" wp14:editId="528663FD">
          <wp:simplePos x="0" y="0"/>
          <wp:positionH relativeFrom="margin">
            <wp:align>center</wp:align>
          </wp:positionH>
          <wp:positionV relativeFrom="page">
            <wp:posOffset>478790</wp:posOffset>
          </wp:positionV>
          <wp:extent cx="900000" cy="900000"/>
          <wp:effectExtent l="0" t="0" r="0" b="0"/>
          <wp:wrapSquare wrapText="bothSides"/>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ymbol_cvut_konturova_verze.jpg"/>
                  <pic:cNvPicPr/>
                </pic:nvPicPr>
                <pic:blipFill>
                  <a:blip r:embed="rId1"/>
                  <a:stretch>
                    <a:fillRect/>
                  </a:stretch>
                </pic:blipFill>
                <pic:spPr>
                  <a:xfrm>
                    <a:off x="0" y="0"/>
                    <a:ext cx="900000" cy="900000"/>
                  </a:xfrm>
                  <a:prstGeom prst="rect">
                    <a:avLst/>
                  </a:prstGeom>
                </pic:spPr>
              </pic:pic>
            </a:graphicData>
          </a:graphic>
          <wp14:sizeRelH relativeFrom="margin">
            <wp14:pctWidth>0</wp14:pctWidth>
          </wp14:sizeRelH>
          <wp14:sizeRelV relativeFrom="margin">
            <wp14:pctHeight>0</wp14:pctHeight>
          </wp14:sizeRelV>
        </wp:anchor>
      </w:drawing>
    </w:r>
  </w:p>
  <w:p w14:paraId="528663ED" w14:textId="77777777" w:rsidR="0007276E" w:rsidRPr="0068616F" w:rsidRDefault="0007276E" w:rsidP="00E61468">
    <w:pPr>
      <w:pStyle w:val="Zptenadresa"/>
      <w:framePr w:w="0" w:hRule="auto" w:hSpace="0" w:vSpace="0" w:wrap="auto" w:vAnchor="margin" w:hAnchor="text" w:xAlign="left" w:yAlign="inline"/>
      <w:spacing w:after="0" w:line="240" w:lineRule="auto"/>
      <w:jc w:val="center"/>
      <w:rPr>
        <w:rFonts w:cs="Arial"/>
        <w:b/>
        <w:sz w:val="24"/>
        <w:szCs w:val="24"/>
      </w:rPr>
    </w:pPr>
  </w:p>
  <w:p w14:paraId="528663EE" w14:textId="77777777" w:rsidR="0007276E" w:rsidRPr="0068616F" w:rsidRDefault="0007276E" w:rsidP="00E61468">
    <w:pPr>
      <w:pStyle w:val="Zptenadresa"/>
      <w:framePr w:w="0" w:hRule="auto" w:hSpace="0" w:vSpace="0" w:wrap="auto" w:vAnchor="margin" w:hAnchor="text" w:xAlign="left" w:yAlign="inline"/>
      <w:spacing w:after="0" w:line="240" w:lineRule="auto"/>
      <w:jc w:val="center"/>
      <w:rPr>
        <w:rFonts w:cs="Arial"/>
        <w:b/>
        <w:sz w:val="24"/>
        <w:szCs w:val="24"/>
      </w:rPr>
    </w:pPr>
  </w:p>
  <w:p w14:paraId="528663EF" w14:textId="77777777" w:rsidR="0007276E" w:rsidRPr="0068616F" w:rsidRDefault="0007276E" w:rsidP="008E165D">
    <w:pPr>
      <w:pStyle w:val="Zptenadresa"/>
      <w:framePr w:w="0" w:hRule="auto" w:hSpace="0" w:vSpace="0" w:wrap="auto" w:vAnchor="margin" w:hAnchor="text" w:xAlign="left" w:yAlign="inline"/>
      <w:spacing w:after="0" w:line="240" w:lineRule="auto"/>
      <w:jc w:val="center"/>
      <w:rPr>
        <w:rFonts w:cs="Arial"/>
        <w:b/>
        <w:sz w:val="24"/>
        <w:szCs w:val="24"/>
      </w:rPr>
    </w:pPr>
  </w:p>
  <w:p w14:paraId="528663F0" w14:textId="77777777" w:rsidR="0007276E" w:rsidRPr="0068616F" w:rsidRDefault="0007276E" w:rsidP="008E165D">
    <w:pPr>
      <w:pStyle w:val="Zptenadresa"/>
      <w:framePr w:w="0" w:hRule="auto" w:hSpace="0" w:vSpace="0" w:wrap="auto" w:vAnchor="margin" w:hAnchor="text" w:xAlign="left" w:yAlign="inline"/>
      <w:spacing w:after="0" w:line="240" w:lineRule="auto"/>
      <w:ind w:firstLine="0"/>
      <w:rPr>
        <w:rFonts w:cs="Arial"/>
        <w:b/>
        <w:sz w:val="24"/>
        <w:szCs w:val="24"/>
      </w:rPr>
    </w:pPr>
  </w:p>
  <w:p w14:paraId="528663F1" w14:textId="77777777" w:rsidR="0007276E" w:rsidRPr="0068616F" w:rsidRDefault="0007276E" w:rsidP="00057E0D">
    <w:pPr>
      <w:pStyle w:val="Zptenadresa"/>
      <w:framePr w:w="8789" w:h="964" w:hSpace="0" w:vSpace="0" w:wrap="notBeside" w:vAnchor="text" w:hAnchor="page" w:x="1986" w:y="1"/>
      <w:pBdr>
        <w:between w:val="single" w:sz="8" w:space="1" w:color="005EB8"/>
      </w:pBdr>
      <w:spacing w:after="20" w:line="240" w:lineRule="auto"/>
      <w:ind w:firstLine="0"/>
      <w:jc w:val="center"/>
      <w:rPr>
        <w:rFonts w:ascii="Times New Roman" w:hAnsi="Times New Roman"/>
        <w:b/>
        <w:sz w:val="28"/>
        <w:szCs w:val="28"/>
      </w:rPr>
    </w:pPr>
    <w:r w:rsidRPr="0068616F">
      <w:rPr>
        <w:rFonts w:ascii="Times New Roman" w:hAnsi="Times New Roman"/>
        <w:b/>
        <w:sz w:val="28"/>
        <w:szCs w:val="28"/>
      </w:rPr>
      <w:t>ČESKÉ VYSOKÉ UČENÍ TECHNICKÉ V PRAZE</w:t>
    </w:r>
  </w:p>
  <w:p w14:paraId="528663F2" w14:textId="77777777" w:rsidR="0007276E" w:rsidRPr="0068616F" w:rsidRDefault="0007276E" w:rsidP="00E61468">
    <w:pPr>
      <w:pStyle w:val="Zptenadresa"/>
      <w:framePr w:w="8789" w:h="964" w:hSpace="0" w:vSpace="0" w:wrap="notBeside" w:vAnchor="text" w:hAnchor="page" w:x="1986" w:y="1"/>
      <w:pBdr>
        <w:between w:val="single" w:sz="8" w:space="1" w:color="005EB8"/>
      </w:pBdr>
      <w:tabs>
        <w:tab w:val="clear" w:pos="2160"/>
      </w:tabs>
      <w:spacing w:before="20" w:after="0" w:line="360" w:lineRule="exact"/>
      <w:ind w:firstLine="0"/>
      <w:jc w:val="center"/>
      <w:rPr>
        <w:rFonts w:ascii="Times New Roman" w:hAnsi="Times New Roman"/>
        <w:b/>
        <w:sz w:val="28"/>
        <w:szCs w:val="28"/>
      </w:rPr>
    </w:pPr>
    <w:r w:rsidRPr="0068616F">
      <w:rPr>
        <w:rFonts w:ascii="Times New Roman" w:hAnsi="Times New Roman"/>
        <w:b/>
        <w:sz w:val="28"/>
        <w:szCs w:val="28"/>
      </w:rPr>
      <w:t>FAKULTA BIOMEDICÍNSKÉHO INŽENÝRSTVÍ</w:t>
    </w:r>
    <w:r w:rsidRPr="0068616F">
      <w:rPr>
        <w:rFonts w:ascii="Times New Roman" w:hAnsi="Times New Roman"/>
        <w:b/>
        <w:sz w:val="28"/>
        <w:szCs w:val="28"/>
      </w:rPr>
      <w:br/>
      <w:t xml:space="preserve">Katedra </w:t>
    </w:r>
    <w:proofErr w:type="spellStart"/>
    <w:r w:rsidRPr="0068616F">
      <w:rPr>
        <w:rFonts w:ascii="Times New Roman" w:hAnsi="Times New Roman"/>
        <w:b/>
        <w:sz w:val="28"/>
        <w:szCs w:val="28"/>
      </w:rPr>
      <w:t>biomedicínské</w:t>
    </w:r>
    <w:proofErr w:type="spellEnd"/>
    <w:r w:rsidRPr="0068616F">
      <w:rPr>
        <w:rFonts w:ascii="Times New Roman" w:hAnsi="Times New Roman"/>
        <w:b/>
        <w:sz w:val="28"/>
        <w:szCs w:val="28"/>
      </w:rPr>
      <w:t xml:space="preserve"> informatiky</w:t>
    </w:r>
  </w:p>
  <w:p w14:paraId="528663F3" w14:textId="77777777" w:rsidR="0007276E" w:rsidRPr="0068616F" w:rsidRDefault="0007276E" w:rsidP="00950013">
    <w:pPr>
      <w:pStyle w:val="Header"/>
      <w:spacing w:after="0"/>
      <w:ind w:firstLine="709"/>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8663F6" w14:textId="77777777" w:rsidR="0007276E" w:rsidRPr="0068616F" w:rsidRDefault="0007276E" w:rsidP="004B349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8663F8" w14:textId="77777777" w:rsidR="0007276E" w:rsidRPr="0068616F" w:rsidRDefault="0007276E" w:rsidP="0044268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8663FB" w14:textId="77777777" w:rsidR="0007276E" w:rsidRPr="0068616F" w:rsidRDefault="0007276E" w:rsidP="00535B82">
    <w:pPr>
      <w:pStyle w:val="Header"/>
      <w:spacing w:after="0"/>
      <w:ind w:firstLine="709"/>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54FC981A"/>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DBDAC5FE"/>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A352FD80"/>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2A8E15B2"/>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EE54D63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F8EDCC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02CF78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05A1DB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0362B8E"/>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455A1BE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953ED9"/>
    <w:multiLevelType w:val="hybridMultilevel"/>
    <w:tmpl w:val="4AEEFE10"/>
    <w:lvl w:ilvl="0" w:tplc="44B436BE">
      <w:start w:val="1"/>
      <w:numFmt w:val="decimal"/>
      <w:pStyle w:val="Zdroj"/>
      <w:lvlText w:val="[%1]"/>
      <w:lvlJc w:val="left"/>
      <w:pPr>
        <w:ind w:left="1429" w:hanging="360"/>
      </w:pPr>
      <w:rPr>
        <w:rFonts w:hint="default"/>
      </w:rPr>
    </w:lvl>
    <w:lvl w:ilvl="1" w:tplc="04050019" w:tentative="1">
      <w:start w:val="1"/>
      <w:numFmt w:val="lowerLetter"/>
      <w:lvlText w:val="%2."/>
      <w:lvlJc w:val="left"/>
      <w:pPr>
        <w:ind w:left="2149" w:hanging="360"/>
      </w:pPr>
    </w:lvl>
    <w:lvl w:ilvl="2" w:tplc="0405001B" w:tentative="1">
      <w:start w:val="1"/>
      <w:numFmt w:val="lowerRoman"/>
      <w:lvlText w:val="%3."/>
      <w:lvlJc w:val="right"/>
      <w:pPr>
        <w:ind w:left="2869" w:hanging="180"/>
      </w:pPr>
    </w:lvl>
    <w:lvl w:ilvl="3" w:tplc="0405000F" w:tentative="1">
      <w:start w:val="1"/>
      <w:numFmt w:val="decimal"/>
      <w:lvlText w:val="%4."/>
      <w:lvlJc w:val="left"/>
      <w:pPr>
        <w:ind w:left="3589" w:hanging="360"/>
      </w:pPr>
    </w:lvl>
    <w:lvl w:ilvl="4" w:tplc="04050019" w:tentative="1">
      <w:start w:val="1"/>
      <w:numFmt w:val="lowerLetter"/>
      <w:lvlText w:val="%5."/>
      <w:lvlJc w:val="left"/>
      <w:pPr>
        <w:ind w:left="4309" w:hanging="360"/>
      </w:pPr>
    </w:lvl>
    <w:lvl w:ilvl="5" w:tplc="0405001B" w:tentative="1">
      <w:start w:val="1"/>
      <w:numFmt w:val="lowerRoman"/>
      <w:lvlText w:val="%6."/>
      <w:lvlJc w:val="right"/>
      <w:pPr>
        <w:ind w:left="5029" w:hanging="180"/>
      </w:pPr>
    </w:lvl>
    <w:lvl w:ilvl="6" w:tplc="0405000F" w:tentative="1">
      <w:start w:val="1"/>
      <w:numFmt w:val="decimal"/>
      <w:lvlText w:val="%7."/>
      <w:lvlJc w:val="left"/>
      <w:pPr>
        <w:ind w:left="5749" w:hanging="360"/>
      </w:pPr>
    </w:lvl>
    <w:lvl w:ilvl="7" w:tplc="04050019" w:tentative="1">
      <w:start w:val="1"/>
      <w:numFmt w:val="lowerLetter"/>
      <w:lvlText w:val="%8."/>
      <w:lvlJc w:val="left"/>
      <w:pPr>
        <w:ind w:left="6469" w:hanging="360"/>
      </w:pPr>
    </w:lvl>
    <w:lvl w:ilvl="8" w:tplc="0405001B" w:tentative="1">
      <w:start w:val="1"/>
      <w:numFmt w:val="lowerRoman"/>
      <w:lvlText w:val="%9."/>
      <w:lvlJc w:val="right"/>
      <w:pPr>
        <w:ind w:left="7189" w:hanging="180"/>
      </w:pPr>
    </w:lvl>
  </w:abstractNum>
  <w:abstractNum w:abstractNumId="11" w15:restartNumberingAfterBreak="0">
    <w:nsid w:val="0D8737F7"/>
    <w:multiLevelType w:val="hybridMultilevel"/>
    <w:tmpl w:val="8468F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7A3422"/>
    <w:multiLevelType w:val="hybridMultilevel"/>
    <w:tmpl w:val="68561E1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285157A7"/>
    <w:multiLevelType w:val="hybridMultilevel"/>
    <w:tmpl w:val="DD1AAE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A901D08"/>
    <w:multiLevelType w:val="multilevel"/>
    <w:tmpl w:val="92122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D500238"/>
    <w:multiLevelType w:val="hybridMultilevel"/>
    <w:tmpl w:val="D38298C8"/>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16" w15:restartNumberingAfterBreak="0">
    <w:nsid w:val="332009BB"/>
    <w:multiLevelType w:val="multilevel"/>
    <w:tmpl w:val="92122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0A00C48"/>
    <w:multiLevelType w:val="multilevel"/>
    <w:tmpl w:val="92122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9222847"/>
    <w:multiLevelType w:val="hybridMultilevel"/>
    <w:tmpl w:val="316EC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E540537"/>
    <w:multiLevelType w:val="multilevel"/>
    <w:tmpl w:val="92122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62E825C8"/>
    <w:multiLevelType w:val="hybridMultilevel"/>
    <w:tmpl w:val="35D6BE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5AB2045"/>
    <w:multiLevelType w:val="hybridMultilevel"/>
    <w:tmpl w:val="4B86CD3E"/>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22" w15:restartNumberingAfterBreak="0">
    <w:nsid w:val="66825F5E"/>
    <w:multiLevelType w:val="hybridMultilevel"/>
    <w:tmpl w:val="958E10A2"/>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23" w15:restartNumberingAfterBreak="0">
    <w:nsid w:val="6989092B"/>
    <w:multiLevelType w:val="hybridMultilevel"/>
    <w:tmpl w:val="E42285A0"/>
    <w:lvl w:ilvl="0" w:tplc="04050001">
      <w:start w:val="1"/>
      <w:numFmt w:val="bullet"/>
      <w:lvlText w:val=""/>
      <w:lvlJc w:val="left"/>
      <w:pPr>
        <w:ind w:left="360" w:hanging="360"/>
      </w:pPr>
      <w:rPr>
        <w:rFonts w:ascii="Symbol" w:hAnsi="Symbol" w:hint="default"/>
      </w:rPr>
    </w:lvl>
    <w:lvl w:ilvl="1" w:tplc="04050003" w:tentative="1">
      <w:start w:val="1"/>
      <w:numFmt w:val="bullet"/>
      <w:lvlText w:val="o"/>
      <w:lvlJc w:val="left"/>
      <w:pPr>
        <w:ind w:left="1080" w:hanging="360"/>
      </w:pPr>
      <w:rPr>
        <w:rFonts w:ascii="Courier New" w:hAnsi="Courier New" w:cs="Courier New" w:hint="default"/>
      </w:rPr>
    </w:lvl>
    <w:lvl w:ilvl="2" w:tplc="04050005" w:tentative="1">
      <w:start w:val="1"/>
      <w:numFmt w:val="bullet"/>
      <w:lvlText w:val=""/>
      <w:lvlJc w:val="left"/>
      <w:pPr>
        <w:ind w:left="1800" w:hanging="360"/>
      </w:pPr>
      <w:rPr>
        <w:rFonts w:ascii="Wingdings" w:hAnsi="Wingdings" w:hint="default"/>
      </w:rPr>
    </w:lvl>
    <w:lvl w:ilvl="3" w:tplc="04050001" w:tentative="1">
      <w:start w:val="1"/>
      <w:numFmt w:val="bullet"/>
      <w:lvlText w:val=""/>
      <w:lvlJc w:val="left"/>
      <w:pPr>
        <w:ind w:left="2520" w:hanging="360"/>
      </w:pPr>
      <w:rPr>
        <w:rFonts w:ascii="Symbol" w:hAnsi="Symbol" w:hint="default"/>
      </w:rPr>
    </w:lvl>
    <w:lvl w:ilvl="4" w:tplc="04050003" w:tentative="1">
      <w:start w:val="1"/>
      <w:numFmt w:val="bullet"/>
      <w:lvlText w:val="o"/>
      <w:lvlJc w:val="left"/>
      <w:pPr>
        <w:ind w:left="3240" w:hanging="360"/>
      </w:pPr>
      <w:rPr>
        <w:rFonts w:ascii="Courier New" w:hAnsi="Courier New" w:cs="Courier New" w:hint="default"/>
      </w:rPr>
    </w:lvl>
    <w:lvl w:ilvl="5" w:tplc="04050005" w:tentative="1">
      <w:start w:val="1"/>
      <w:numFmt w:val="bullet"/>
      <w:lvlText w:val=""/>
      <w:lvlJc w:val="left"/>
      <w:pPr>
        <w:ind w:left="3960" w:hanging="360"/>
      </w:pPr>
      <w:rPr>
        <w:rFonts w:ascii="Wingdings" w:hAnsi="Wingdings" w:hint="default"/>
      </w:rPr>
    </w:lvl>
    <w:lvl w:ilvl="6" w:tplc="04050001" w:tentative="1">
      <w:start w:val="1"/>
      <w:numFmt w:val="bullet"/>
      <w:lvlText w:val=""/>
      <w:lvlJc w:val="left"/>
      <w:pPr>
        <w:ind w:left="4680" w:hanging="360"/>
      </w:pPr>
      <w:rPr>
        <w:rFonts w:ascii="Symbol" w:hAnsi="Symbol" w:hint="default"/>
      </w:rPr>
    </w:lvl>
    <w:lvl w:ilvl="7" w:tplc="04050003" w:tentative="1">
      <w:start w:val="1"/>
      <w:numFmt w:val="bullet"/>
      <w:lvlText w:val="o"/>
      <w:lvlJc w:val="left"/>
      <w:pPr>
        <w:ind w:left="5400" w:hanging="360"/>
      </w:pPr>
      <w:rPr>
        <w:rFonts w:ascii="Courier New" w:hAnsi="Courier New" w:cs="Courier New" w:hint="default"/>
      </w:rPr>
    </w:lvl>
    <w:lvl w:ilvl="8" w:tplc="04050005" w:tentative="1">
      <w:start w:val="1"/>
      <w:numFmt w:val="bullet"/>
      <w:lvlText w:val=""/>
      <w:lvlJc w:val="left"/>
      <w:pPr>
        <w:ind w:left="6120" w:hanging="360"/>
      </w:pPr>
      <w:rPr>
        <w:rFonts w:ascii="Wingdings" w:hAnsi="Wingdings" w:hint="default"/>
      </w:rPr>
    </w:lvl>
  </w:abstractNum>
  <w:abstractNum w:abstractNumId="24" w15:restartNumberingAfterBreak="0">
    <w:nsid w:val="6C3278E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D617AC1"/>
    <w:multiLevelType w:val="multilevel"/>
    <w:tmpl w:val="5EC87DE8"/>
    <w:lvl w:ilvl="0">
      <w:start w:val="1"/>
      <w:numFmt w:val="decimal"/>
      <w:pStyle w:val="Heading1"/>
      <w:lvlText w:val="%1"/>
      <w:lvlJc w:val="left"/>
      <w:pPr>
        <w:ind w:left="709" w:hanging="709"/>
      </w:pPr>
      <w:rPr>
        <w:rFonts w:cs="Times New Roman" w:hint="default"/>
      </w:rPr>
    </w:lvl>
    <w:lvl w:ilvl="1">
      <w:start w:val="1"/>
      <w:numFmt w:val="decimal"/>
      <w:pStyle w:val="Heading2"/>
      <w:lvlText w:val="%1.%2"/>
      <w:lvlJc w:val="left"/>
      <w:pPr>
        <w:ind w:left="709" w:hanging="709"/>
      </w:pPr>
      <w:rPr>
        <w:rFonts w:cs="Times New Roman" w:hint="default"/>
      </w:rPr>
    </w:lvl>
    <w:lvl w:ilvl="2">
      <w:start w:val="1"/>
      <w:numFmt w:val="decimal"/>
      <w:pStyle w:val="Heading3"/>
      <w:lvlText w:val="%1.%2.%3"/>
      <w:lvlJc w:val="left"/>
      <w:pPr>
        <w:ind w:left="709" w:hanging="709"/>
      </w:pPr>
      <w:rPr>
        <w:rFonts w:cs="Times New Roman" w:hint="default"/>
      </w:rPr>
    </w:lvl>
    <w:lvl w:ilvl="3">
      <w:start w:val="1"/>
      <w:numFmt w:val="decimal"/>
      <w:lvlText w:val="%1.%2.%3.%4"/>
      <w:lvlJc w:val="left"/>
      <w:pPr>
        <w:ind w:left="709" w:hanging="709"/>
      </w:pPr>
      <w:rPr>
        <w:rFonts w:cs="Times New Roman" w:hint="default"/>
      </w:rPr>
    </w:lvl>
    <w:lvl w:ilvl="4">
      <w:start w:val="1"/>
      <w:numFmt w:val="decimal"/>
      <w:pStyle w:val="Heading5"/>
      <w:lvlText w:val="%1.%2.%3.%4.%5"/>
      <w:lvlJc w:val="left"/>
      <w:pPr>
        <w:ind w:left="709" w:hanging="709"/>
      </w:pPr>
      <w:rPr>
        <w:rFonts w:cs="Times New Roman" w:hint="default"/>
      </w:rPr>
    </w:lvl>
    <w:lvl w:ilvl="5">
      <w:start w:val="1"/>
      <w:numFmt w:val="decimal"/>
      <w:pStyle w:val="Heading6"/>
      <w:lvlText w:val="%1.%2.%3.%4.%5.%6"/>
      <w:lvlJc w:val="left"/>
      <w:pPr>
        <w:ind w:left="709" w:hanging="709"/>
      </w:pPr>
      <w:rPr>
        <w:rFonts w:cs="Times New Roman" w:hint="default"/>
      </w:rPr>
    </w:lvl>
    <w:lvl w:ilvl="6">
      <w:start w:val="1"/>
      <w:numFmt w:val="decimal"/>
      <w:pStyle w:val="Heading7"/>
      <w:lvlText w:val="%1.%2.%3.%4.%5.%6.%7"/>
      <w:lvlJc w:val="left"/>
      <w:pPr>
        <w:ind w:left="709" w:hanging="709"/>
      </w:pPr>
      <w:rPr>
        <w:rFonts w:cs="Times New Roman" w:hint="default"/>
      </w:rPr>
    </w:lvl>
    <w:lvl w:ilvl="7">
      <w:start w:val="1"/>
      <w:numFmt w:val="decimal"/>
      <w:pStyle w:val="Heading8"/>
      <w:lvlText w:val="%1.%2.%3.%4.%5.%6.%7.%8"/>
      <w:lvlJc w:val="left"/>
      <w:pPr>
        <w:ind w:left="709" w:hanging="709"/>
      </w:pPr>
      <w:rPr>
        <w:rFonts w:cs="Times New Roman" w:hint="default"/>
      </w:rPr>
    </w:lvl>
    <w:lvl w:ilvl="8">
      <w:start w:val="1"/>
      <w:numFmt w:val="decimal"/>
      <w:pStyle w:val="Heading9"/>
      <w:lvlText w:val="%1.%2.%3.%4.%5.%6.%7.%8.%9"/>
      <w:lvlJc w:val="left"/>
      <w:pPr>
        <w:ind w:left="709" w:hanging="709"/>
      </w:pPr>
      <w:rPr>
        <w:rFonts w:cs="Times New Roman" w:hint="default"/>
      </w:rPr>
    </w:lvl>
  </w:abstractNum>
  <w:num w:numId="1" w16cid:durableId="1550796129">
    <w:abstractNumId w:val="25"/>
  </w:num>
  <w:num w:numId="2" w16cid:durableId="1643072695">
    <w:abstractNumId w:val="8"/>
  </w:num>
  <w:num w:numId="3" w16cid:durableId="84302883">
    <w:abstractNumId w:val="3"/>
  </w:num>
  <w:num w:numId="4" w16cid:durableId="633607071">
    <w:abstractNumId w:val="2"/>
  </w:num>
  <w:num w:numId="5" w16cid:durableId="1192302983">
    <w:abstractNumId w:val="1"/>
  </w:num>
  <w:num w:numId="6" w16cid:durableId="642125688">
    <w:abstractNumId w:val="0"/>
  </w:num>
  <w:num w:numId="7" w16cid:durableId="1047218230">
    <w:abstractNumId w:val="9"/>
  </w:num>
  <w:num w:numId="8" w16cid:durableId="1548685193">
    <w:abstractNumId w:val="7"/>
  </w:num>
  <w:num w:numId="9" w16cid:durableId="1902709351">
    <w:abstractNumId w:val="6"/>
  </w:num>
  <w:num w:numId="10" w16cid:durableId="1331256765">
    <w:abstractNumId w:val="5"/>
  </w:num>
  <w:num w:numId="11" w16cid:durableId="1228565030">
    <w:abstractNumId w:val="4"/>
  </w:num>
  <w:num w:numId="12" w16cid:durableId="1390609857">
    <w:abstractNumId w:val="23"/>
  </w:num>
  <w:num w:numId="13" w16cid:durableId="999307714">
    <w:abstractNumId w:val="12"/>
  </w:num>
  <w:num w:numId="14" w16cid:durableId="1033001175">
    <w:abstractNumId w:val="21"/>
  </w:num>
  <w:num w:numId="15" w16cid:durableId="480511425">
    <w:abstractNumId w:val="22"/>
  </w:num>
  <w:num w:numId="16" w16cid:durableId="1023097787">
    <w:abstractNumId w:val="10"/>
  </w:num>
  <w:num w:numId="17" w16cid:durableId="1563175981">
    <w:abstractNumId w:val="15"/>
  </w:num>
  <w:num w:numId="18" w16cid:durableId="672420308">
    <w:abstractNumId w:val="24"/>
  </w:num>
  <w:num w:numId="19" w16cid:durableId="928852944">
    <w:abstractNumId w:val="11"/>
  </w:num>
  <w:num w:numId="20" w16cid:durableId="603270225">
    <w:abstractNumId w:val="19"/>
  </w:num>
  <w:num w:numId="21" w16cid:durableId="2045134186">
    <w:abstractNumId w:val="17"/>
  </w:num>
  <w:num w:numId="22" w16cid:durableId="1775247799">
    <w:abstractNumId w:val="16"/>
  </w:num>
  <w:num w:numId="23" w16cid:durableId="343559924">
    <w:abstractNumId w:val="14"/>
  </w:num>
  <w:num w:numId="24" w16cid:durableId="1613628211">
    <w:abstractNumId w:val="18"/>
  </w:num>
  <w:num w:numId="25" w16cid:durableId="768890095">
    <w:abstractNumId w:val="13"/>
  </w:num>
  <w:num w:numId="26" w16cid:durableId="182832343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9"/>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jIzsTSyNLIwNzO2NDNU0lEKTi0uzszPAymwqAUAZcdTrSwAAAA="/>
  </w:docVars>
  <w:rsids>
    <w:rsidRoot w:val="007C33D3"/>
    <w:rsid w:val="0000347B"/>
    <w:rsid w:val="0000514A"/>
    <w:rsid w:val="00012898"/>
    <w:rsid w:val="00015125"/>
    <w:rsid w:val="0002502D"/>
    <w:rsid w:val="00025549"/>
    <w:rsid w:val="000325D5"/>
    <w:rsid w:val="00034EFA"/>
    <w:rsid w:val="00047A20"/>
    <w:rsid w:val="0005342D"/>
    <w:rsid w:val="00056239"/>
    <w:rsid w:val="00056400"/>
    <w:rsid w:val="00057310"/>
    <w:rsid w:val="00057E0D"/>
    <w:rsid w:val="00064679"/>
    <w:rsid w:val="0007276E"/>
    <w:rsid w:val="0007496D"/>
    <w:rsid w:val="000763D7"/>
    <w:rsid w:val="0008096A"/>
    <w:rsid w:val="00095157"/>
    <w:rsid w:val="000954AE"/>
    <w:rsid w:val="000964BF"/>
    <w:rsid w:val="000A01EC"/>
    <w:rsid w:val="000A7F23"/>
    <w:rsid w:val="000B034D"/>
    <w:rsid w:val="000B39C5"/>
    <w:rsid w:val="000B5EAB"/>
    <w:rsid w:val="000B6732"/>
    <w:rsid w:val="000D58EA"/>
    <w:rsid w:val="000E2507"/>
    <w:rsid w:val="00111603"/>
    <w:rsid w:val="00113BC0"/>
    <w:rsid w:val="0011498A"/>
    <w:rsid w:val="001162C1"/>
    <w:rsid w:val="00121A1E"/>
    <w:rsid w:val="0012215A"/>
    <w:rsid w:val="00133644"/>
    <w:rsid w:val="001437A3"/>
    <w:rsid w:val="00145208"/>
    <w:rsid w:val="00147181"/>
    <w:rsid w:val="00153193"/>
    <w:rsid w:val="00160D62"/>
    <w:rsid w:val="0016798C"/>
    <w:rsid w:val="0017182C"/>
    <w:rsid w:val="00182A91"/>
    <w:rsid w:val="001840EC"/>
    <w:rsid w:val="0018606F"/>
    <w:rsid w:val="0019304A"/>
    <w:rsid w:val="001B0195"/>
    <w:rsid w:val="001B1F6C"/>
    <w:rsid w:val="001B23AF"/>
    <w:rsid w:val="001B52D1"/>
    <w:rsid w:val="001C029C"/>
    <w:rsid w:val="001C2B1E"/>
    <w:rsid w:val="001C6620"/>
    <w:rsid w:val="001D0D26"/>
    <w:rsid w:val="001D121D"/>
    <w:rsid w:val="001D286A"/>
    <w:rsid w:val="001E1EBF"/>
    <w:rsid w:val="00204624"/>
    <w:rsid w:val="00205843"/>
    <w:rsid w:val="00205A9D"/>
    <w:rsid w:val="002126DD"/>
    <w:rsid w:val="002210AA"/>
    <w:rsid w:val="00222E2D"/>
    <w:rsid w:val="00223B69"/>
    <w:rsid w:val="00232480"/>
    <w:rsid w:val="00236576"/>
    <w:rsid w:val="002413EF"/>
    <w:rsid w:val="0024164F"/>
    <w:rsid w:val="0024373B"/>
    <w:rsid w:val="00246ED6"/>
    <w:rsid w:val="002502D0"/>
    <w:rsid w:val="002527B1"/>
    <w:rsid w:val="00254A91"/>
    <w:rsid w:val="00260AAE"/>
    <w:rsid w:val="0026538D"/>
    <w:rsid w:val="00277D0B"/>
    <w:rsid w:val="002852B8"/>
    <w:rsid w:val="00287A84"/>
    <w:rsid w:val="00290BED"/>
    <w:rsid w:val="002A11FB"/>
    <w:rsid w:val="002B0BB6"/>
    <w:rsid w:val="002B0ED9"/>
    <w:rsid w:val="002C1CBD"/>
    <w:rsid w:val="002C29B6"/>
    <w:rsid w:val="002C2F37"/>
    <w:rsid w:val="002C39DE"/>
    <w:rsid w:val="002C3EB5"/>
    <w:rsid w:val="002C6885"/>
    <w:rsid w:val="002D1C24"/>
    <w:rsid w:val="002D3E55"/>
    <w:rsid w:val="002D7901"/>
    <w:rsid w:val="002E1723"/>
    <w:rsid w:val="002E5689"/>
    <w:rsid w:val="002F21E8"/>
    <w:rsid w:val="003029D0"/>
    <w:rsid w:val="00304BA4"/>
    <w:rsid w:val="00304E67"/>
    <w:rsid w:val="00317759"/>
    <w:rsid w:val="00330672"/>
    <w:rsid w:val="00330DC4"/>
    <w:rsid w:val="0033777E"/>
    <w:rsid w:val="003459B4"/>
    <w:rsid w:val="00346D1E"/>
    <w:rsid w:val="00354DA5"/>
    <w:rsid w:val="00356991"/>
    <w:rsid w:val="00357B7D"/>
    <w:rsid w:val="00361D1D"/>
    <w:rsid w:val="003651DD"/>
    <w:rsid w:val="00372046"/>
    <w:rsid w:val="00375820"/>
    <w:rsid w:val="003806BF"/>
    <w:rsid w:val="0039785D"/>
    <w:rsid w:val="003A0BF8"/>
    <w:rsid w:val="003A2C61"/>
    <w:rsid w:val="003A3AE4"/>
    <w:rsid w:val="003A6474"/>
    <w:rsid w:val="003B37E8"/>
    <w:rsid w:val="003B3821"/>
    <w:rsid w:val="003B77B9"/>
    <w:rsid w:val="003C7BBE"/>
    <w:rsid w:val="003E2AAE"/>
    <w:rsid w:val="003E2C9E"/>
    <w:rsid w:val="003F4620"/>
    <w:rsid w:val="003F6F88"/>
    <w:rsid w:val="00400A3C"/>
    <w:rsid w:val="0040406E"/>
    <w:rsid w:val="0041098E"/>
    <w:rsid w:val="00412199"/>
    <w:rsid w:val="004135E3"/>
    <w:rsid w:val="0041362F"/>
    <w:rsid w:val="00417166"/>
    <w:rsid w:val="00422F82"/>
    <w:rsid w:val="0042328B"/>
    <w:rsid w:val="00425002"/>
    <w:rsid w:val="0043143F"/>
    <w:rsid w:val="00432AC3"/>
    <w:rsid w:val="00435FE4"/>
    <w:rsid w:val="00441052"/>
    <w:rsid w:val="00442685"/>
    <w:rsid w:val="00447364"/>
    <w:rsid w:val="00452C21"/>
    <w:rsid w:val="004539DC"/>
    <w:rsid w:val="004621E2"/>
    <w:rsid w:val="00463521"/>
    <w:rsid w:val="00470B07"/>
    <w:rsid w:val="00472B78"/>
    <w:rsid w:val="00472E5D"/>
    <w:rsid w:val="00482004"/>
    <w:rsid w:val="00483B8C"/>
    <w:rsid w:val="004849B3"/>
    <w:rsid w:val="0049290C"/>
    <w:rsid w:val="004949CD"/>
    <w:rsid w:val="00496A2B"/>
    <w:rsid w:val="00496BA4"/>
    <w:rsid w:val="00497DD7"/>
    <w:rsid w:val="004A447C"/>
    <w:rsid w:val="004A4BAE"/>
    <w:rsid w:val="004B0A01"/>
    <w:rsid w:val="004B14DF"/>
    <w:rsid w:val="004B3494"/>
    <w:rsid w:val="004D53C9"/>
    <w:rsid w:val="004E287E"/>
    <w:rsid w:val="004E46F8"/>
    <w:rsid w:val="004E494F"/>
    <w:rsid w:val="004E4DD9"/>
    <w:rsid w:val="004F427A"/>
    <w:rsid w:val="004F531E"/>
    <w:rsid w:val="0050035A"/>
    <w:rsid w:val="00504905"/>
    <w:rsid w:val="00511DE0"/>
    <w:rsid w:val="00517473"/>
    <w:rsid w:val="0052371E"/>
    <w:rsid w:val="005341ED"/>
    <w:rsid w:val="005356FA"/>
    <w:rsid w:val="00535B82"/>
    <w:rsid w:val="00535F3F"/>
    <w:rsid w:val="0054555A"/>
    <w:rsid w:val="0056153F"/>
    <w:rsid w:val="0056166C"/>
    <w:rsid w:val="00570D86"/>
    <w:rsid w:val="00571B3F"/>
    <w:rsid w:val="00573740"/>
    <w:rsid w:val="0057415D"/>
    <w:rsid w:val="00581170"/>
    <w:rsid w:val="00581AAC"/>
    <w:rsid w:val="005861D3"/>
    <w:rsid w:val="00587703"/>
    <w:rsid w:val="005919E2"/>
    <w:rsid w:val="005A3CB5"/>
    <w:rsid w:val="005A47AA"/>
    <w:rsid w:val="005B115B"/>
    <w:rsid w:val="005B1AE4"/>
    <w:rsid w:val="005C015F"/>
    <w:rsid w:val="005C70B9"/>
    <w:rsid w:val="005C7538"/>
    <w:rsid w:val="005D2914"/>
    <w:rsid w:val="005D300D"/>
    <w:rsid w:val="005D4B03"/>
    <w:rsid w:val="005F3917"/>
    <w:rsid w:val="005F43F8"/>
    <w:rsid w:val="0060225A"/>
    <w:rsid w:val="006040F6"/>
    <w:rsid w:val="00607920"/>
    <w:rsid w:val="00610A55"/>
    <w:rsid w:val="006120CF"/>
    <w:rsid w:val="0061222B"/>
    <w:rsid w:val="0063208F"/>
    <w:rsid w:val="00634981"/>
    <w:rsid w:val="00640607"/>
    <w:rsid w:val="0064092E"/>
    <w:rsid w:val="0064093B"/>
    <w:rsid w:val="00642B93"/>
    <w:rsid w:val="006471C5"/>
    <w:rsid w:val="00647AE5"/>
    <w:rsid w:val="006510DB"/>
    <w:rsid w:val="00653442"/>
    <w:rsid w:val="00655594"/>
    <w:rsid w:val="00676499"/>
    <w:rsid w:val="00681597"/>
    <w:rsid w:val="006830AB"/>
    <w:rsid w:val="0068616F"/>
    <w:rsid w:val="00686B18"/>
    <w:rsid w:val="00694797"/>
    <w:rsid w:val="006A630A"/>
    <w:rsid w:val="006B55B4"/>
    <w:rsid w:val="006B5A36"/>
    <w:rsid w:val="006B61FB"/>
    <w:rsid w:val="006B7E03"/>
    <w:rsid w:val="006C2794"/>
    <w:rsid w:val="006C4C9A"/>
    <w:rsid w:val="006D7972"/>
    <w:rsid w:val="006E0821"/>
    <w:rsid w:val="006E190E"/>
    <w:rsid w:val="006F033F"/>
    <w:rsid w:val="006F13B1"/>
    <w:rsid w:val="006F3997"/>
    <w:rsid w:val="006F418E"/>
    <w:rsid w:val="006F5F04"/>
    <w:rsid w:val="00705AE1"/>
    <w:rsid w:val="00706039"/>
    <w:rsid w:val="00713782"/>
    <w:rsid w:val="00715E03"/>
    <w:rsid w:val="007174AA"/>
    <w:rsid w:val="00717967"/>
    <w:rsid w:val="00720163"/>
    <w:rsid w:val="007226BF"/>
    <w:rsid w:val="00726D59"/>
    <w:rsid w:val="0073093C"/>
    <w:rsid w:val="0073382F"/>
    <w:rsid w:val="00734320"/>
    <w:rsid w:val="007352FA"/>
    <w:rsid w:val="0077377D"/>
    <w:rsid w:val="00773BF6"/>
    <w:rsid w:val="00774BAD"/>
    <w:rsid w:val="00775130"/>
    <w:rsid w:val="007766AE"/>
    <w:rsid w:val="00776F8E"/>
    <w:rsid w:val="00780FCA"/>
    <w:rsid w:val="007822EF"/>
    <w:rsid w:val="00783F74"/>
    <w:rsid w:val="00786D82"/>
    <w:rsid w:val="00787638"/>
    <w:rsid w:val="007910BB"/>
    <w:rsid w:val="007912F0"/>
    <w:rsid w:val="007930FB"/>
    <w:rsid w:val="007937AA"/>
    <w:rsid w:val="007977CD"/>
    <w:rsid w:val="007A3AC0"/>
    <w:rsid w:val="007B07CD"/>
    <w:rsid w:val="007B121B"/>
    <w:rsid w:val="007B1489"/>
    <w:rsid w:val="007C33D3"/>
    <w:rsid w:val="007C35EE"/>
    <w:rsid w:val="007C772F"/>
    <w:rsid w:val="007C7D2D"/>
    <w:rsid w:val="007D030E"/>
    <w:rsid w:val="007E3E22"/>
    <w:rsid w:val="007F642D"/>
    <w:rsid w:val="0080046E"/>
    <w:rsid w:val="00806056"/>
    <w:rsid w:val="00812F04"/>
    <w:rsid w:val="008144F7"/>
    <w:rsid w:val="00815D71"/>
    <w:rsid w:val="0082086B"/>
    <w:rsid w:val="0082124E"/>
    <w:rsid w:val="0082203E"/>
    <w:rsid w:val="008220B3"/>
    <w:rsid w:val="00823D47"/>
    <w:rsid w:val="008260BE"/>
    <w:rsid w:val="00827753"/>
    <w:rsid w:val="0083344B"/>
    <w:rsid w:val="00834382"/>
    <w:rsid w:val="00834C15"/>
    <w:rsid w:val="008410D1"/>
    <w:rsid w:val="00841284"/>
    <w:rsid w:val="00845A91"/>
    <w:rsid w:val="00846C4A"/>
    <w:rsid w:val="00854146"/>
    <w:rsid w:val="00854937"/>
    <w:rsid w:val="00855B78"/>
    <w:rsid w:val="00856733"/>
    <w:rsid w:val="00857FAD"/>
    <w:rsid w:val="00861FF6"/>
    <w:rsid w:val="00867486"/>
    <w:rsid w:val="008706E2"/>
    <w:rsid w:val="0087518F"/>
    <w:rsid w:val="008769FE"/>
    <w:rsid w:val="0088084C"/>
    <w:rsid w:val="0088584A"/>
    <w:rsid w:val="00890387"/>
    <w:rsid w:val="00890C8F"/>
    <w:rsid w:val="0089100F"/>
    <w:rsid w:val="00895147"/>
    <w:rsid w:val="008A259D"/>
    <w:rsid w:val="008A4032"/>
    <w:rsid w:val="008A6A4F"/>
    <w:rsid w:val="008B3D17"/>
    <w:rsid w:val="008C0AD8"/>
    <w:rsid w:val="008C0FC6"/>
    <w:rsid w:val="008C18FE"/>
    <w:rsid w:val="008C7EC9"/>
    <w:rsid w:val="008D2BAA"/>
    <w:rsid w:val="008D41F7"/>
    <w:rsid w:val="008D7E3B"/>
    <w:rsid w:val="008E165D"/>
    <w:rsid w:val="008E5329"/>
    <w:rsid w:val="008F27A2"/>
    <w:rsid w:val="008F2C01"/>
    <w:rsid w:val="008F3469"/>
    <w:rsid w:val="00904017"/>
    <w:rsid w:val="00904650"/>
    <w:rsid w:val="00907A3E"/>
    <w:rsid w:val="00907EF2"/>
    <w:rsid w:val="00912648"/>
    <w:rsid w:val="00915DB2"/>
    <w:rsid w:val="00921FA8"/>
    <w:rsid w:val="0092367D"/>
    <w:rsid w:val="00926C3C"/>
    <w:rsid w:val="009273C1"/>
    <w:rsid w:val="009405CE"/>
    <w:rsid w:val="00945E4A"/>
    <w:rsid w:val="0094665D"/>
    <w:rsid w:val="00947DB2"/>
    <w:rsid w:val="00950013"/>
    <w:rsid w:val="00955F59"/>
    <w:rsid w:val="00965DED"/>
    <w:rsid w:val="0096621C"/>
    <w:rsid w:val="00973819"/>
    <w:rsid w:val="00974BF4"/>
    <w:rsid w:val="00974C9C"/>
    <w:rsid w:val="0098300B"/>
    <w:rsid w:val="00984C78"/>
    <w:rsid w:val="0098669E"/>
    <w:rsid w:val="00994DA0"/>
    <w:rsid w:val="009B1DE8"/>
    <w:rsid w:val="009B3933"/>
    <w:rsid w:val="009C1A15"/>
    <w:rsid w:val="009C570F"/>
    <w:rsid w:val="009C5CCE"/>
    <w:rsid w:val="009C5F6A"/>
    <w:rsid w:val="009D7D28"/>
    <w:rsid w:val="009D7F12"/>
    <w:rsid w:val="009E5998"/>
    <w:rsid w:val="009F19DF"/>
    <w:rsid w:val="00A123DF"/>
    <w:rsid w:val="00A1468E"/>
    <w:rsid w:val="00A15E17"/>
    <w:rsid w:val="00A206DC"/>
    <w:rsid w:val="00A248C4"/>
    <w:rsid w:val="00A30620"/>
    <w:rsid w:val="00A3598A"/>
    <w:rsid w:val="00A3753A"/>
    <w:rsid w:val="00A41FB4"/>
    <w:rsid w:val="00A445E1"/>
    <w:rsid w:val="00A47277"/>
    <w:rsid w:val="00A4785C"/>
    <w:rsid w:val="00A513EF"/>
    <w:rsid w:val="00A65632"/>
    <w:rsid w:val="00A67B41"/>
    <w:rsid w:val="00A77E5C"/>
    <w:rsid w:val="00A826A8"/>
    <w:rsid w:val="00A82D82"/>
    <w:rsid w:val="00A95ABB"/>
    <w:rsid w:val="00AA0EEC"/>
    <w:rsid w:val="00AA57AB"/>
    <w:rsid w:val="00AA7ACD"/>
    <w:rsid w:val="00AB05A3"/>
    <w:rsid w:val="00AB1217"/>
    <w:rsid w:val="00AB24B3"/>
    <w:rsid w:val="00AB43EE"/>
    <w:rsid w:val="00AC0730"/>
    <w:rsid w:val="00AC1BDF"/>
    <w:rsid w:val="00AC3349"/>
    <w:rsid w:val="00AC6FF8"/>
    <w:rsid w:val="00AD0036"/>
    <w:rsid w:val="00AD381A"/>
    <w:rsid w:val="00AD7B85"/>
    <w:rsid w:val="00AE1250"/>
    <w:rsid w:val="00AE4318"/>
    <w:rsid w:val="00AF0EFF"/>
    <w:rsid w:val="00AF5F58"/>
    <w:rsid w:val="00B02ABD"/>
    <w:rsid w:val="00B048E7"/>
    <w:rsid w:val="00B04A68"/>
    <w:rsid w:val="00B0561E"/>
    <w:rsid w:val="00B10A34"/>
    <w:rsid w:val="00B10BD3"/>
    <w:rsid w:val="00B118FF"/>
    <w:rsid w:val="00B12188"/>
    <w:rsid w:val="00B1399B"/>
    <w:rsid w:val="00B15007"/>
    <w:rsid w:val="00B17366"/>
    <w:rsid w:val="00B23602"/>
    <w:rsid w:val="00B363A6"/>
    <w:rsid w:val="00B378EC"/>
    <w:rsid w:val="00B43E08"/>
    <w:rsid w:val="00B45D7D"/>
    <w:rsid w:val="00B47537"/>
    <w:rsid w:val="00B50857"/>
    <w:rsid w:val="00B636D5"/>
    <w:rsid w:val="00B700F4"/>
    <w:rsid w:val="00B73B62"/>
    <w:rsid w:val="00B755CB"/>
    <w:rsid w:val="00B7712C"/>
    <w:rsid w:val="00B82EA0"/>
    <w:rsid w:val="00B84113"/>
    <w:rsid w:val="00B85444"/>
    <w:rsid w:val="00B94C90"/>
    <w:rsid w:val="00B97934"/>
    <w:rsid w:val="00BA034A"/>
    <w:rsid w:val="00BA53FE"/>
    <w:rsid w:val="00BB11F4"/>
    <w:rsid w:val="00BB36E0"/>
    <w:rsid w:val="00BB4F5B"/>
    <w:rsid w:val="00BD7190"/>
    <w:rsid w:val="00BD7244"/>
    <w:rsid w:val="00BD7F86"/>
    <w:rsid w:val="00BE000C"/>
    <w:rsid w:val="00BE28D4"/>
    <w:rsid w:val="00BE2AB1"/>
    <w:rsid w:val="00BE6137"/>
    <w:rsid w:val="00BE6F5D"/>
    <w:rsid w:val="00BF2E8F"/>
    <w:rsid w:val="00BF393E"/>
    <w:rsid w:val="00C01646"/>
    <w:rsid w:val="00C02B6E"/>
    <w:rsid w:val="00C04A83"/>
    <w:rsid w:val="00C04C14"/>
    <w:rsid w:val="00C06AD1"/>
    <w:rsid w:val="00C104D8"/>
    <w:rsid w:val="00C10682"/>
    <w:rsid w:val="00C16CAE"/>
    <w:rsid w:val="00C21BB5"/>
    <w:rsid w:val="00C34C86"/>
    <w:rsid w:val="00C40CB0"/>
    <w:rsid w:val="00C42E89"/>
    <w:rsid w:val="00C431FC"/>
    <w:rsid w:val="00C53DC7"/>
    <w:rsid w:val="00C6197F"/>
    <w:rsid w:val="00C62B21"/>
    <w:rsid w:val="00C8451A"/>
    <w:rsid w:val="00CA0FA6"/>
    <w:rsid w:val="00CB283C"/>
    <w:rsid w:val="00CB2AAD"/>
    <w:rsid w:val="00CB7132"/>
    <w:rsid w:val="00CC0D18"/>
    <w:rsid w:val="00CC0FC5"/>
    <w:rsid w:val="00CC3733"/>
    <w:rsid w:val="00CC6B2E"/>
    <w:rsid w:val="00CC7285"/>
    <w:rsid w:val="00CD19A9"/>
    <w:rsid w:val="00CD7CFA"/>
    <w:rsid w:val="00CE06A4"/>
    <w:rsid w:val="00D01744"/>
    <w:rsid w:val="00D0668D"/>
    <w:rsid w:val="00D12186"/>
    <w:rsid w:val="00D24A77"/>
    <w:rsid w:val="00D30182"/>
    <w:rsid w:val="00D35738"/>
    <w:rsid w:val="00D401AC"/>
    <w:rsid w:val="00D42A3F"/>
    <w:rsid w:val="00D4568E"/>
    <w:rsid w:val="00D463A3"/>
    <w:rsid w:val="00D5170D"/>
    <w:rsid w:val="00D5240E"/>
    <w:rsid w:val="00D529A1"/>
    <w:rsid w:val="00D54FBF"/>
    <w:rsid w:val="00D61E1F"/>
    <w:rsid w:val="00D647E1"/>
    <w:rsid w:val="00D66B84"/>
    <w:rsid w:val="00D702E4"/>
    <w:rsid w:val="00D71EA4"/>
    <w:rsid w:val="00D80AAB"/>
    <w:rsid w:val="00D812BD"/>
    <w:rsid w:val="00D846A5"/>
    <w:rsid w:val="00D86F9E"/>
    <w:rsid w:val="00D900DC"/>
    <w:rsid w:val="00D90581"/>
    <w:rsid w:val="00DA25C0"/>
    <w:rsid w:val="00DA2F38"/>
    <w:rsid w:val="00DA37D8"/>
    <w:rsid w:val="00DA51E0"/>
    <w:rsid w:val="00DA62A2"/>
    <w:rsid w:val="00DB6853"/>
    <w:rsid w:val="00DC2FB2"/>
    <w:rsid w:val="00DC5897"/>
    <w:rsid w:val="00DC6796"/>
    <w:rsid w:val="00DC686D"/>
    <w:rsid w:val="00DC6A3F"/>
    <w:rsid w:val="00DC7828"/>
    <w:rsid w:val="00DD38B1"/>
    <w:rsid w:val="00DD4EE9"/>
    <w:rsid w:val="00DE2948"/>
    <w:rsid w:val="00DE4223"/>
    <w:rsid w:val="00DF6F90"/>
    <w:rsid w:val="00DF7341"/>
    <w:rsid w:val="00E159AE"/>
    <w:rsid w:val="00E22B45"/>
    <w:rsid w:val="00E249B0"/>
    <w:rsid w:val="00E26240"/>
    <w:rsid w:val="00E32DDC"/>
    <w:rsid w:val="00E37BA7"/>
    <w:rsid w:val="00E446FD"/>
    <w:rsid w:val="00E44B12"/>
    <w:rsid w:val="00E518F3"/>
    <w:rsid w:val="00E5211C"/>
    <w:rsid w:val="00E61468"/>
    <w:rsid w:val="00E6268A"/>
    <w:rsid w:val="00E73CF7"/>
    <w:rsid w:val="00E74EF1"/>
    <w:rsid w:val="00E81D8F"/>
    <w:rsid w:val="00E86702"/>
    <w:rsid w:val="00E87E61"/>
    <w:rsid w:val="00E901D7"/>
    <w:rsid w:val="00E90506"/>
    <w:rsid w:val="00EA19A0"/>
    <w:rsid w:val="00EA442E"/>
    <w:rsid w:val="00EB140E"/>
    <w:rsid w:val="00EB141C"/>
    <w:rsid w:val="00EB1663"/>
    <w:rsid w:val="00EB34E2"/>
    <w:rsid w:val="00EB5350"/>
    <w:rsid w:val="00EB67D1"/>
    <w:rsid w:val="00EB6849"/>
    <w:rsid w:val="00EC2470"/>
    <w:rsid w:val="00EC2B0D"/>
    <w:rsid w:val="00EC40B9"/>
    <w:rsid w:val="00EC4A40"/>
    <w:rsid w:val="00EC6E00"/>
    <w:rsid w:val="00EC77DC"/>
    <w:rsid w:val="00ED025E"/>
    <w:rsid w:val="00ED4B2C"/>
    <w:rsid w:val="00ED4C4E"/>
    <w:rsid w:val="00ED6CB6"/>
    <w:rsid w:val="00EE1A0A"/>
    <w:rsid w:val="00EE26B6"/>
    <w:rsid w:val="00EE6F86"/>
    <w:rsid w:val="00EF515F"/>
    <w:rsid w:val="00F04056"/>
    <w:rsid w:val="00F10129"/>
    <w:rsid w:val="00F14A23"/>
    <w:rsid w:val="00F17E83"/>
    <w:rsid w:val="00F20BDA"/>
    <w:rsid w:val="00F222E1"/>
    <w:rsid w:val="00F2301C"/>
    <w:rsid w:val="00F26ED9"/>
    <w:rsid w:val="00F31BA4"/>
    <w:rsid w:val="00F32360"/>
    <w:rsid w:val="00F32D2A"/>
    <w:rsid w:val="00F3448A"/>
    <w:rsid w:val="00F36F9B"/>
    <w:rsid w:val="00F4144D"/>
    <w:rsid w:val="00F47FBC"/>
    <w:rsid w:val="00F51FF6"/>
    <w:rsid w:val="00F61368"/>
    <w:rsid w:val="00F622C5"/>
    <w:rsid w:val="00F65FB8"/>
    <w:rsid w:val="00F676A3"/>
    <w:rsid w:val="00F7180C"/>
    <w:rsid w:val="00F75283"/>
    <w:rsid w:val="00F7617B"/>
    <w:rsid w:val="00F77DA3"/>
    <w:rsid w:val="00F80290"/>
    <w:rsid w:val="00F83E21"/>
    <w:rsid w:val="00F86596"/>
    <w:rsid w:val="00F91DE8"/>
    <w:rsid w:val="00F94C2A"/>
    <w:rsid w:val="00FA122E"/>
    <w:rsid w:val="00FA4811"/>
    <w:rsid w:val="00FA623E"/>
    <w:rsid w:val="00FB211C"/>
    <w:rsid w:val="00FB26F2"/>
    <w:rsid w:val="00FB667A"/>
    <w:rsid w:val="00FB6C01"/>
    <w:rsid w:val="00FC2A67"/>
    <w:rsid w:val="00FC6BA3"/>
    <w:rsid w:val="00FD6521"/>
    <w:rsid w:val="00FE10A4"/>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28662D2"/>
  <w15:docId w15:val="{26D7B2A2-6440-4FB1-AF0A-C0FF6B660F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sz w:val="22"/>
        <w:szCs w:val="22"/>
        <w:lang w:val="cs-CZ" w:eastAsia="cs-CZ"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lsdException w:name="heading 6" w:locked="1"/>
    <w:lsdException w:name="heading 7" w:locked="1" w:unhideWhenUsed="1"/>
    <w:lsdException w:name="heading 8" w:locked="1" w:unhideWhenUsed="1"/>
    <w:lsdException w:name="heading 9" w:locked="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unhideWhenUsed="1"/>
    <w:lsdException w:name="toc 2" w:locked="1" w:uiPriority="39" w:unhideWhenUsed="1"/>
    <w:lsdException w:name="toc 3" w:locked="1" w:uiPriority="39" w:unhideWhenUsed="1"/>
    <w:lsdException w:name="toc 4" w:locked="1" w:uiPriority="0" w:unhideWhenUsed="1"/>
    <w:lsdException w:name="toc 5" w:locked="1" w:uiPriority="0" w:unhideWhenUsed="1"/>
    <w:lsdException w:name="toc 6" w:locked="1" w:uiPriority="0" w:unhideWhenUsed="1"/>
    <w:lsdException w:name="toc 7" w:locked="1" w:uiPriority="0" w:unhideWhenUsed="1"/>
    <w:lsdException w:name="toc 8" w:locked="1" w:uiPriority="0" w:unhideWhenUsed="1"/>
    <w:lsdException w:name="toc 9" w:locked="1" w:uiPriority="0"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lsdException w:name="Closing" w:semiHidden="1" w:unhideWhenUsed="1"/>
    <w:lsdException w:name="Signature" w:semiHidden="1" w:unhideWhenUsed="1"/>
    <w:lsdException w:name="Default Paragraph Font" w:locked="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621C"/>
    <w:pPr>
      <w:spacing w:after="120" w:line="340" w:lineRule="exact"/>
      <w:ind w:firstLine="425"/>
      <w:jc w:val="both"/>
    </w:pPr>
    <w:rPr>
      <w:rFonts w:ascii="Times New Roman" w:hAnsi="Times New Roman"/>
      <w:sz w:val="24"/>
      <w:lang w:val="sk-SK" w:eastAsia="en-US"/>
    </w:rPr>
  </w:style>
  <w:style w:type="paragraph" w:styleId="Heading1">
    <w:name w:val="heading 1"/>
    <w:basedOn w:val="Normal"/>
    <w:next w:val="Normal"/>
    <w:link w:val="Heading1Char"/>
    <w:uiPriority w:val="99"/>
    <w:qFormat/>
    <w:rsid w:val="00DC6796"/>
    <w:pPr>
      <w:keepNext/>
      <w:keepLines/>
      <w:numPr>
        <w:numId w:val="1"/>
      </w:numPr>
      <w:spacing w:before="480" w:after="480"/>
      <w:outlineLvl w:val="0"/>
    </w:pPr>
    <w:rPr>
      <w:rFonts w:eastAsia="Times New Roman"/>
      <w:b/>
      <w:bCs/>
      <w:color w:val="000000"/>
      <w:sz w:val="40"/>
      <w:szCs w:val="28"/>
    </w:rPr>
  </w:style>
  <w:style w:type="paragraph" w:styleId="Heading2">
    <w:name w:val="heading 2"/>
    <w:basedOn w:val="Normal"/>
    <w:next w:val="Normal"/>
    <w:link w:val="Heading2Char"/>
    <w:uiPriority w:val="99"/>
    <w:qFormat/>
    <w:rsid w:val="00DC6796"/>
    <w:pPr>
      <w:keepNext/>
      <w:keepLines/>
      <w:numPr>
        <w:ilvl w:val="1"/>
        <w:numId w:val="1"/>
      </w:numPr>
      <w:spacing w:before="480"/>
      <w:outlineLvl w:val="1"/>
    </w:pPr>
    <w:rPr>
      <w:rFonts w:eastAsia="Times New Roman"/>
      <w:b/>
      <w:bCs/>
      <w:sz w:val="32"/>
      <w:szCs w:val="26"/>
    </w:rPr>
  </w:style>
  <w:style w:type="paragraph" w:styleId="Heading3">
    <w:name w:val="heading 3"/>
    <w:basedOn w:val="Normal"/>
    <w:next w:val="Normal"/>
    <w:link w:val="Heading3Char"/>
    <w:uiPriority w:val="99"/>
    <w:qFormat/>
    <w:rsid w:val="00DC6796"/>
    <w:pPr>
      <w:keepNext/>
      <w:keepLines/>
      <w:numPr>
        <w:ilvl w:val="2"/>
        <w:numId w:val="1"/>
      </w:numPr>
      <w:spacing w:before="360"/>
      <w:outlineLvl w:val="2"/>
    </w:pPr>
    <w:rPr>
      <w:rFonts w:eastAsia="Times New Roman"/>
      <w:b/>
      <w:bCs/>
      <w:color w:val="000000"/>
      <w:sz w:val="28"/>
    </w:rPr>
  </w:style>
  <w:style w:type="paragraph" w:styleId="Heading4">
    <w:name w:val="heading 4"/>
    <w:basedOn w:val="Normal"/>
    <w:next w:val="Normal"/>
    <w:link w:val="Heading4Char"/>
    <w:uiPriority w:val="99"/>
    <w:qFormat/>
    <w:rsid w:val="00DC6796"/>
    <w:pPr>
      <w:keepNext/>
      <w:keepLines/>
      <w:spacing w:before="200"/>
      <w:ind w:firstLine="0"/>
      <w:outlineLvl w:val="3"/>
    </w:pPr>
    <w:rPr>
      <w:rFonts w:eastAsia="Times New Roman"/>
      <w:b/>
      <w:bCs/>
      <w:iCs/>
      <w:color w:val="000000"/>
    </w:rPr>
  </w:style>
  <w:style w:type="paragraph" w:styleId="Heading5">
    <w:name w:val="heading 5"/>
    <w:basedOn w:val="Normal"/>
    <w:next w:val="Normal"/>
    <w:link w:val="Heading5Char"/>
    <w:uiPriority w:val="99"/>
    <w:rsid w:val="008D41F7"/>
    <w:pPr>
      <w:keepNext/>
      <w:keepLines/>
      <w:numPr>
        <w:ilvl w:val="4"/>
        <w:numId w:val="1"/>
      </w:numPr>
      <w:spacing w:before="200"/>
      <w:outlineLvl w:val="4"/>
    </w:pPr>
    <w:rPr>
      <w:rFonts w:eastAsia="Times New Roman"/>
      <w:b/>
      <w:color w:val="000000"/>
    </w:rPr>
  </w:style>
  <w:style w:type="paragraph" w:styleId="Heading6">
    <w:name w:val="heading 6"/>
    <w:basedOn w:val="Normal"/>
    <w:next w:val="Normal"/>
    <w:link w:val="Heading6Char"/>
    <w:uiPriority w:val="99"/>
    <w:rsid w:val="005D300D"/>
    <w:pPr>
      <w:keepNext/>
      <w:keepLines/>
      <w:numPr>
        <w:ilvl w:val="5"/>
        <w:numId w:val="1"/>
      </w:numPr>
      <w:spacing w:before="200"/>
      <w:outlineLvl w:val="5"/>
    </w:pPr>
    <w:rPr>
      <w:rFonts w:ascii="Cambria" w:eastAsia="Times New Roman" w:hAnsi="Cambria"/>
      <w:i/>
      <w:iCs/>
      <w:color w:val="243F60"/>
    </w:rPr>
  </w:style>
  <w:style w:type="paragraph" w:styleId="Heading7">
    <w:name w:val="heading 7"/>
    <w:basedOn w:val="Normal"/>
    <w:next w:val="Normal"/>
    <w:link w:val="Heading7Char"/>
    <w:uiPriority w:val="99"/>
    <w:rsid w:val="005D300D"/>
    <w:pPr>
      <w:keepNext/>
      <w:keepLines/>
      <w:numPr>
        <w:ilvl w:val="6"/>
        <w:numId w:val="1"/>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9"/>
    <w:rsid w:val="005D300D"/>
    <w:pPr>
      <w:keepNext/>
      <w:keepLines/>
      <w:numPr>
        <w:ilvl w:val="7"/>
        <w:numId w:val="1"/>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9"/>
    <w:rsid w:val="005D300D"/>
    <w:pPr>
      <w:keepNext/>
      <w:keepLines/>
      <w:numPr>
        <w:ilvl w:val="8"/>
        <w:numId w:val="1"/>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DC6796"/>
    <w:rPr>
      <w:rFonts w:ascii="Times New Roman" w:eastAsia="Times New Roman" w:hAnsi="Times New Roman"/>
      <w:b/>
      <w:bCs/>
      <w:color w:val="000000"/>
      <w:sz w:val="40"/>
      <w:szCs w:val="28"/>
      <w:lang w:eastAsia="en-US"/>
    </w:rPr>
  </w:style>
  <w:style w:type="character" w:customStyle="1" w:styleId="Heading2Char">
    <w:name w:val="Heading 2 Char"/>
    <w:basedOn w:val="DefaultParagraphFont"/>
    <w:link w:val="Heading2"/>
    <w:uiPriority w:val="99"/>
    <w:locked/>
    <w:rsid w:val="00DC6796"/>
    <w:rPr>
      <w:rFonts w:ascii="Times New Roman" w:eastAsia="Times New Roman" w:hAnsi="Times New Roman"/>
      <w:b/>
      <w:bCs/>
      <w:sz w:val="32"/>
      <w:szCs w:val="26"/>
      <w:lang w:eastAsia="en-US"/>
    </w:rPr>
  </w:style>
  <w:style w:type="character" w:customStyle="1" w:styleId="Heading3Char">
    <w:name w:val="Heading 3 Char"/>
    <w:basedOn w:val="DefaultParagraphFont"/>
    <w:link w:val="Heading3"/>
    <w:uiPriority w:val="99"/>
    <w:locked/>
    <w:rsid w:val="00DC6796"/>
    <w:rPr>
      <w:rFonts w:ascii="Times New Roman" w:eastAsia="Times New Roman" w:hAnsi="Times New Roman"/>
      <w:b/>
      <w:bCs/>
      <w:color w:val="000000"/>
      <w:sz w:val="28"/>
      <w:lang w:eastAsia="en-US"/>
    </w:rPr>
  </w:style>
  <w:style w:type="character" w:customStyle="1" w:styleId="Heading4Char">
    <w:name w:val="Heading 4 Char"/>
    <w:basedOn w:val="DefaultParagraphFont"/>
    <w:link w:val="Heading4"/>
    <w:uiPriority w:val="99"/>
    <w:locked/>
    <w:rsid w:val="00DC6796"/>
    <w:rPr>
      <w:rFonts w:ascii="Times New Roman" w:eastAsia="Times New Roman" w:hAnsi="Times New Roman"/>
      <w:b/>
      <w:bCs/>
      <w:iCs/>
      <w:color w:val="000000"/>
      <w:sz w:val="24"/>
      <w:lang w:eastAsia="en-US"/>
    </w:rPr>
  </w:style>
  <w:style w:type="character" w:customStyle="1" w:styleId="Heading5Char">
    <w:name w:val="Heading 5 Char"/>
    <w:basedOn w:val="DefaultParagraphFont"/>
    <w:link w:val="Heading5"/>
    <w:uiPriority w:val="99"/>
    <w:locked/>
    <w:rsid w:val="008D41F7"/>
    <w:rPr>
      <w:rFonts w:ascii="Times New Roman" w:hAnsi="Times New Roman" w:cs="Times New Roman"/>
      <w:b/>
      <w:color w:val="000000"/>
      <w:sz w:val="24"/>
    </w:rPr>
  </w:style>
  <w:style w:type="character" w:customStyle="1" w:styleId="Heading6Char">
    <w:name w:val="Heading 6 Char"/>
    <w:basedOn w:val="DefaultParagraphFont"/>
    <w:link w:val="Heading6"/>
    <w:uiPriority w:val="99"/>
    <w:semiHidden/>
    <w:locked/>
    <w:rsid w:val="005D300D"/>
    <w:rPr>
      <w:rFonts w:ascii="Cambria" w:hAnsi="Cambria" w:cs="Times New Roman"/>
      <w:i/>
      <w:iCs/>
      <w:color w:val="243F60"/>
      <w:sz w:val="24"/>
    </w:rPr>
  </w:style>
  <w:style w:type="character" w:customStyle="1" w:styleId="Heading7Char">
    <w:name w:val="Heading 7 Char"/>
    <w:basedOn w:val="DefaultParagraphFont"/>
    <w:link w:val="Heading7"/>
    <w:uiPriority w:val="99"/>
    <w:semiHidden/>
    <w:locked/>
    <w:rsid w:val="005D300D"/>
    <w:rPr>
      <w:rFonts w:ascii="Cambria" w:hAnsi="Cambria" w:cs="Times New Roman"/>
      <w:i/>
      <w:iCs/>
      <w:color w:val="404040"/>
      <w:sz w:val="24"/>
    </w:rPr>
  </w:style>
  <w:style w:type="character" w:customStyle="1" w:styleId="Heading8Char">
    <w:name w:val="Heading 8 Char"/>
    <w:basedOn w:val="DefaultParagraphFont"/>
    <w:link w:val="Heading8"/>
    <w:uiPriority w:val="99"/>
    <w:semiHidden/>
    <w:locked/>
    <w:rsid w:val="005D300D"/>
    <w:rPr>
      <w:rFonts w:ascii="Cambria" w:hAnsi="Cambria" w:cs="Times New Roman"/>
      <w:color w:val="404040"/>
      <w:sz w:val="20"/>
      <w:szCs w:val="20"/>
    </w:rPr>
  </w:style>
  <w:style w:type="character" w:customStyle="1" w:styleId="Heading9Char">
    <w:name w:val="Heading 9 Char"/>
    <w:basedOn w:val="DefaultParagraphFont"/>
    <w:link w:val="Heading9"/>
    <w:uiPriority w:val="99"/>
    <w:semiHidden/>
    <w:locked/>
    <w:rsid w:val="005D300D"/>
    <w:rPr>
      <w:rFonts w:ascii="Cambria" w:hAnsi="Cambria" w:cs="Times New Roman"/>
      <w:i/>
      <w:iCs/>
      <w:color w:val="404040"/>
      <w:sz w:val="20"/>
      <w:szCs w:val="20"/>
    </w:rPr>
  </w:style>
  <w:style w:type="paragraph" w:styleId="Header">
    <w:name w:val="header"/>
    <w:basedOn w:val="Normal"/>
    <w:link w:val="HeaderChar"/>
    <w:uiPriority w:val="99"/>
    <w:rsid w:val="007C33D3"/>
    <w:pPr>
      <w:tabs>
        <w:tab w:val="center" w:pos="4536"/>
        <w:tab w:val="right" w:pos="9072"/>
      </w:tabs>
      <w:spacing w:line="240" w:lineRule="auto"/>
    </w:pPr>
  </w:style>
  <w:style w:type="character" w:customStyle="1" w:styleId="HeaderChar">
    <w:name w:val="Header Char"/>
    <w:basedOn w:val="DefaultParagraphFont"/>
    <w:link w:val="Header"/>
    <w:uiPriority w:val="99"/>
    <w:locked/>
    <w:rsid w:val="007C33D3"/>
    <w:rPr>
      <w:rFonts w:cs="Times New Roman"/>
    </w:rPr>
  </w:style>
  <w:style w:type="paragraph" w:styleId="Footer">
    <w:name w:val="footer"/>
    <w:basedOn w:val="Normal"/>
    <w:link w:val="FooterChar"/>
    <w:uiPriority w:val="99"/>
    <w:rsid w:val="007C33D3"/>
    <w:pPr>
      <w:tabs>
        <w:tab w:val="center" w:pos="4536"/>
        <w:tab w:val="right" w:pos="9072"/>
      </w:tabs>
      <w:spacing w:line="240" w:lineRule="auto"/>
    </w:pPr>
  </w:style>
  <w:style w:type="character" w:customStyle="1" w:styleId="FooterChar">
    <w:name w:val="Footer Char"/>
    <w:basedOn w:val="DefaultParagraphFont"/>
    <w:link w:val="Footer"/>
    <w:uiPriority w:val="99"/>
    <w:locked/>
    <w:rsid w:val="007C33D3"/>
    <w:rPr>
      <w:rFonts w:cs="Times New Roman"/>
    </w:rPr>
  </w:style>
  <w:style w:type="paragraph" w:customStyle="1" w:styleId="Zptenadresa">
    <w:name w:val="Zpáteční adresa"/>
    <w:basedOn w:val="Normal"/>
    <w:uiPriority w:val="99"/>
    <w:rsid w:val="007C33D3"/>
    <w:pPr>
      <w:keepLines/>
      <w:framePr w:w="4320" w:h="965" w:hSpace="187" w:vSpace="187" w:wrap="notBeside" w:vAnchor="page" w:hAnchor="margin" w:xAlign="right" w:y="966" w:anchorLock="1"/>
      <w:tabs>
        <w:tab w:val="left" w:pos="2160"/>
      </w:tabs>
      <w:spacing w:line="160" w:lineRule="atLeast"/>
    </w:pPr>
    <w:rPr>
      <w:rFonts w:ascii="Arial" w:eastAsia="Times New Roman" w:hAnsi="Arial"/>
      <w:sz w:val="14"/>
      <w:szCs w:val="20"/>
    </w:rPr>
  </w:style>
  <w:style w:type="paragraph" w:styleId="FootnoteText">
    <w:name w:val="footnote text"/>
    <w:basedOn w:val="Normal"/>
    <w:link w:val="FootnoteTextChar"/>
    <w:uiPriority w:val="99"/>
    <w:semiHidden/>
    <w:rsid w:val="00676499"/>
    <w:pPr>
      <w:spacing w:line="240" w:lineRule="auto"/>
    </w:pPr>
    <w:rPr>
      <w:sz w:val="20"/>
      <w:szCs w:val="20"/>
    </w:rPr>
  </w:style>
  <w:style w:type="character" w:customStyle="1" w:styleId="FootnoteTextChar">
    <w:name w:val="Footnote Text Char"/>
    <w:basedOn w:val="DefaultParagraphFont"/>
    <w:link w:val="FootnoteText"/>
    <w:uiPriority w:val="99"/>
    <w:semiHidden/>
    <w:locked/>
    <w:rsid w:val="00676499"/>
    <w:rPr>
      <w:rFonts w:cs="Times New Roman"/>
      <w:sz w:val="20"/>
      <w:szCs w:val="20"/>
    </w:rPr>
  </w:style>
  <w:style w:type="character" w:styleId="FootnoteReference">
    <w:name w:val="footnote reference"/>
    <w:basedOn w:val="DefaultParagraphFont"/>
    <w:uiPriority w:val="99"/>
    <w:semiHidden/>
    <w:rsid w:val="00676499"/>
    <w:rPr>
      <w:rFonts w:cs="Times New Roman"/>
      <w:vertAlign w:val="superscript"/>
    </w:rPr>
  </w:style>
  <w:style w:type="paragraph" w:customStyle="1" w:styleId="DP-Normln">
    <w:name w:val="DP - Normální"/>
    <w:basedOn w:val="Normal"/>
    <w:link w:val="DP-NormlnChar"/>
    <w:uiPriority w:val="99"/>
    <w:rsid w:val="00965DED"/>
    <w:rPr>
      <w:szCs w:val="24"/>
    </w:rPr>
  </w:style>
  <w:style w:type="character" w:customStyle="1" w:styleId="DP-NormlnChar">
    <w:name w:val="DP - Normální Char"/>
    <w:basedOn w:val="DefaultParagraphFont"/>
    <w:link w:val="DP-Normln"/>
    <w:uiPriority w:val="99"/>
    <w:locked/>
    <w:rsid w:val="00965DED"/>
    <w:rPr>
      <w:rFonts w:ascii="Times New Roman" w:hAnsi="Times New Roman" w:cs="Times New Roman"/>
      <w:sz w:val="24"/>
      <w:szCs w:val="24"/>
    </w:rPr>
  </w:style>
  <w:style w:type="character" w:styleId="Strong">
    <w:name w:val="Strong"/>
    <w:basedOn w:val="DefaultParagraphFont"/>
    <w:uiPriority w:val="99"/>
    <w:rsid w:val="005D300D"/>
    <w:rPr>
      <w:rFonts w:cs="Times New Roman"/>
      <w:b/>
      <w:bCs/>
    </w:rPr>
  </w:style>
  <w:style w:type="character" w:customStyle="1" w:styleId="apple-converted-space">
    <w:name w:val="apple-converted-space"/>
    <w:basedOn w:val="DefaultParagraphFont"/>
    <w:uiPriority w:val="99"/>
    <w:rsid w:val="005D300D"/>
    <w:rPr>
      <w:rFonts w:cs="Times New Roman"/>
    </w:rPr>
  </w:style>
  <w:style w:type="paragraph" w:styleId="ListParagraph">
    <w:name w:val="List Paragraph"/>
    <w:basedOn w:val="Normal"/>
    <w:uiPriority w:val="34"/>
    <w:qFormat/>
    <w:rsid w:val="005D300D"/>
    <w:pPr>
      <w:ind w:left="720"/>
      <w:contextualSpacing/>
    </w:pPr>
  </w:style>
  <w:style w:type="paragraph" w:styleId="Subtitle">
    <w:name w:val="Subtitle"/>
    <w:basedOn w:val="Normal"/>
    <w:next w:val="Normal"/>
    <w:link w:val="SubtitleChar"/>
    <w:uiPriority w:val="99"/>
    <w:rsid w:val="008D41F7"/>
    <w:pPr>
      <w:numPr>
        <w:ilvl w:val="1"/>
      </w:numPr>
      <w:ind w:firstLine="709"/>
    </w:pPr>
    <w:rPr>
      <w:rFonts w:ascii="Cambria" w:eastAsia="Times New Roman" w:hAnsi="Cambria"/>
      <w:i/>
      <w:iCs/>
      <w:color w:val="4F81BD"/>
      <w:spacing w:val="15"/>
      <w:szCs w:val="24"/>
    </w:rPr>
  </w:style>
  <w:style w:type="character" w:customStyle="1" w:styleId="SubtitleChar">
    <w:name w:val="Subtitle Char"/>
    <w:basedOn w:val="DefaultParagraphFont"/>
    <w:link w:val="Subtitle"/>
    <w:uiPriority w:val="99"/>
    <w:locked/>
    <w:rsid w:val="008D41F7"/>
    <w:rPr>
      <w:rFonts w:ascii="Cambria" w:hAnsi="Cambria" w:cs="Times New Roman"/>
      <w:i/>
      <w:iCs/>
      <w:color w:val="4F81BD"/>
      <w:spacing w:val="15"/>
      <w:sz w:val="24"/>
      <w:szCs w:val="24"/>
    </w:rPr>
  </w:style>
  <w:style w:type="paragraph" w:styleId="Title">
    <w:name w:val="Title"/>
    <w:basedOn w:val="Normal"/>
    <w:next w:val="Normal"/>
    <w:link w:val="TitleChar"/>
    <w:uiPriority w:val="99"/>
    <w:rsid w:val="008D41F7"/>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99"/>
    <w:locked/>
    <w:rsid w:val="008D41F7"/>
    <w:rPr>
      <w:rFonts w:ascii="Cambria" w:hAnsi="Cambria" w:cs="Times New Roman"/>
      <w:color w:val="17365D"/>
      <w:spacing w:val="5"/>
      <w:kern w:val="28"/>
      <w:sz w:val="52"/>
      <w:szCs w:val="52"/>
    </w:rPr>
  </w:style>
  <w:style w:type="paragraph" w:customStyle="1" w:styleId="Ploha">
    <w:name w:val="Příloha"/>
    <w:basedOn w:val="Normal"/>
    <w:link w:val="PlohaChar"/>
    <w:uiPriority w:val="99"/>
    <w:rsid w:val="00B15007"/>
    <w:rPr>
      <w:b/>
      <w:sz w:val="28"/>
      <w:szCs w:val="28"/>
    </w:rPr>
  </w:style>
  <w:style w:type="paragraph" w:styleId="TOC1">
    <w:name w:val="toc 1"/>
    <w:basedOn w:val="Normal"/>
    <w:next w:val="Normal"/>
    <w:autoRedefine/>
    <w:uiPriority w:val="39"/>
    <w:rsid w:val="00F04056"/>
    <w:pPr>
      <w:tabs>
        <w:tab w:val="left" w:pos="426"/>
        <w:tab w:val="right" w:leader="dot" w:pos="8777"/>
      </w:tabs>
      <w:spacing w:after="100"/>
      <w:ind w:firstLine="0"/>
    </w:pPr>
    <w:rPr>
      <w:b/>
      <w:noProof/>
    </w:rPr>
  </w:style>
  <w:style w:type="character" w:customStyle="1" w:styleId="PlohaChar">
    <w:name w:val="Příloha Char"/>
    <w:basedOn w:val="DefaultParagraphFont"/>
    <w:link w:val="Ploha"/>
    <w:uiPriority w:val="99"/>
    <w:locked/>
    <w:rsid w:val="00B15007"/>
    <w:rPr>
      <w:rFonts w:ascii="Times New Roman" w:hAnsi="Times New Roman" w:cs="Times New Roman"/>
      <w:b/>
      <w:sz w:val="28"/>
      <w:szCs w:val="28"/>
    </w:rPr>
  </w:style>
  <w:style w:type="paragraph" w:styleId="TOC2">
    <w:name w:val="toc 2"/>
    <w:basedOn w:val="Normal"/>
    <w:next w:val="Normal"/>
    <w:autoRedefine/>
    <w:uiPriority w:val="39"/>
    <w:rsid w:val="00F04056"/>
    <w:pPr>
      <w:tabs>
        <w:tab w:val="left" w:pos="993"/>
        <w:tab w:val="right" w:leader="dot" w:pos="8777"/>
      </w:tabs>
      <w:spacing w:after="100"/>
      <w:ind w:left="238" w:firstLine="187"/>
    </w:pPr>
  </w:style>
  <w:style w:type="paragraph" w:styleId="TOC3">
    <w:name w:val="toc 3"/>
    <w:basedOn w:val="Normal"/>
    <w:next w:val="Normal"/>
    <w:autoRedefine/>
    <w:uiPriority w:val="39"/>
    <w:rsid w:val="00F04056"/>
    <w:pPr>
      <w:tabs>
        <w:tab w:val="left" w:pos="1701"/>
        <w:tab w:val="right" w:leader="dot" w:pos="8493"/>
      </w:tabs>
      <w:spacing w:after="100"/>
      <w:ind w:left="992" w:firstLine="0"/>
    </w:pPr>
  </w:style>
  <w:style w:type="paragraph" w:styleId="Caption">
    <w:name w:val="caption"/>
    <w:basedOn w:val="Normal"/>
    <w:next w:val="Normal"/>
    <w:uiPriority w:val="35"/>
    <w:qFormat/>
    <w:rsid w:val="00C02B6E"/>
    <w:pPr>
      <w:spacing w:before="120" w:after="240" w:line="240" w:lineRule="auto"/>
      <w:ind w:firstLine="0"/>
      <w:jc w:val="center"/>
    </w:pPr>
    <w:rPr>
      <w:bCs/>
      <w:sz w:val="22"/>
      <w:szCs w:val="18"/>
    </w:rPr>
  </w:style>
  <w:style w:type="paragraph" w:styleId="TableofFigures">
    <w:name w:val="table of figures"/>
    <w:basedOn w:val="Normal"/>
    <w:next w:val="Normal"/>
    <w:uiPriority w:val="99"/>
    <w:rsid w:val="00A47277"/>
  </w:style>
  <w:style w:type="character" w:styleId="CommentReference">
    <w:name w:val="annotation reference"/>
    <w:basedOn w:val="DefaultParagraphFont"/>
    <w:uiPriority w:val="99"/>
    <w:semiHidden/>
    <w:rsid w:val="00890387"/>
    <w:rPr>
      <w:rFonts w:cs="Times New Roman"/>
      <w:sz w:val="16"/>
      <w:szCs w:val="16"/>
    </w:rPr>
  </w:style>
  <w:style w:type="paragraph" w:styleId="CommentText">
    <w:name w:val="annotation text"/>
    <w:basedOn w:val="Normal"/>
    <w:link w:val="CommentTextChar"/>
    <w:uiPriority w:val="99"/>
    <w:rsid w:val="00890387"/>
    <w:pPr>
      <w:spacing w:line="240" w:lineRule="auto"/>
    </w:pPr>
    <w:rPr>
      <w:sz w:val="20"/>
      <w:szCs w:val="20"/>
    </w:rPr>
  </w:style>
  <w:style w:type="character" w:customStyle="1" w:styleId="CommentTextChar">
    <w:name w:val="Comment Text Char"/>
    <w:basedOn w:val="DefaultParagraphFont"/>
    <w:link w:val="CommentText"/>
    <w:uiPriority w:val="99"/>
    <w:locked/>
    <w:rsid w:val="0089038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890387"/>
    <w:rPr>
      <w:b/>
      <w:bCs/>
    </w:rPr>
  </w:style>
  <w:style w:type="character" w:customStyle="1" w:styleId="CommentSubjectChar">
    <w:name w:val="Comment Subject Char"/>
    <w:basedOn w:val="CommentTextChar"/>
    <w:link w:val="CommentSubject"/>
    <w:uiPriority w:val="99"/>
    <w:semiHidden/>
    <w:locked/>
    <w:rsid w:val="00890387"/>
    <w:rPr>
      <w:rFonts w:ascii="Times New Roman" w:hAnsi="Times New Roman" w:cs="Times New Roman"/>
      <w:b/>
      <w:bCs/>
      <w:sz w:val="20"/>
      <w:szCs w:val="20"/>
    </w:rPr>
  </w:style>
  <w:style w:type="paragraph" w:styleId="BalloonText">
    <w:name w:val="Balloon Text"/>
    <w:basedOn w:val="Normal"/>
    <w:link w:val="BalloonTextChar"/>
    <w:uiPriority w:val="99"/>
    <w:semiHidden/>
    <w:rsid w:val="0089038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90387"/>
    <w:rPr>
      <w:rFonts w:ascii="Tahoma" w:hAnsi="Tahoma" w:cs="Tahoma"/>
      <w:sz w:val="16"/>
      <w:szCs w:val="16"/>
    </w:rPr>
  </w:style>
  <w:style w:type="paragraph" w:styleId="TOCHeading">
    <w:name w:val="TOC Heading"/>
    <w:basedOn w:val="Heading1"/>
    <w:next w:val="Normal"/>
    <w:uiPriority w:val="39"/>
    <w:unhideWhenUsed/>
    <w:qFormat/>
    <w:rsid w:val="00AB1217"/>
    <w:pPr>
      <w:numPr>
        <w:numId w:val="0"/>
      </w:numPr>
      <w:spacing w:before="240" w:after="0" w:line="259" w:lineRule="auto"/>
      <w:jc w:val="left"/>
      <w:outlineLvl w:val="9"/>
    </w:pPr>
    <w:rPr>
      <w:rFonts w:eastAsiaTheme="majorEastAsia" w:cstheme="majorBidi"/>
      <w:bCs w:val="0"/>
      <w:color w:val="auto"/>
      <w:szCs w:val="32"/>
      <w:lang w:eastAsia="cs-CZ"/>
    </w:rPr>
  </w:style>
  <w:style w:type="character" w:styleId="Hyperlink">
    <w:name w:val="Hyperlink"/>
    <w:basedOn w:val="DefaultParagraphFont"/>
    <w:uiPriority w:val="99"/>
    <w:unhideWhenUsed/>
    <w:rsid w:val="00780FCA"/>
    <w:rPr>
      <w:color w:val="0000FF" w:themeColor="hyperlink"/>
      <w:u w:val="single"/>
    </w:rPr>
  </w:style>
  <w:style w:type="table" w:customStyle="1" w:styleId="Mkatabulky14">
    <w:name w:val="Mřížka tabulky14"/>
    <w:basedOn w:val="TableNormal"/>
    <w:next w:val="TableGrid"/>
    <w:uiPriority w:val="39"/>
    <w:rsid w:val="0087518F"/>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locked/>
    <w:rsid w:val="008751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Mkatabulky13">
    <w:name w:val="Mřížka tabulky13"/>
    <w:basedOn w:val="TableNormal"/>
    <w:next w:val="TableGrid"/>
    <w:uiPriority w:val="39"/>
    <w:rsid w:val="0087518F"/>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ite">
    <w:name w:val="HTML Cite"/>
    <w:basedOn w:val="DefaultParagraphFont"/>
    <w:uiPriority w:val="99"/>
    <w:semiHidden/>
    <w:unhideWhenUsed/>
    <w:rsid w:val="005C7538"/>
    <w:rPr>
      <w:i/>
      <w:iCs/>
    </w:rPr>
  </w:style>
  <w:style w:type="paragraph" w:customStyle="1" w:styleId="Normlnbezodsazen">
    <w:name w:val="Normální bez odsazení"/>
    <w:basedOn w:val="Normal"/>
    <w:next w:val="Normal"/>
    <w:link w:val="NormlnbezodsazenChar"/>
    <w:qFormat/>
    <w:rsid w:val="00973819"/>
    <w:pPr>
      <w:ind w:firstLine="0"/>
    </w:pPr>
  </w:style>
  <w:style w:type="character" w:customStyle="1" w:styleId="NormlnbezodsazenChar">
    <w:name w:val="Normální bez odsazení Char"/>
    <w:basedOn w:val="DefaultParagraphFont"/>
    <w:link w:val="Normlnbezodsazen"/>
    <w:rsid w:val="00973819"/>
    <w:rPr>
      <w:rFonts w:ascii="Times New Roman" w:hAnsi="Times New Roman"/>
      <w:sz w:val="24"/>
      <w:lang w:eastAsia="en-US"/>
    </w:rPr>
  </w:style>
  <w:style w:type="paragraph" w:styleId="Quote">
    <w:name w:val="Quote"/>
    <w:basedOn w:val="Normal"/>
    <w:next w:val="Normal"/>
    <w:link w:val="QuoteChar"/>
    <w:uiPriority w:val="29"/>
    <w:qFormat/>
    <w:rsid w:val="009273C1"/>
    <w:pPr>
      <w:spacing w:before="200"/>
      <w:ind w:left="357" w:right="357"/>
    </w:pPr>
    <w:rPr>
      <w:i/>
      <w:iCs/>
      <w:color w:val="404040" w:themeColor="text1" w:themeTint="BF"/>
    </w:rPr>
  </w:style>
  <w:style w:type="character" w:customStyle="1" w:styleId="QuoteChar">
    <w:name w:val="Quote Char"/>
    <w:basedOn w:val="DefaultParagraphFont"/>
    <w:link w:val="Quote"/>
    <w:uiPriority w:val="29"/>
    <w:rsid w:val="009273C1"/>
    <w:rPr>
      <w:rFonts w:ascii="Times New Roman" w:hAnsi="Times New Roman"/>
      <w:i/>
      <w:iCs/>
      <w:color w:val="404040" w:themeColor="text1" w:themeTint="BF"/>
      <w:sz w:val="24"/>
      <w:lang w:eastAsia="en-US"/>
    </w:rPr>
  </w:style>
  <w:style w:type="paragraph" w:customStyle="1" w:styleId="Obrzek">
    <w:name w:val="Obrázek"/>
    <w:basedOn w:val="Normal"/>
    <w:next w:val="Normal"/>
    <w:qFormat/>
    <w:rsid w:val="0064093B"/>
    <w:pPr>
      <w:spacing w:before="600" w:after="0" w:line="240" w:lineRule="auto"/>
      <w:ind w:firstLine="0"/>
      <w:jc w:val="center"/>
    </w:pPr>
    <w:rPr>
      <w:noProof/>
      <w:lang w:eastAsia="cs-CZ"/>
    </w:rPr>
  </w:style>
  <w:style w:type="paragraph" w:customStyle="1" w:styleId="Tabulka">
    <w:name w:val="Tabulka"/>
    <w:basedOn w:val="Normal"/>
    <w:next w:val="Normal"/>
    <w:link w:val="TabulkaChar"/>
    <w:qFormat/>
    <w:rsid w:val="00EB5350"/>
    <w:pPr>
      <w:spacing w:after="0" w:line="259" w:lineRule="auto"/>
      <w:ind w:firstLine="0"/>
      <w:jc w:val="center"/>
    </w:pPr>
    <w:rPr>
      <w:rFonts w:eastAsiaTheme="minorHAnsi"/>
      <w:sz w:val="22"/>
    </w:rPr>
  </w:style>
  <w:style w:type="character" w:customStyle="1" w:styleId="TabulkaChar">
    <w:name w:val="Tabulka Char"/>
    <w:basedOn w:val="DefaultParagraphFont"/>
    <w:link w:val="Tabulka"/>
    <w:rsid w:val="00EB5350"/>
    <w:rPr>
      <w:rFonts w:ascii="Times New Roman" w:eastAsiaTheme="minorHAnsi" w:hAnsi="Times New Roman"/>
      <w:lang w:eastAsia="en-US"/>
    </w:rPr>
  </w:style>
  <w:style w:type="table" w:customStyle="1" w:styleId="Mkatabulky4">
    <w:name w:val="Mřížka tabulky4"/>
    <w:basedOn w:val="TableNormal"/>
    <w:next w:val="TableGrid"/>
    <w:uiPriority w:val="39"/>
    <w:rsid w:val="00A206DC"/>
    <w:rPr>
      <w:rFonts w:asciiTheme="minorHAnsi" w:eastAsiaTheme="minorHAnsi" w:hAnsiTheme="minorHAnsi" w:cstheme="minorBid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ulka-poznmka">
    <w:name w:val="Tabulka - poznámka"/>
    <w:basedOn w:val="Normal"/>
    <w:link w:val="Tabulka-poznmkaChar"/>
    <w:qFormat/>
    <w:rsid w:val="0077377D"/>
    <w:pPr>
      <w:spacing w:before="60" w:after="600" w:line="240" w:lineRule="auto"/>
      <w:ind w:firstLine="0"/>
    </w:pPr>
    <w:rPr>
      <w:sz w:val="22"/>
    </w:rPr>
  </w:style>
  <w:style w:type="character" w:customStyle="1" w:styleId="Tabulka-poznmkaChar">
    <w:name w:val="Tabulka - poznámka Char"/>
    <w:basedOn w:val="DefaultParagraphFont"/>
    <w:link w:val="Tabulka-poznmka"/>
    <w:rsid w:val="0077377D"/>
    <w:rPr>
      <w:rFonts w:ascii="Times New Roman" w:hAnsi="Times New Roman"/>
      <w:lang w:eastAsia="en-US"/>
    </w:rPr>
  </w:style>
  <w:style w:type="paragraph" w:customStyle="1" w:styleId="Vzorec">
    <w:name w:val="Vzorec"/>
    <w:basedOn w:val="Normal"/>
    <w:qFormat/>
    <w:rsid w:val="0041362F"/>
    <w:pPr>
      <w:tabs>
        <w:tab w:val="center" w:pos="4253"/>
        <w:tab w:val="right" w:pos="8505"/>
      </w:tabs>
      <w:spacing w:before="240" w:after="180" w:line="240" w:lineRule="auto"/>
      <w:ind w:firstLine="0"/>
    </w:pPr>
    <w:rPr>
      <w:rFonts w:eastAsiaTheme="minorHAnsi" w:cstheme="minorBidi"/>
    </w:rPr>
  </w:style>
  <w:style w:type="paragraph" w:customStyle="1" w:styleId="Zdroj">
    <w:name w:val="Zdroj"/>
    <w:basedOn w:val="Normal"/>
    <w:qFormat/>
    <w:rsid w:val="004F531E"/>
    <w:pPr>
      <w:numPr>
        <w:numId w:val="16"/>
      </w:numPr>
      <w:tabs>
        <w:tab w:val="left" w:pos="425"/>
      </w:tabs>
      <w:ind w:left="425" w:hanging="425"/>
      <w:jc w:val="left"/>
    </w:pPr>
    <w:rPr>
      <w:rFonts w:eastAsia="Times New Roman"/>
      <w:lang w:val="en-US"/>
    </w:rPr>
  </w:style>
  <w:style w:type="character" w:styleId="Emphasis">
    <w:name w:val="Emphasis"/>
    <w:basedOn w:val="DefaultParagraphFont"/>
    <w:qFormat/>
    <w:locked/>
    <w:rsid w:val="00056239"/>
    <w:rPr>
      <w:i/>
      <w:iCs/>
    </w:rPr>
  </w:style>
  <w:style w:type="character" w:styleId="FollowedHyperlink">
    <w:name w:val="FollowedHyperlink"/>
    <w:basedOn w:val="DefaultParagraphFont"/>
    <w:uiPriority w:val="99"/>
    <w:semiHidden/>
    <w:unhideWhenUsed/>
    <w:rsid w:val="000B39C5"/>
    <w:rPr>
      <w:color w:val="800080" w:themeColor="followedHyperlink"/>
      <w:u w:val="single"/>
    </w:rPr>
  </w:style>
  <w:style w:type="paragraph" w:styleId="Revision">
    <w:name w:val="Revision"/>
    <w:hidden/>
    <w:uiPriority w:val="99"/>
    <w:semiHidden/>
    <w:rsid w:val="00AD0036"/>
    <w:rPr>
      <w:rFonts w:ascii="Times New Roman" w:hAnsi="Times New Roman"/>
      <w:sz w:val="24"/>
      <w:lang w:eastAsia="en-US"/>
    </w:rPr>
  </w:style>
  <w:style w:type="paragraph" w:customStyle="1" w:styleId="Titulnlist">
    <w:name w:val="Titulní list"/>
    <w:qFormat/>
    <w:rsid w:val="004B3494"/>
    <w:pPr>
      <w:spacing w:after="160" w:line="560" w:lineRule="exact"/>
    </w:pPr>
    <w:rPr>
      <w:rFonts w:ascii="Technika" w:eastAsiaTheme="minorHAnsi" w:hAnsi="Technika" w:cstheme="minorBidi"/>
      <w:b/>
      <w:caps/>
      <w:spacing w:val="8"/>
      <w:kern w:val="24"/>
      <w:sz w:val="48"/>
      <w:lang w:eastAsia="en-US"/>
      <w14:numSpacing w14:val="proportional"/>
    </w:rPr>
  </w:style>
  <w:style w:type="character" w:styleId="PlaceholderText">
    <w:name w:val="Placeholder Text"/>
    <w:basedOn w:val="DefaultParagraphFont"/>
    <w:uiPriority w:val="99"/>
    <w:semiHidden/>
    <w:rsid w:val="004B3494"/>
    <w:rPr>
      <w:color w:val="808080"/>
    </w:rPr>
  </w:style>
  <w:style w:type="paragraph" w:styleId="Bibliography">
    <w:name w:val="Bibliography"/>
    <w:basedOn w:val="Normal"/>
    <w:next w:val="Normal"/>
    <w:uiPriority w:val="37"/>
    <w:unhideWhenUsed/>
    <w:rsid w:val="00330DC4"/>
    <w:pPr>
      <w:tabs>
        <w:tab w:val="left" w:pos="624"/>
      </w:tabs>
      <w:spacing w:after="240" w:line="240" w:lineRule="exact"/>
      <w:ind w:left="624" w:hanging="62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59177153">
      <w:bodyDiv w:val="1"/>
      <w:marLeft w:val="0"/>
      <w:marRight w:val="0"/>
      <w:marTop w:val="0"/>
      <w:marBottom w:val="0"/>
      <w:divBdr>
        <w:top w:val="none" w:sz="0" w:space="0" w:color="auto"/>
        <w:left w:val="none" w:sz="0" w:space="0" w:color="auto"/>
        <w:bottom w:val="none" w:sz="0" w:space="0" w:color="auto"/>
        <w:right w:val="none" w:sz="0" w:space="0" w:color="auto"/>
      </w:divBdr>
    </w:div>
    <w:div w:id="961766410">
      <w:bodyDiv w:val="1"/>
      <w:marLeft w:val="0"/>
      <w:marRight w:val="0"/>
      <w:marTop w:val="0"/>
      <w:marBottom w:val="0"/>
      <w:divBdr>
        <w:top w:val="none" w:sz="0" w:space="0" w:color="auto"/>
        <w:left w:val="none" w:sz="0" w:space="0" w:color="auto"/>
        <w:bottom w:val="none" w:sz="0" w:space="0" w:color="auto"/>
        <w:right w:val="none" w:sz="0" w:space="0" w:color="auto"/>
      </w:divBdr>
    </w:div>
    <w:div w:id="1271476909">
      <w:bodyDiv w:val="1"/>
      <w:marLeft w:val="0"/>
      <w:marRight w:val="0"/>
      <w:marTop w:val="0"/>
      <w:marBottom w:val="0"/>
      <w:divBdr>
        <w:top w:val="none" w:sz="0" w:space="0" w:color="auto"/>
        <w:left w:val="none" w:sz="0" w:space="0" w:color="auto"/>
        <w:bottom w:val="none" w:sz="0" w:space="0" w:color="auto"/>
        <w:right w:val="none" w:sz="0" w:space="0" w:color="auto"/>
      </w:divBdr>
    </w:div>
    <w:div w:id="1343897763">
      <w:bodyDiv w:val="1"/>
      <w:marLeft w:val="0"/>
      <w:marRight w:val="0"/>
      <w:marTop w:val="0"/>
      <w:marBottom w:val="0"/>
      <w:divBdr>
        <w:top w:val="none" w:sz="0" w:space="0" w:color="auto"/>
        <w:left w:val="none" w:sz="0" w:space="0" w:color="auto"/>
        <w:bottom w:val="none" w:sz="0" w:space="0" w:color="auto"/>
        <w:right w:val="none" w:sz="0" w:space="0" w:color="auto"/>
      </w:divBdr>
    </w:div>
    <w:div w:id="1673681904">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chart" Target="charts/chart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chart" Target="charts/chart1.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jpe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eader" Target="header4.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5.jpe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0" Type="http://schemas.openxmlformats.org/officeDocument/2006/relationships/image" Target="media/image8.png"/><Relationship Id="rId41" Type="http://schemas.openxmlformats.org/officeDocument/2006/relationships/chart" Target="charts/chart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patri\Desktop\school\6.semester\BP\Result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patri\Desktop\school\6.semester\BP\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patri\Desktop\school\6.semester\BP\Result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xperiment 1</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9604616730600982E-2"/>
          <c:y val="0.1375614078227039"/>
          <c:w val="0.88504155730533685"/>
          <c:h val="0.65576516477107039"/>
        </c:manualLayout>
      </c:layout>
      <c:lineChart>
        <c:grouping val="standard"/>
        <c:varyColors val="0"/>
        <c:ser>
          <c:idx val="0"/>
          <c:order val="0"/>
          <c:tx>
            <c:v>Original</c:v>
          </c:tx>
          <c:spPr>
            <a:ln w="28575" cap="rnd">
              <a:solidFill>
                <a:schemeClr val="accent2"/>
              </a:solidFill>
              <a:round/>
            </a:ln>
            <a:effectLst/>
          </c:spPr>
          <c:marker>
            <c:symbol val="none"/>
          </c:marker>
          <c:dPt>
            <c:idx val="1"/>
            <c:marker>
              <c:symbol val="none"/>
            </c:marker>
            <c:bubble3D val="0"/>
            <c:spPr>
              <a:ln w="28575" cap="rnd">
                <a:solidFill>
                  <a:schemeClr val="accent2"/>
                </a:solidFill>
                <a:round/>
              </a:ln>
              <a:effectLst/>
            </c:spPr>
            <c:extLst>
              <c:ext xmlns:c16="http://schemas.microsoft.com/office/drawing/2014/chart" uri="{C3380CC4-5D6E-409C-BE32-E72D297353CC}">
                <c16:uniqueId val="{00000003-18C7-402F-91D7-7E0FCB916710}"/>
              </c:ext>
            </c:extLst>
          </c:dPt>
          <c:dLbls>
            <c:dLbl>
              <c:idx val="0"/>
              <c:layout>
                <c:manualLayout>
                  <c:x val="-7.5284776902887166E-2"/>
                  <c:y val="5.5555555555555469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18C7-402F-91D7-7E0FCB916710}"/>
                </c:ext>
              </c:extLst>
            </c:dLbl>
            <c:dLbl>
              <c:idx val="1"/>
              <c:layout>
                <c:manualLayout>
                  <c:x val="-8.6395888013998251E-2"/>
                  <c:y val="8.796296296296296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18C7-402F-91D7-7E0FCB916710}"/>
                </c:ext>
              </c:extLst>
            </c:dLbl>
            <c:dLbl>
              <c:idx val="2"/>
              <c:layout>
                <c:manualLayout>
                  <c:x val="-1.6951443569553908E-2"/>
                  <c:y val="1.851851851851860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18C7-402F-91D7-7E0FCB91671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accent2"/>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0" cap="flat" cmpd="sng" algn="ctr">
                      <a:solidFill>
                        <a:schemeClr val="bg1">
                          <a:alpha val="0"/>
                        </a:schemeClr>
                      </a:solidFill>
                      <a:round/>
                    </a:ln>
                    <a:effectLst/>
                  </c:spPr>
                </c15:leaderLines>
              </c:ext>
            </c:extLst>
          </c:dLbls>
          <c:cat>
            <c:strRef>
              <c:f>Experiment1!$C$16:$C$18</c:f>
              <c:strCache>
                <c:ptCount val="3"/>
                <c:pt idx="0">
                  <c:v>DenseNet201</c:v>
                </c:pt>
                <c:pt idx="1">
                  <c:v>EfficientNetB2</c:v>
                </c:pt>
                <c:pt idx="2">
                  <c:v>InceptionResNetV2</c:v>
                </c:pt>
              </c:strCache>
            </c:strRef>
          </c:cat>
          <c:val>
            <c:numRef>
              <c:f>Experiment1!$D$16:$D$18</c:f>
              <c:numCache>
                <c:formatCode>0.00%</c:formatCode>
                <c:ptCount val="3"/>
                <c:pt idx="0">
                  <c:v>0.66581363636363644</c:v>
                </c:pt>
                <c:pt idx="1">
                  <c:v>0.73395909090909095</c:v>
                </c:pt>
                <c:pt idx="2">
                  <c:v>0.53023181818181819</c:v>
                </c:pt>
              </c:numCache>
            </c:numRef>
          </c:val>
          <c:smooth val="0"/>
          <c:extLst>
            <c:ext xmlns:c16="http://schemas.microsoft.com/office/drawing/2014/chart" uri="{C3380CC4-5D6E-409C-BE32-E72D297353CC}">
              <c16:uniqueId val="{00000000-286D-47C2-8E9B-6ECD649D82A4}"/>
            </c:ext>
          </c:extLst>
        </c:ser>
        <c:ser>
          <c:idx val="1"/>
          <c:order val="1"/>
          <c:tx>
            <c:v>Class Weight</c:v>
          </c:tx>
          <c:spPr>
            <a:ln w="28575" cap="rnd">
              <a:solidFill>
                <a:schemeClr val="accent4"/>
              </a:solidFill>
              <a:round/>
            </a:ln>
            <a:effectLst/>
          </c:spPr>
          <c:marker>
            <c:symbol val="none"/>
          </c:marker>
          <c:dLbls>
            <c:dLbl>
              <c:idx val="0"/>
              <c:layout>
                <c:manualLayout>
                  <c:x val="-7.5284776902887166E-2"/>
                  <c:y val="-5.5555555555555552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18C7-402F-91D7-7E0FCB916710}"/>
                </c:ext>
              </c:extLst>
            </c:dLbl>
            <c:dLbl>
              <c:idx val="1"/>
              <c:layout>
                <c:manualLayout>
                  <c:x val="-7.5284776902887235E-2"/>
                  <c:y val="-5.092592592592592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18C7-402F-91D7-7E0FCB916710}"/>
                </c:ext>
              </c:extLst>
            </c:dLbl>
            <c:dLbl>
              <c:idx val="2"/>
              <c:layout>
                <c:manualLayout>
                  <c:x val="-1.4173665791776029E-2"/>
                  <c:y val="-9.2592592592592587E-3"/>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18C7-402F-91D7-7E0FCB91671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accent4"/>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bg1">
                          <a:alpha val="0"/>
                        </a:schemeClr>
                      </a:solidFill>
                      <a:round/>
                    </a:ln>
                    <a:effectLst/>
                  </c:spPr>
                </c15:leaderLines>
              </c:ext>
            </c:extLst>
          </c:dLbls>
          <c:cat>
            <c:strRef>
              <c:f>Experiment1!$C$16:$C$18</c:f>
              <c:strCache>
                <c:ptCount val="3"/>
                <c:pt idx="0">
                  <c:v>DenseNet201</c:v>
                </c:pt>
                <c:pt idx="1">
                  <c:v>EfficientNetB2</c:v>
                </c:pt>
                <c:pt idx="2">
                  <c:v>InceptionResNetV2</c:v>
                </c:pt>
              </c:strCache>
            </c:strRef>
          </c:cat>
          <c:val>
            <c:numRef>
              <c:f>Experiment1!$E$16:$E$18</c:f>
              <c:numCache>
                <c:formatCode>0.00%</c:formatCode>
                <c:ptCount val="3"/>
                <c:pt idx="0">
                  <c:v>0.73228636363636368</c:v>
                </c:pt>
                <c:pt idx="1">
                  <c:v>0.76139545454545465</c:v>
                </c:pt>
                <c:pt idx="2">
                  <c:v>0.61345000000000005</c:v>
                </c:pt>
              </c:numCache>
            </c:numRef>
          </c:val>
          <c:smooth val="0"/>
          <c:extLst>
            <c:ext xmlns:c16="http://schemas.microsoft.com/office/drawing/2014/chart" uri="{C3380CC4-5D6E-409C-BE32-E72D297353CC}">
              <c16:uniqueId val="{00000001-286D-47C2-8E9B-6ECD649D82A4}"/>
            </c:ext>
          </c:extLst>
        </c:ser>
        <c:dLbls>
          <c:dLblPos val="ctr"/>
          <c:showLegendKey val="0"/>
          <c:showVal val="1"/>
          <c:showCatName val="0"/>
          <c:showSerName val="0"/>
          <c:showPercent val="0"/>
          <c:showBubbleSize val="0"/>
        </c:dLbls>
        <c:smooth val="0"/>
        <c:axId val="229592127"/>
        <c:axId val="229590687"/>
      </c:lineChart>
      <c:catAx>
        <c:axId val="22959212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9590687"/>
        <c:crosses val="autoZero"/>
        <c:auto val="1"/>
        <c:lblAlgn val="ctr"/>
        <c:lblOffset val="100"/>
        <c:noMultiLvlLbl val="0"/>
      </c:catAx>
      <c:valAx>
        <c:axId val="229590687"/>
        <c:scaling>
          <c:orientation val="minMax"/>
          <c:min val="0.5"/>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29592127"/>
        <c:crosses val="autoZero"/>
        <c:crossBetween val="between"/>
        <c:majorUnit val="5.000000000000001E-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t" anchorCtr="0"/>
          <a:lstStyle/>
          <a:p>
            <a:pPr algn="ctr">
              <a:defRPr sz="1400" b="1" i="0" u="none" strike="noStrike" kern="1200" cap="all" spc="120" normalizeH="0" baseline="0">
                <a:ln>
                  <a:noFill/>
                </a:ln>
                <a:solidFill>
                  <a:schemeClr val="tx1">
                    <a:lumMod val="65000"/>
                    <a:lumOff val="35000"/>
                  </a:schemeClr>
                </a:solidFill>
                <a:latin typeface="+mn-lt"/>
                <a:ea typeface="+mn-ea"/>
                <a:cs typeface="+mn-cs"/>
              </a:defRPr>
            </a:pPr>
            <a:r>
              <a:rPr lang="en-US" sz="1400" b="0">
                <a:ln>
                  <a:noFill/>
                </a:ln>
                <a:latin typeface="Times New Roman" panose="02020603050405020304" pitchFamily="18" charset="0"/>
                <a:cs typeface="Times New Roman" panose="02020603050405020304" pitchFamily="18" charset="0"/>
              </a:rPr>
              <a:t>Experiment 2</a:t>
            </a:r>
          </a:p>
        </c:rich>
      </c:tx>
      <c:layout>
        <c:manualLayout>
          <c:xMode val="edge"/>
          <c:yMode val="edge"/>
          <c:x val="0.33973272090988627"/>
          <c:y val="2.0433070866141736E-2"/>
        </c:manualLayout>
      </c:layout>
      <c:overlay val="0"/>
      <c:spPr>
        <a:noFill/>
        <a:ln>
          <a:noFill/>
        </a:ln>
        <a:effectLst/>
      </c:spPr>
      <c:txPr>
        <a:bodyPr rot="0" spcFirstLastPara="1" vertOverflow="ellipsis" vert="horz" wrap="square" anchor="t" anchorCtr="0"/>
        <a:lstStyle/>
        <a:p>
          <a:pPr algn="ctr">
            <a:defRPr sz="1400" b="1" i="0" u="none" strike="noStrike" kern="1200" cap="all" spc="120" normalizeH="0" baseline="0">
              <a:ln>
                <a:noFill/>
              </a:ln>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2.3504273504273504E-2"/>
          <c:y val="0.17382525284053429"/>
          <c:w val="0.95299145299145294"/>
          <c:h val="0.75150513725629009"/>
        </c:manualLayout>
      </c:layout>
      <c:barChart>
        <c:barDir val="col"/>
        <c:grouping val="clustered"/>
        <c:varyColors val="0"/>
        <c:ser>
          <c:idx val="0"/>
          <c:order val="0"/>
          <c:spPr>
            <a:solidFill>
              <a:schemeClr val="accent6"/>
            </a:solidFill>
            <a:ln>
              <a:noFill/>
            </a:ln>
            <a:effectLst/>
          </c:spPr>
          <c:invertIfNegative val="0"/>
          <c:dLbls>
            <c:dLbl>
              <c:idx val="0"/>
              <c:layout>
                <c:manualLayout>
                  <c:x val="0"/>
                  <c:y val="9.2592592592592587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7200-48F1-A5E7-4CB725277DEC}"/>
                </c:ext>
              </c:extLst>
            </c:dLbl>
            <c:dLbl>
              <c:idx val="1"/>
              <c:layout>
                <c:manualLayout>
                  <c:x val="0"/>
                  <c:y val="1.3888888888888867E-2"/>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7200-48F1-A5E7-4CB725277DEC}"/>
                </c:ext>
              </c:extLst>
            </c:dLbl>
            <c:dLbl>
              <c:idx val="2"/>
              <c:layout>
                <c:manualLayout>
                  <c:x val="-1.0185067526415994E-16"/>
                  <c:y val="9.2592592592592587E-3"/>
                </c:manualLayout>
              </c:layout>
              <c:dLblPos val="outEnd"/>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2-7200-48F1-A5E7-4CB725277DEC}"/>
                </c:ext>
              </c:extLst>
            </c:dLbl>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Experiment2!$D$23:$D$25</c:f>
              <c:strCache>
                <c:ptCount val="3"/>
                <c:pt idx="0">
                  <c:v>Geometric</c:v>
                </c:pt>
                <c:pt idx="1">
                  <c:v>Color</c:v>
                </c:pt>
                <c:pt idx="2">
                  <c:v>Noise</c:v>
                </c:pt>
              </c:strCache>
            </c:strRef>
          </c:cat>
          <c:val>
            <c:numRef>
              <c:f>Experiment2!$E$23:$E$25</c:f>
              <c:numCache>
                <c:formatCode>0.00%</c:formatCode>
                <c:ptCount val="3"/>
                <c:pt idx="0">
                  <c:v>0.79015818181818176</c:v>
                </c:pt>
                <c:pt idx="1">
                  <c:v>0.92189454545454552</c:v>
                </c:pt>
                <c:pt idx="2">
                  <c:v>0.8716645454545453</c:v>
                </c:pt>
              </c:numCache>
            </c:numRef>
          </c:val>
          <c:extLst>
            <c:ext xmlns:c16="http://schemas.microsoft.com/office/drawing/2014/chart" uri="{C3380CC4-5D6E-409C-BE32-E72D297353CC}">
              <c16:uniqueId val="{00000003-7200-48F1-A5E7-4CB725277DEC}"/>
            </c:ext>
          </c:extLst>
        </c:ser>
        <c:dLbls>
          <c:dLblPos val="outEnd"/>
          <c:showLegendKey val="0"/>
          <c:showVal val="1"/>
          <c:showCatName val="0"/>
          <c:showSerName val="0"/>
          <c:showPercent val="0"/>
          <c:showBubbleSize val="0"/>
        </c:dLbls>
        <c:gapWidth val="444"/>
        <c:overlap val="-90"/>
        <c:axId val="696411104"/>
        <c:axId val="696413024"/>
      </c:barChart>
      <c:catAx>
        <c:axId val="69641110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96413024"/>
        <c:crosses val="autoZero"/>
        <c:auto val="1"/>
        <c:lblAlgn val="ctr"/>
        <c:lblOffset val="100"/>
        <c:noMultiLvlLbl val="0"/>
      </c:catAx>
      <c:valAx>
        <c:axId val="696413024"/>
        <c:scaling>
          <c:orientation val="minMax"/>
        </c:scaling>
        <c:delete val="1"/>
        <c:axPos val="l"/>
        <c:numFmt formatCode="0.00%" sourceLinked="1"/>
        <c:majorTickMark val="none"/>
        <c:minorTickMark val="none"/>
        <c:tickLblPos val="nextTo"/>
        <c:crossAx val="69641110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atin typeface="Times New Roman" panose="02020603050405020304" pitchFamily="18" charset="0"/>
                <a:cs typeface="Times New Roman" panose="02020603050405020304" pitchFamily="18" charset="0"/>
              </a:rPr>
              <a:t>EXPERIMENT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strRef>
              <c:f>Experiment3!$A$1</c:f>
              <c:strCache>
                <c:ptCount val="1"/>
                <c:pt idx="0">
                  <c:v>Original</c:v>
                </c:pt>
              </c:strCache>
            </c:strRef>
          </c:tx>
          <c:spPr>
            <a:solidFill>
              <a:schemeClr val="accent2"/>
            </a:solidFill>
            <a:ln>
              <a:noFill/>
            </a:ln>
            <a:effectLst/>
          </c:spPr>
          <c:invertIfNegative val="0"/>
          <c:cat>
            <c:strRef>
              <c:f>Experiment3!$D$18:$D$20</c:f>
              <c:strCache>
                <c:ptCount val="3"/>
                <c:pt idx="0">
                  <c:v>DenseNet201</c:v>
                </c:pt>
                <c:pt idx="1">
                  <c:v>EfficientNetB2</c:v>
                </c:pt>
                <c:pt idx="2">
                  <c:v>InceptionResNetV2</c:v>
                </c:pt>
              </c:strCache>
            </c:strRef>
          </c:cat>
          <c:val>
            <c:numRef>
              <c:f>Experiment3!$E$18:$E$20</c:f>
              <c:numCache>
                <c:formatCode>0.00%</c:formatCode>
                <c:ptCount val="3"/>
                <c:pt idx="0">
                  <c:v>0.66581363636363644</c:v>
                </c:pt>
                <c:pt idx="1">
                  <c:v>0.73395909090909095</c:v>
                </c:pt>
                <c:pt idx="2">
                  <c:v>0.53023181818181819</c:v>
                </c:pt>
              </c:numCache>
            </c:numRef>
          </c:val>
          <c:extLst>
            <c:ext xmlns:c16="http://schemas.microsoft.com/office/drawing/2014/chart" uri="{C3380CC4-5D6E-409C-BE32-E72D297353CC}">
              <c16:uniqueId val="{00000000-B218-4D61-B041-22EA533FD2DF}"/>
            </c:ext>
          </c:extLst>
        </c:ser>
        <c:ser>
          <c:idx val="1"/>
          <c:order val="1"/>
          <c:tx>
            <c:strRef>
              <c:f>Experiment3!$A$6</c:f>
              <c:strCache>
                <c:ptCount val="1"/>
                <c:pt idx="0">
                  <c:v>Augmentation+Original</c:v>
                </c:pt>
              </c:strCache>
            </c:strRef>
          </c:tx>
          <c:spPr>
            <a:solidFill>
              <a:schemeClr val="accent3"/>
            </a:solidFill>
            <a:ln>
              <a:noFill/>
            </a:ln>
            <a:effectLst/>
          </c:spPr>
          <c:invertIfNegative val="0"/>
          <c:cat>
            <c:strRef>
              <c:f>Experiment3!$D$18:$D$20</c:f>
              <c:strCache>
                <c:ptCount val="3"/>
                <c:pt idx="0">
                  <c:v>DenseNet201</c:v>
                </c:pt>
                <c:pt idx="1">
                  <c:v>EfficientNetB2</c:v>
                </c:pt>
                <c:pt idx="2">
                  <c:v>InceptionResNetV2</c:v>
                </c:pt>
              </c:strCache>
            </c:strRef>
          </c:cat>
          <c:val>
            <c:numRef>
              <c:f>Experiment3!$F$18:$F$20</c:f>
              <c:numCache>
                <c:formatCode>0.00%</c:formatCode>
                <c:ptCount val="3"/>
                <c:pt idx="0">
                  <c:v>0.90949090909090924</c:v>
                </c:pt>
                <c:pt idx="1">
                  <c:v>0.96049090909090917</c:v>
                </c:pt>
                <c:pt idx="2">
                  <c:v>0.89868636363636345</c:v>
                </c:pt>
              </c:numCache>
            </c:numRef>
          </c:val>
          <c:extLst>
            <c:ext xmlns:c16="http://schemas.microsoft.com/office/drawing/2014/chart" uri="{C3380CC4-5D6E-409C-BE32-E72D297353CC}">
              <c16:uniqueId val="{00000001-B218-4D61-B041-22EA533FD2DF}"/>
            </c:ext>
          </c:extLst>
        </c:ser>
        <c:dLbls>
          <c:showLegendKey val="0"/>
          <c:showVal val="0"/>
          <c:showCatName val="0"/>
          <c:showSerName val="0"/>
          <c:showPercent val="0"/>
          <c:showBubbleSize val="0"/>
        </c:dLbls>
        <c:gapWidth val="219"/>
        <c:overlap val="-27"/>
        <c:axId val="1547696319"/>
        <c:axId val="1547690559"/>
      </c:barChart>
      <c:catAx>
        <c:axId val="154769631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7690559"/>
        <c:crosses val="autoZero"/>
        <c:auto val="1"/>
        <c:lblAlgn val="ctr"/>
        <c:lblOffset val="100"/>
        <c:noMultiLvlLbl val="0"/>
      </c:catAx>
      <c:valAx>
        <c:axId val="1547690559"/>
        <c:scaling>
          <c:orientation val="minMax"/>
          <c:max val="1"/>
          <c:min val="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7696319"/>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40A5E-B4D6-4666-AF12-A9B816B4A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4</TotalTime>
  <Pages>64</Pages>
  <Words>29228</Words>
  <Characters>166604</Characters>
  <Application>Microsoft Office Word</Application>
  <DocSecurity>0</DocSecurity>
  <Lines>1388</Lines>
  <Paragraphs>390</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České vysoké učení technické v Praze</vt:lpstr>
      <vt:lpstr>České vysoké učení technické v Praze</vt:lpstr>
    </vt:vector>
  </TitlesOfParts>
  <Company/>
  <LinksUpToDate>false</LinksUpToDate>
  <CharactersWithSpaces>195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České vysoké učení technické v Praze</dc:title>
  <dc:creator>Zuzka</dc:creator>
  <cp:lastModifiedBy>Patrik Pejchal</cp:lastModifiedBy>
  <cp:revision>228</cp:revision>
  <cp:lastPrinted>2014-04-26T17:45:00Z</cp:lastPrinted>
  <dcterms:created xsi:type="dcterms:W3CDTF">2023-10-04T20:39:00Z</dcterms:created>
  <dcterms:modified xsi:type="dcterms:W3CDTF">2024-05-14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6.0.36"&gt;&lt;session id="gz4kqQHH"/&gt;&lt;style id="http://www.zotero.org/styles/iso690-numeric-brackets-cs"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